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7" w:rightFromText="187" w:vertAnchor="text" w:horzAnchor="margin" w:tblpXSpec="center" w:tblpY="387"/>
        <w:tblOverlap w:val="never"/>
        <w:bidiVisual/>
        <w:tblW w:w="0" w:type="auto"/>
        <w:tblBorders>
          <w:insideH w:val="single" w:sz="12" w:space="0" w:color="auto"/>
          <w:insideV w:val="single" w:sz="12" w:space="0" w:color="auto"/>
        </w:tblBorders>
        <w:tblLook w:val="04A0" w:firstRow="1" w:lastRow="0" w:firstColumn="1" w:lastColumn="0" w:noHBand="0" w:noVBand="1"/>
      </w:tblPr>
      <w:tblGrid>
        <w:gridCol w:w="9076"/>
      </w:tblGrid>
      <w:tr w:rsidR="0002739F" w:rsidRPr="00D14B7A" w14:paraId="74BDE23F" w14:textId="77777777" w:rsidTr="006E0733">
        <w:trPr>
          <w:trHeight w:val="1413"/>
        </w:trPr>
        <w:tc>
          <w:tcPr>
            <w:tcW w:w="9076" w:type="dxa"/>
            <w:tcBorders>
              <w:top w:val="single" w:sz="4" w:space="0" w:color="auto"/>
              <w:bottom w:val="single" w:sz="4" w:space="0" w:color="auto"/>
            </w:tcBorders>
            <w:shd w:val="clear" w:color="auto" w:fill="BFBFBF" w:themeFill="background1" w:themeFillShade="BF"/>
          </w:tcPr>
          <w:p w14:paraId="311AA48A" w14:textId="750797E9" w:rsidR="00967748" w:rsidRPr="00CE6C1D" w:rsidRDefault="00266F98" w:rsidP="0051574F">
            <w:pPr>
              <w:pStyle w:val="a6"/>
              <w:tabs>
                <w:tab w:val="right" w:pos="8397"/>
              </w:tabs>
              <w:bidi w:val="0"/>
              <w:spacing w:after="240" w:afterAutospacing="0"/>
              <w:ind w:left="-103" w:right="0" w:firstLine="0"/>
              <w:rPr>
                <w:rFonts w:ascii="Garamond" w:hAnsi="Garamond"/>
                <w:noProof/>
                <w:spacing w:val="-6"/>
                <w:sz w:val="36"/>
                <w:szCs w:val="36"/>
                <w:lang w:bidi="fa-IR"/>
              </w:rPr>
            </w:pPr>
            <w:r>
              <w:rPr>
                <w:rFonts w:ascii="Garamond" w:hAnsi="Garamond"/>
                <w:noProof/>
                <w:spacing w:val="-6"/>
              </w:rPr>
              <w:drawing>
                <wp:anchor distT="0" distB="0" distL="114300" distR="114300" simplePos="0" relativeHeight="251731968" behindDoc="0" locked="0" layoutInCell="1" allowOverlap="1" wp14:anchorId="3F5BC58C" wp14:editId="1BACC2B3">
                  <wp:simplePos x="0" y="0"/>
                  <wp:positionH relativeFrom="column">
                    <wp:posOffset>-47625</wp:posOffset>
                  </wp:positionH>
                  <wp:positionV relativeFrom="paragraph">
                    <wp:posOffset>140970</wp:posOffset>
                  </wp:positionV>
                  <wp:extent cx="1234440" cy="932180"/>
                  <wp:effectExtent l="0" t="0" r="0"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REA Relogo Color.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234440" cy="932180"/>
                          </a:xfrm>
                          <a:prstGeom prst="rect">
                            <a:avLst/>
                          </a:prstGeom>
                        </pic:spPr>
                      </pic:pic>
                    </a:graphicData>
                  </a:graphic>
                  <wp14:sizeRelH relativeFrom="margin">
                    <wp14:pctWidth>0</wp14:pctWidth>
                  </wp14:sizeRelH>
                  <wp14:sizeRelV relativeFrom="margin">
                    <wp14:pctHeight>0</wp14:pctHeight>
                  </wp14:sizeRelV>
                </wp:anchor>
              </w:drawing>
            </w:r>
            <w:r w:rsidR="00967748" w:rsidRPr="00D14B7A">
              <w:rPr>
                <w:rFonts w:ascii="Garamond" w:hAnsi="Garamond"/>
                <w:noProof/>
                <w:spacing w:val="-6"/>
                <w:lang w:bidi="fa-IR"/>
              </w:rPr>
              <w:t xml:space="preserve"> </w:t>
            </w:r>
            <w:r w:rsidR="00C126BF">
              <w:t xml:space="preserve"> </w:t>
            </w:r>
            <w:r w:rsidR="007371C3" w:rsidRPr="007371C3">
              <w:rPr>
                <w:rFonts w:ascii="Garamond" w:hAnsi="Garamond"/>
                <w:noProof/>
                <w:spacing w:val="-6"/>
                <w:sz w:val="36"/>
                <w:szCs w:val="36"/>
                <w:lang w:bidi="fa-IR"/>
              </w:rPr>
              <w:t>Management Analytics and Social Insights</w:t>
            </w:r>
          </w:p>
          <w:p w14:paraId="756A8CDA" w14:textId="234CAFDD" w:rsidR="006E0733" w:rsidRPr="005B1052" w:rsidRDefault="005B1052" w:rsidP="006E0733">
            <w:pPr>
              <w:pStyle w:val="a6"/>
              <w:tabs>
                <w:tab w:val="right" w:pos="8397"/>
              </w:tabs>
              <w:bidi w:val="0"/>
              <w:spacing w:after="240" w:afterAutospacing="0" w:line="480" w:lineRule="auto"/>
              <w:ind w:left="-103" w:right="0" w:firstLine="0"/>
              <w:rPr>
                <w:rFonts w:ascii="Garamond" w:eastAsia="Calibri" w:hAnsi="Garamond" w:cs="Adobe Devanagari"/>
                <w:b w:val="0"/>
                <w:bCs/>
                <w:color w:val="auto"/>
                <w:sz w:val="24"/>
                <w:szCs w:val="24"/>
                <w:lang w:bidi="fa-IR"/>
              </w:rPr>
            </w:pPr>
            <w:hyperlink r:id="rId9" w:history="1">
              <w:r w:rsidRPr="005B1052">
                <w:rPr>
                  <w:rStyle w:val="Hyperlink"/>
                  <w:rFonts w:ascii="Garamond" w:eastAsia="Calibri" w:hAnsi="Garamond" w:cs="Adobe Devanagari"/>
                  <w:b w:val="0"/>
                  <w:bCs/>
                  <w:color w:val="auto"/>
                  <w:sz w:val="24"/>
                  <w:szCs w:val="24"/>
                  <w:u w:val="none"/>
                  <w:lang w:bidi="fa-IR"/>
                </w:rPr>
                <w:t>www.masi.reapress.com</w:t>
              </w:r>
            </w:hyperlink>
            <w:r w:rsidR="00392058">
              <w:t xml:space="preserve"> </w:t>
            </w:r>
            <w:r w:rsidRPr="005B1052">
              <w:rPr>
                <w:rFonts w:ascii="Garamond" w:eastAsia="Calibri" w:hAnsi="Garamond" w:cs="Adobe Devanagari"/>
                <w:b w:val="0"/>
                <w:bCs/>
                <w:color w:val="auto"/>
                <w:sz w:val="24"/>
                <w:szCs w:val="24"/>
                <w:lang w:bidi="fa-IR"/>
              </w:rPr>
              <w:t xml:space="preserve"> </w:t>
            </w:r>
            <w:r w:rsidR="000F69A1">
              <w:rPr>
                <w:rFonts w:ascii="Garamond" w:eastAsia="Calibri" w:hAnsi="Garamond" w:cs="Adobe Devanagari"/>
                <w:b w:val="0"/>
                <w:bCs/>
                <w:color w:val="auto"/>
                <w:sz w:val="24"/>
                <w:szCs w:val="24"/>
                <w:lang w:bidi="fa-IR"/>
              </w:rPr>
              <w:t xml:space="preserve"> </w:t>
            </w:r>
          </w:p>
          <w:p w14:paraId="689D471C" w14:textId="7A8E3FED" w:rsidR="003922BA" w:rsidRPr="00D14B7A" w:rsidRDefault="00546368" w:rsidP="006E0733">
            <w:pPr>
              <w:pStyle w:val="Footer"/>
              <w:bidi w:val="0"/>
              <w:spacing w:before="240" w:beforeAutospacing="0" w:afterAutospacing="0" w:line="240" w:lineRule="auto"/>
              <w:ind w:left="-103"/>
              <w:jc w:val="center"/>
              <w:rPr>
                <w:rFonts w:ascii="Garamond" w:hAnsi="Garamond"/>
                <w:b/>
                <w:bCs/>
                <w:color w:val="auto"/>
                <w:sz w:val="18"/>
                <w:szCs w:val="18"/>
                <w:lang w:bidi="fa-IR"/>
              </w:rPr>
            </w:pPr>
            <w:r w:rsidRPr="00D14B7A">
              <w:rPr>
                <w:rFonts w:ascii="Garamond" w:hAnsi="Garamond"/>
                <w:b/>
                <w:bCs/>
                <w:color w:val="auto"/>
                <w:sz w:val="20"/>
                <w:szCs w:val="20"/>
                <w:lang w:bidi="fa-IR"/>
              </w:rPr>
              <w:t xml:space="preserve">             </w:t>
            </w:r>
            <w:r w:rsidR="00C126BF">
              <w:t xml:space="preserve"> </w:t>
            </w:r>
            <w:r w:rsidR="007371C3" w:rsidRPr="007371C3">
              <w:rPr>
                <w:rFonts w:ascii="Garamond" w:hAnsi="Garamond"/>
                <w:b/>
                <w:bCs/>
                <w:color w:val="auto"/>
                <w:szCs w:val="22"/>
                <w:lang w:bidi="fa-IR"/>
              </w:rPr>
              <w:t>Manag. Anal. Soc. Insights.</w:t>
            </w:r>
            <w:r w:rsidR="007371C3">
              <w:rPr>
                <w:rFonts w:ascii="Garamond" w:hAnsi="Garamond"/>
                <w:b/>
                <w:bCs/>
                <w:color w:val="auto"/>
                <w:szCs w:val="22"/>
                <w:lang w:bidi="fa-IR"/>
              </w:rPr>
              <w:t xml:space="preserve"> </w:t>
            </w:r>
            <w:r w:rsidR="00C126BF" w:rsidRPr="00C126BF">
              <w:rPr>
                <w:rFonts w:ascii="Garamond" w:hAnsi="Garamond"/>
                <w:b/>
                <w:bCs/>
                <w:color w:val="auto"/>
                <w:szCs w:val="22"/>
                <w:lang w:bidi="fa-IR"/>
              </w:rPr>
              <w:t xml:space="preserve">Vol. </w:t>
            </w:r>
            <w:r w:rsidR="000832E0">
              <w:rPr>
                <w:rFonts w:ascii="Garamond" w:hAnsi="Garamond"/>
                <w:b/>
                <w:bCs/>
                <w:color w:val="auto"/>
                <w:szCs w:val="22"/>
                <w:lang w:bidi="fa-IR"/>
              </w:rPr>
              <w:t>3</w:t>
            </w:r>
            <w:r w:rsidR="00C126BF" w:rsidRPr="00C126BF">
              <w:rPr>
                <w:rFonts w:ascii="Garamond" w:hAnsi="Garamond"/>
                <w:b/>
                <w:bCs/>
                <w:color w:val="auto"/>
                <w:szCs w:val="22"/>
                <w:lang w:bidi="fa-IR"/>
              </w:rPr>
              <w:t xml:space="preserve">, No. </w:t>
            </w:r>
            <w:r w:rsidR="000832E0">
              <w:rPr>
                <w:rFonts w:ascii="Garamond" w:hAnsi="Garamond"/>
                <w:b/>
                <w:bCs/>
                <w:color w:val="auto"/>
                <w:szCs w:val="22"/>
                <w:lang w:bidi="fa-IR"/>
              </w:rPr>
              <w:t>1</w:t>
            </w:r>
            <w:r w:rsidR="00C126BF" w:rsidRPr="00C126BF">
              <w:rPr>
                <w:rFonts w:ascii="Garamond" w:hAnsi="Garamond"/>
                <w:b/>
                <w:bCs/>
                <w:color w:val="auto"/>
                <w:szCs w:val="22"/>
                <w:lang w:bidi="fa-IR"/>
              </w:rPr>
              <w:t xml:space="preserve"> (</w:t>
            </w:r>
            <w:r w:rsidR="00F72967">
              <w:rPr>
                <w:rFonts w:ascii="Garamond" w:hAnsi="Garamond"/>
                <w:b/>
                <w:bCs/>
                <w:color w:val="auto"/>
                <w:szCs w:val="22"/>
                <w:lang w:bidi="fa-IR"/>
              </w:rPr>
              <w:t>2026</w:t>
            </w:r>
            <w:r w:rsidR="00C126BF" w:rsidRPr="00C126BF">
              <w:rPr>
                <w:rFonts w:ascii="Garamond" w:hAnsi="Garamond"/>
                <w:b/>
                <w:bCs/>
                <w:color w:val="auto"/>
                <w:szCs w:val="22"/>
                <w:lang w:bidi="fa-IR"/>
              </w:rPr>
              <w:t xml:space="preserve">) </w:t>
            </w:r>
            <w:r w:rsidR="00AF174D">
              <w:rPr>
                <w:rFonts w:ascii="Garamond" w:hAnsi="Garamond"/>
                <w:b/>
                <w:bCs/>
                <w:color w:val="auto"/>
                <w:szCs w:val="22"/>
                <w:lang w:bidi="fa-IR"/>
              </w:rPr>
              <w:t>57</w:t>
            </w:r>
            <w:r w:rsidR="00C126BF" w:rsidRPr="00C126BF">
              <w:rPr>
                <w:rFonts w:ascii="Garamond" w:hAnsi="Garamond"/>
                <w:b/>
                <w:bCs/>
                <w:color w:val="auto"/>
                <w:szCs w:val="22"/>
                <w:lang w:bidi="fa-IR"/>
              </w:rPr>
              <w:t>–</w:t>
            </w:r>
            <w:r w:rsidR="002811A6">
              <w:rPr>
                <w:rFonts w:ascii="Garamond" w:hAnsi="Garamond"/>
                <w:b/>
                <w:bCs/>
                <w:color w:val="auto"/>
                <w:szCs w:val="22"/>
                <w:lang w:bidi="fa-IR"/>
              </w:rPr>
              <w:t>7</w:t>
            </w:r>
            <w:r w:rsidR="005B504D">
              <w:rPr>
                <w:rFonts w:ascii="Garamond" w:hAnsi="Garamond"/>
                <w:b/>
                <w:bCs/>
                <w:color w:val="auto"/>
                <w:szCs w:val="22"/>
                <w:lang w:bidi="fa-IR"/>
              </w:rPr>
              <w:t>0</w:t>
            </w:r>
            <w:r w:rsidR="00C126BF" w:rsidRPr="00C126BF">
              <w:rPr>
                <w:rFonts w:ascii="Garamond" w:hAnsi="Garamond"/>
                <w:b/>
                <w:bCs/>
                <w:color w:val="auto"/>
                <w:szCs w:val="22"/>
                <w:lang w:bidi="fa-IR"/>
              </w:rPr>
              <w:t>.</w:t>
            </w:r>
          </w:p>
        </w:tc>
      </w:tr>
      <w:tr w:rsidR="001E71F5" w:rsidRPr="00D14B7A" w14:paraId="380CC513" w14:textId="77777777" w:rsidTr="0074311A">
        <w:trPr>
          <w:trHeight w:val="1235"/>
        </w:trPr>
        <w:tc>
          <w:tcPr>
            <w:tcW w:w="9076" w:type="dxa"/>
            <w:tcBorders>
              <w:top w:val="single" w:sz="4" w:space="0" w:color="auto"/>
            </w:tcBorders>
          </w:tcPr>
          <w:p w14:paraId="31B20849" w14:textId="77777777" w:rsidR="0080155B" w:rsidRPr="0080155B" w:rsidRDefault="0002739F" w:rsidP="0080155B">
            <w:pPr>
              <w:pStyle w:val="Articletitle"/>
              <w:framePr w:hSpace="0" w:wrap="auto" w:vAnchor="margin" w:hAnchor="text" w:xAlign="left" w:yAlign="inline"/>
              <w:spacing w:after="0"/>
              <w:ind w:left="-108" w:firstLine="0"/>
              <w:suppressOverlap w:val="0"/>
              <w:rPr>
                <w:rFonts w:ascii="Garamond" w:hAnsi="Garamond"/>
                <w:b w:val="0"/>
                <w:color w:val="BF8F00" w:themeColor="accent4" w:themeShade="BF"/>
                <w:sz w:val="24"/>
                <w:szCs w:val="26"/>
                <w14:textOutline w14:w="0" w14:cap="flat" w14:cmpd="sng" w14:algn="ctr">
                  <w14:noFill/>
                  <w14:prstDash w14:val="solid"/>
                  <w14:round/>
                </w14:textOutline>
              </w:rPr>
            </w:pPr>
            <w:r w:rsidRPr="0080155B">
              <w:rPr>
                <w:rFonts w:ascii="Garamond" w:hAnsi="Garamond"/>
                <w:b w:val="0"/>
                <w:color w:val="BF8F00" w:themeColor="accent4" w:themeShade="BF"/>
                <w:sz w:val="24"/>
                <w:szCs w:val="26"/>
                <w14:textOutline w14:w="0" w14:cap="flat" w14:cmpd="sng" w14:algn="ctr">
                  <w14:noFill/>
                  <w14:prstDash w14:val="solid"/>
                  <w14:round/>
                </w14:textOutline>
              </w:rPr>
              <w:t>Paper Type: Original Article</w:t>
            </w:r>
          </w:p>
          <w:p w14:paraId="3E1EA0D4" w14:textId="7EA19007" w:rsidR="00B948C8" w:rsidRPr="0080155B" w:rsidRDefault="005B1052" w:rsidP="00515B07">
            <w:pPr>
              <w:pStyle w:val="Articletitle"/>
              <w:framePr w:hSpace="0" w:wrap="auto" w:vAnchor="margin" w:hAnchor="text" w:xAlign="left" w:yAlign="inline"/>
              <w:spacing w:after="0"/>
              <w:ind w:left="-20" w:firstLine="0"/>
              <w:suppressOverlap w:val="0"/>
              <w:rPr>
                <w:rFonts w:ascii="Garamond" w:hAnsi="Garamond"/>
                <w:b w:val="0"/>
                <w:color w:val="000000" w:themeColor="text1"/>
              </w:rPr>
            </w:pPr>
            <w:r w:rsidRPr="005B1052">
              <w:rPr>
                <w:rFonts w:ascii="Garamond" w:hAnsi="Garamond"/>
                <w:color w:val="000000" w:themeColor="text1"/>
                <w:sz w:val="38"/>
                <w:szCs w:val="38"/>
              </w:rPr>
              <w:t>Equality by Design: A Management Operating Model for Executive Leadership</w:t>
            </w:r>
          </w:p>
        </w:tc>
      </w:tr>
    </w:tbl>
    <w:p w14:paraId="216A7235" w14:textId="69DEA015" w:rsidR="008D02FF" w:rsidRPr="00D14B7A" w:rsidRDefault="008D02FF" w:rsidP="00E935C7">
      <w:pPr>
        <w:pStyle w:val="abstractt0"/>
        <w:spacing w:after="0" w:afterAutospacing="0" w:line="240" w:lineRule="auto"/>
        <w:ind w:left="0" w:right="567" w:firstLine="0"/>
        <w:jc w:val="both"/>
        <w:rPr>
          <w:rFonts w:ascii="Garamond" w:hAnsi="Garamond"/>
          <w:b/>
          <w:bCs/>
          <w:color w:val="auto"/>
          <w:sz w:val="10"/>
          <w:szCs w:val="10"/>
        </w:rPr>
      </w:pPr>
    </w:p>
    <w:tbl>
      <w:tblPr>
        <w:tblpPr w:leftFromText="187" w:rightFromText="187" w:vertAnchor="text" w:horzAnchor="margin" w:tblpXSpec="center" w:tblpY="230"/>
        <w:tblOverlap w:val="never"/>
        <w:bidiVisual/>
        <w:tblW w:w="0" w:type="auto"/>
        <w:tblLook w:val="04A0" w:firstRow="1" w:lastRow="0" w:firstColumn="1" w:lastColumn="0" w:noHBand="0" w:noVBand="1"/>
      </w:tblPr>
      <w:tblGrid>
        <w:gridCol w:w="9223"/>
      </w:tblGrid>
      <w:tr w:rsidR="0080155B" w:rsidRPr="00D14B7A" w14:paraId="63755C4A" w14:textId="77777777" w:rsidTr="00C24B1B">
        <w:trPr>
          <w:trHeight w:val="2551"/>
        </w:trPr>
        <w:tc>
          <w:tcPr>
            <w:tcW w:w="9093" w:type="dxa"/>
          </w:tcPr>
          <w:p w14:paraId="31853E79" w14:textId="43F7CAC3" w:rsidR="008D02FF" w:rsidRPr="00D14B7A" w:rsidRDefault="003A0EE8" w:rsidP="003A0EE8">
            <w:pPr>
              <w:pStyle w:val="Author"/>
              <w:framePr w:hSpace="0" w:wrap="auto" w:vAnchor="margin" w:hAnchor="text" w:xAlign="left" w:yAlign="inline"/>
              <w:spacing w:after="0" w:line="276" w:lineRule="auto"/>
              <w:ind w:left="38" w:hanging="38"/>
              <w:suppressOverlap w:val="0"/>
              <w:rPr>
                <w:rFonts w:ascii="Garamond" w:eastAsiaTheme="minorHAnsi" w:hAnsi="Garamond" w:cs="XB Kayhan"/>
                <w:color w:val="000000"/>
                <w:sz w:val="20"/>
                <w:szCs w:val="20"/>
                <w:vertAlign w:val="superscript"/>
                <w:lang w:bidi="ar-SA"/>
              </w:rPr>
            </w:pPr>
            <w:r w:rsidRPr="003A0EE8">
              <w:rPr>
                <w:rFonts w:ascii="Garamond" w:eastAsiaTheme="minorHAnsi" w:hAnsi="Garamond" w:cs="XB Kayhan"/>
                <w:color w:val="000000"/>
                <w:sz w:val="20"/>
                <w:szCs w:val="20"/>
                <w:lang w:bidi="ar-SA"/>
              </w:rPr>
              <w:t>Camila Saenz</w:t>
            </w:r>
            <w:r w:rsidRPr="003A0EE8">
              <w:rPr>
                <w:rFonts w:ascii="Garamond" w:eastAsiaTheme="minorHAnsi" w:hAnsi="Garamond" w:cs="XB Kayhan"/>
                <w:color w:val="000000"/>
                <w:sz w:val="20"/>
                <w:szCs w:val="20"/>
                <w:vertAlign w:val="superscript"/>
                <w:lang w:bidi="ar-SA"/>
              </w:rPr>
              <w:t>1</w:t>
            </w:r>
            <w:r w:rsidRPr="003A0EE8">
              <w:rPr>
                <w:rFonts w:ascii="Garamond" w:eastAsiaTheme="minorHAnsi" w:hAnsi="Garamond" w:cs="XB Kayhan"/>
                <w:color w:val="000000"/>
                <w:sz w:val="20"/>
                <w:szCs w:val="20"/>
                <w:lang w:bidi="ar-SA"/>
              </w:rPr>
              <w:t>, Shih-Wei Wu</w:t>
            </w:r>
            <w:r w:rsidRPr="003A0EE8">
              <w:rPr>
                <w:rFonts w:ascii="Garamond" w:eastAsiaTheme="minorHAnsi" w:hAnsi="Garamond" w:cs="XB Kayhan"/>
                <w:color w:val="000000"/>
                <w:sz w:val="20"/>
                <w:szCs w:val="20"/>
                <w:vertAlign w:val="superscript"/>
                <w:lang w:bidi="ar-SA"/>
              </w:rPr>
              <w:t>2</w:t>
            </w:r>
            <w:r w:rsidR="002B5DF9" w:rsidRPr="00D14B7A">
              <w:rPr>
                <w:rFonts w:ascii="Garamond" w:hAnsi="Garamond"/>
                <w:noProof/>
                <w:sz w:val="20"/>
                <w:szCs w:val="20"/>
                <w:lang w:bidi="ar-SA"/>
              </w:rPr>
              <w:drawing>
                <wp:inline distT="0" distB="0" distL="0" distR="0" wp14:anchorId="142A6B3E" wp14:editId="73A82DA3">
                  <wp:extent cx="167640" cy="167640"/>
                  <wp:effectExtent l="0" t="0" r="3810" b="3810"/>
                  <wp:docPr id="510143265" name="Picture 510143265">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43265" name="Picture 510143265">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r w:rsidRPr="003A0EE8">
              <w:rPr>
                <w:rFonts w:ascii="Garamond" w:eastAsiaTheme="minorHAnsi" w:hAnsi="Garamond" w:cs="XB Kayhan"/>
                <w:color w:val="000000"/>
                <w:sz w:val="20"/>
                <w:szCs w:val="20"/>
                <w:lang w:bidi="ar-SA"/>
              </w:rPr>
              <w:t>, Shu-Chuan Chen</w:t>
            </w:r>
            <w:proofErr w:type="gramStart"/>
            <w:r w:rsidRPr="003A0EE8">
              <w:rPr>
                <w:rFonts w:ascii="Garamond" w:eastAsiaTheme="minorHAnsi" w:hAnsi="Garamond" w:cs="XB Kayhan"/>
                <w:color w:val="000000"/>
                <w:sz w:val="20"/>
                <w:szCs w:val="20"/>
                <w:vertAlign w:val="superscript"/>
                <w:lang w:bidi="ar-SA"/>
              </w:rPr>
              <w:t>3,</w:t>
            </w:r>
            <w:r w:rsidR="008D02FF" w:rsidRPr="00C04597">
              <w:rPr>
                <w:rFonts w:ascii="Garamond" w:eastAsiaTheme="minorHAnsi" w:hAnsi="Garamond" w:cs="XB Kayhan"/>
                <w:color w:val="000000"/>
                <w:sz w:val="20"/>
                <w:szCs w:val="20"/>
                <w:vertAlign w:val="superscript"/>
                <w:lang w:bidi="ar-SA"/>
              </w:rPr>
              <w:t>*</w:t>
            </w:r>
            <w:proofErr w:type="gramEnd"/>
            <w:r w:rsidR="008D02FF" w:rsidRPr="00D14B7A">
              <w:rPr>
                <w:rFonts w:ascii="Garamond" w:hAnsi="Garamond"/>
                <w:noProof/>
                <w:sz w:val="20"/>
                <w:szCs w:val="20"/>
                <w:lang w:bidi="ar-SA"/>
              </w:rPr>
              <w:drawing>
                <wp:inline distT="0" distB="0" distL="0" distR="0" wp14:anchorId="28625EE6" wp14:editId="177D344A">
                  <wp:extent cx="167640" cy="167640"/>
                  <wp:effectExtent l="0" t="0" r="3810" b="3810"/>
                  <wp:docPr id="7" name="Picture 7">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2"/>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p>
          <w:p w14:paraId="5FBA6BD7" w14:textId="6B70A869" w:rsidR="008D02FF" w:rsidRPr="00D14B7A" w:rsidRDefault="008D02FF" w:rsidP="00F10389">
            <w:pPr>
              <w:pStyle w:val="Author"/>
              <w:framePr w:hSpace="0" w:wrap="auto" w:vAnchor="margin" w:hAnchor="text" w:xAlign="left" w:yAlign="inline"/>
              <w:spacing w:after="0" w:line="276" w:lineRule="auto"/>
              <w:ind w:left="38" w:hanging="38"/>
              <w:suppressOverlap w:val="0"/>
              <w:rPr>
                <w:rFonts w:ascii="Garamond" w:eastAsiaTheme="minorHAnsi" w:hAnsi="Garamond" w:cs="XB Kayhan"/>
                <w:color w:val="000000"/>
                <w:sz w:val="4"/>
                <w:szCs w:val="4"/>
                <w:vertAlign w:val="superscript"/>
                <w:lang w:bidi="ar-SA"/>
              </w:rPr>
            </w:pPr>
          </w:p>
          <w:p w14:paraId="67E30345" w14:textId="0C8FCC2F" w:rsidR="00BB5749" w:rsidRPr="00D14B7A" w:rsidRDefault="008D02FF" w:rsidP="00BB5749">
            <w:pPr>
              <w:pStyle w:val="Affiliation"/>
              <w:framePr w:hSpace="0" w:wrap="auto" w:vAnchor="margin" w:hAnchor="text" w:xAlign="left" w:yAlign="inline"/>
              <w:ind w:left="38" w:hanging="38"/>
              <w:suppressOverlap w:val="0"/>
            </w:pPr>
            <w:r w:rsidRPr="00D14B7A">
              <w:rPr>
                <w:vertAlign w:val="superscript"/>
              </w:rPr>
              <w:t xml:space="preserve">1 </w:t>
            </w:r>
            <w:r w:rsidR="00BB5749">
              <w:t>College of Management, National Taipei University of Technology, Taipei 10608, Taiwan</w:t>
            </w:r>
            <w:r w:rsidR="00BB5749" w:rsidRPr="00D14B7A">
              <w:t>;</w:t>
            </w:r>
            <w:r w:rsidR="00BB5749">
              <w:t xml:space="preserve"> </w:t>
            </w:r>
            <w:hyperlink r:id="rId13" w:history="1">
              <w:r w:rsidR="00BB5749" w:rsidRPr="00BB5749">
                <w:rPr>
                  <w:rStyle w:val="Hyperlink"/>
                  <w:color w:val="auto"/>
                  <w:u w:val="none"/>
                </w:rPr>
                <w:t>t109749401@ntut.org.tw</w:t>
              </w:r>
            </w:hyperlink>
            <w:r w:rsidR="00BB5749" w:rsidRPr="00BB5749">
              <w:rPr>
                <w:color w:val="auto"/>
              </w:rPr>
              <w:t xml:space="preserve">. </w:t>
            </w:r>
          </w:p>
          <w:p w14:paraId="0B015E76" w14:textId="066D0261" w:rsidR="00BB5749" w:rsidRDefault="00BB5749" w:rsidP="00BB5749">
            <w:pPr>
              <w:pStyle w:val="Affiliation"/>
              <w:framePr w:hSpace="0" w:wrap="auto" w:vAnchor="margin" w:hAnchor="text" w:xAlign="left" w:yAlign="inline"/>
              <w:ind w:left="38" w:hanging="38"/>
              <w:suppressOverlap w:val="0"/>
            </w:pPr>
            <w:r w:rsidRPr="00D14B7A">
              <w:rPr>
                <w:vertAlign w:val="superscript"/>
              </w:rPr>
              <w:t xml:space="preserve">2 </w:t>
            </w:r>
            <w:r>
              <w:t>Department of Business Management, National Taipei University of Technology, Taipei 10608, Taiwan;</w:t>
            </w:r>
            <w:r w:rsidRPr="00BB5749">
              <w:rPr>
                <w:color w:val="auto"/>
              </w:rPr>
              <w:t xml:space="preserve"> </w:t>
            </w:r>
            <w:hyperlink r:id="rId14" w:history="1">
              <w:r w:rsidRPr="00BB5749">
                <w:rPr>
                  <w:rStyle w:val="Hyperlink"/>
                  <w:color w:val="auto"/>
                  <w:u w:val="none"/>
                </w:rPr>
                <w:t>swu@mail.ntut.edu.tw</w:t>
              </w:r>
            </w:hyperlink>
            <w:r>
              <w:rPr>
                <w:color w:val="auto"/>
              </w:rPr>
              <w:t>.</w:t>
            </w:r>
          </w:p>
          <w:p w14:paraId="0DC806AD" w14:textId="51665F56" w:rsidR="008D02FF" w:rsidRPr="00D14B7A" w:rsidRDefault="00BB5749" w:rsidP="00BB5749">
            <w:pPr>
              <w:pStyle w:val="Affiliation"/>
              <w:framePr w:hSpace="0" w:wrap="auto" w:vAnchor="margin" w:hAnchor="text" w:xAlign="left" w:yAlign="inline"/>
              <w:ind w:left="38" w:hanging="38"/>
              <w:suppressOverlap w:val="0"/>
            </w:pPr>
            <w:r w:rsidRPr="00BF6AA4">
              <w:rPr>
                <w:vertAlign w:val="superscript"/>
              </w:rPr>
              <w:t>3</w:t>
            </w:r>
            <w:r>
              <w:rPr>
                <w:vertAlign w:val="superscript"/>
              </w:rPr>
              <w:t xml:space="preserve"> </w:t>
            </w:r>
            <w:r w:rsidRPr="00BF6AA4">
              <w:t>College of Management and Design, Ming Chi University of Technology, New Taipei, Taiwan</w:t>
            </w:r>
            <w:r>
              <w:t>;</w:t>
            </w:r>
            <w:r w:rsidRPr="00BF6AA4">
              <w:t xml:space="preserve"> </w:t>
            </w:r>
            <w:hyperlink r:id="rId15" w:history="1">
              <w:r w:rsidRPr="00BB5749">
                <w:rPr>
                  <w:rStyle w:val="Hyperlink"/>
                  <w:color w:val="auto"/>
                  <w:u w:val="none"/>
                </w:rPr>
                <w:t>shuchuan@mail.mcut.edu.tw</w:t>
              </w:r>
            </w:hyperlink>
            <w:r>
              <w:t>.</w:t>
            </w:r>
          </w:p>
          <w:p w14:paraId="0B2538D3" w14:textId="77777777" w:rsidR="0080155B" w:rsidRDefault="0080155B" w:rsidP="0080155B">
            <w:pPr>
              <w:pStyle w:val="Affiliation"/>
              <w:framePr w:hSpace="0" w:wrap="auto" w:vAnchor="margin" w:hAnchor="text" w:xAlign="left" w:yAlign="inline"/>
              <w:ind w:left="0"/>
              <w:suppressOverlap w:val="0"/>
              <w:rPr>
                <w:b/>
                <w:bCs/>
                <w:sz w:val="22"/>
                <w:szCs w:val="22"/>
              </w:rPr>
            </w:pPr>
          </w:p>
          <w:p w14:paraId="2EBB87FD" w14:textId="09653815" w:rsidR="008D02FF" w:rsidRDefault="008D02FF" w:rsidP="00F10389">
            <w:pPr>
              <w:pStyle w:val="Affiliation"/>
              <w:framePr w:hSpace="0" w:wrap="auto" w:vAnchor="margin" w:hAnchor="text" w:xAlign="left" w:yAlign="inline"/>
              <w:ind w:left="38" w:hanging="38"/>
              <w:suppressOverlap w:val="0"/>
              <w:rPr>
                <w:b/>
                <w:bCs/>
                <w:sz w:val="22"/>
                <w:szCs w:val="22"/>
              </w:rPr>
            </w:pPr>
            <w:r w:rsidRPr="00D14B7A">
              <w:rPr>
                <w:b/>
                <w:bCs/>
                <w:sz w:val="22"/>
                <w:szCs w:val="22"/>
              </w:rPr>
              <w:t>Citation:</w:t>
            </w:r>
          </w:p>
          <w:p w14:paraId="6925BC5D" w14:textId="77777777" w:rsidR="0080155B" w:rsidRPr="00D14B7A" w:rsidRDefault="0080155B" w:rsidP="00F10389">
            <w:pPr>
              <w:pStyle w:val="Affiliation"/>
              <w:framePr w:hSpace="0" w:wrap="auto" w:vAnchor="margin" w:hAnchor="text" w:xAlign="left" w:yAlign="inline"/>
              <w:ind w:left="38" w:hanging="38"/>
              <w:suppressOverlap w:val="0"/>
              <w:rPr>
                <w:b/>
                <w:bCs/>
                <w:sz w:val="22"/>
                <w:szCs w:val="22"/>
              </w:rPr>
            </w:pPr>
          </w:p>
          <w:tbl>
            <w:tblPr>
              <w:tblW w:w="7868"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2"/>
              <w:gridCol w:w="5636"/>
            </w:tblGrid>
            <w:tr w:rsidR="0080155B" w14:paraId="02633EF5" w14:textId="1F53613D" w:rsidTr="00392058">
              <w:trPr>
                <w:trHeight w:val="432"/>
              </w:trPr>
              <w:tc>
                <w:tcPr>
                  <w:tcW w:w="2232" w:type="dxa"/>
                </w:tcPr>
                <w:p w14:paraId="3AAECEDF" w14:textId="77777777" w:rsidR="00392058" w:rsidRDefault="0080155B" w:rsidP="002B5DF9">
                  <w:pPr>
                    <w:pStyle w:val="Affiliation"/>
                    <w:framePr w:wrap="around" w:y="230"/>
                    <w:rPr>
                      <w:rFonts w:ascii="Palatino Linotype" w:hAnsi="Palatino Linotype"/>
                      <w:i/>
                      <w:iCs/>
                      <w:sz w:val="17"/>
                      <w:szCs w:val="17"/>
                    </w:rPr>
                  </w:pPr>
                  <w:r w:rsidRPr="007B74CC">
                    <w:rPr>
                      <w:rFonts w:ascii="Palatino Linotype" w:hAnsi="Palatino Linotype"/>
                      <w:i/>
                      <w:iCs/>
                      <w:sz w:val="17"/>
                      <w:szCs w:val="17"/>
                    </w:rPr>
                    <w:t xml:space="preserve">Received: </w:t>
                  </w:r>
                  <w:r w:rsidR="00392058" w:rsidRPr="00392058">
                    <w:rPr>
                      <w:rFonts w:ascii="Palatino Linotype" w:hAnsi="Palatino Linotype"/>
                      <w:i/>
                      <w:iCs/>
                      <w:sz w:val="17"/>
                      <w:szCs w:val="17"/>
                    </w:rPr>
                    <w:t>06 June 2024</w:t>
                  </w:r>
                </w:p>
                <w:p w14:paraId="392E8198" w14:textId="446A3CE4" w:rsidR="00392058" w:rsidRDefault="00392058" w:rsidP="002B5DF9">
                  <w:pPr>
                    <w:pStyle w:val="Affiliation"/>
                    <w:framePr w:wrap="around" w:y="230"/>
                    <w:rPr>
                      <w:rFonts w:ascii="Palatino Linotype" w:hAnsi="Palatino Linotype"/>
                      <w:i/>
                      <w:iCs/>
                      <w:sz w:val="17"/>
                      <w:szCs w:val="17"/>
                    </w:rPr>
                  </w:pPr>
                  <w:r w:rsidRPr="00392058">
                    <w:rPr>
                      <w:rFonts w:ascii="Palatino Linotype" w:hAnsi="Palatino Linotype"/>
                      <w:i/>
                      <w:iCs/>
                      <w:sz w:val="17"/>
                      <w:szCs w:val="17"/>
                    </w:rPr>
                    <w:t>Revised: 21 August 2024</w:t>
                  </w:r>
                </w:p>
                <w:p w14:paraId="4075CDC1" w14:textId="273C03CB" w:rsidR="0080155B" w:rsidRPr="0080155B" w:rsidRDefault="00392058" w:rsidP="002B5DF9">
                  <w:pPr>
                    <w:pStyle w:val="Affiliation"/>
                    <w:framePr w:wrap="around" w:y="230"/>
                    <w:rPr>
                      <w:rFonts w:ascii="Palatino Linotype" w:hAnsi="Palatino Linotype"/>
                      <w:i/>
                      <w:iCs/>
                      <w:sz w:val="17"/>
                      <w:szCs w:val="17"/>
                    </w:rPr>
                  </w:pPr>
                  <w:r w:rsidRPr="00392058">
                    <w:rPr>
                      <w:rFonts w:ascii="Palatino Linotype" w:hAnsi="Palatino Linotype"/>
                      <w:i/>
                      <w:iCs/>
                      <w:sz w:val="17"/>
                      <w:szCs w:val="17"/>
                    </w:rPr>
                    <w:t>Accepted:</w:t>
                  </w:r>
                  <w:r>
                    <w:rPr>
                      <w:rFonts w:ascii="Palatino Linotype" w:hAnsi="Palatino Linotype"/>
                      <w:i/>
                      <w:iCs/>
                      <w:sz w:val="17"/>
                      <w:szCs w:val="17"/>
                    </w:rPr>
                    <w:t xml:space="preserve"> </w:t>
                  </w:r>
                  <w:r w:rsidRPr="00392058">
                    <w:rPr>
                      <w:rFonts w:ascii="Palatino Linotype" w:hAnsi="Palatino Linotype"/>
                      <w:i/>
                      <w:iCs/>
                      <w:sz w:val="17"/>
                      <w:szCs w:val="17"/>
                    </w:rPr>
                    <w:t>11 November2024</w:t>
                  </w:r>
                </w:p>
              </w:tc>
              <w:tc>
                <w:tcPr>
                  <w:tcW w:w="5636" w:type="dxa"/>
                </w:tcPr>
                <w:p w14:paraId="5CC61862" w14:textId="2F186A19" w:rsidR="0080155B" w:rsidRPr="0080155B" w:rsidRDefault="00A8358C" w:rsidP="002B5DF9">
                  <w:pPr>
                    <w:pStyle w:val="Affiliation"/>
                    <w:framePr w:wrap="around" w:y="230"/>
                    <w:spacing w:before="60"/>
                    <w:ind w:left="40"/>
                    <w:jc w:val="both"/>
                    <w:rPr>
                      <w:rFonts w:ascii="Palatino Linotype" w:hAnsi="Palatino Linotype"/>
                    </w:rPr>
                  </w:pPr>
                  <w:r w:rsidRPr="00A8358C">
                    <w:rPr>
                      <w:rFonts w:ascii="Palatino Linotype" w:hAnsi="Palatino Linotype"/>
                    </w:rPr>
                    <w:t>Saenz,</w:t>
                  </w:r>
                  <w:r>
                    <w:rPr>
                      <w:rFonts w:ascii="Palatino Linotype" w:hAnsi="Palatino Linotype"/>
                    </w:rPr>
                    <w:t xml:space="preserve"> C.,</w:t>
                  </w:r>
                  <w:r w:rsidR="00FC0A2F">
                    <w:rPr>
                      <w:rFonts w:ascii="Palatino Linotype" w:hAnsi="Palatino Linotype"/>
                    </w:rPr>
                    <w:t xml:space="preserve"> </w:t>
                  </w:r>
                  <w:r w:rsidRPr="00A8358C">
                    <w:rPr>
                      <w:rFonts w:ascii="Palatino Linotype" w:hAnsi="Palatino Linotype"/>
                    </w:rPr>
                    <w:t xml:space="preserve">Wu, </w:t>
                  </w:r>
                  <w:r w:rsidR="00FC0A2F">
                    <w:rPr>
                      <w:rFonts w:ascii="Palatino Linotype" w:hAnsi="Palatino Linotype"/>
                    </w:rPr>
                    <w:t xml:space="preserve">S. W., </w:t>
                  </w:r>
                  <w:r w:rsidR="00FC0A2F" w:rsidRPr="00813E9C">
                    <w:rPr>
                      <w:rFonts w:ascii="Palatino Linotype" w:hAnsi="Palatino Linotype"/>
                    </w:rPr>
                    <w:t>&amp;</w:t>
                  </w:r>
                  <w:r w:rsidR="00FC0A2F">
                    <w:rPr>
                      <w:rFonts w:ascii="Palatino Linotype" w:hAnsi="Palatino Linotype"/>
                    </w:rPr>
                    <w:t xml:space="preserve"> </w:t>
                  </w:r>
                  <w:r w:rsidRPr="00A8358C">
                    <w:rPr>
                      <w:rFonts w:ascii="Palatino Linotype" w:hAnsi="Palatino Linotype"/>
                    </w:rPr>
                    <w:t>Chen</w:t>
                  </w:r>
                  <w:r w:rsidR="0080155B" w:rsidRPr="00813E9C">
                    <w:rPr>
                      <w:rFonts w:ascii="Palatino Linotype" w:hAnsi="Palatino Linotype"/>
                    </w:rPr>
                    <w:t xml:space="preserve">, </w:t>
                  </w:r>
                  <w:r w:rsidR="00FC0A2F">
                    <w:rPr>
                      <w:rFonts w:ascii="Palatino Linotype" w:hAnsi="Palatino Linotype"/>
                    </w:rPr>
                    <w:t>S. C</w:t>
                  </w:r>
                  <w:r w:rsidR="0080155B">
                    <w:rPr>
                      <w:rFonts w:ascii="Palatino Linotype" w:hAnsi="Palatino Linotype"/>
                    </w:rPr>
                    <w:t>. (</w:t>
                  </w:r>
                  <w:r w:rsidR="00F72967">
                    <w:rPr>
                      <w:rFonts w:ascii="Palatino Linotype" w:hAnsi="Palatino Linotype"/>
                    </w:rPr>
                    <w:t>2026</w:t>
                  </w:r>
                  <w:r w:rsidR="0080155B">
                    <w:rPr>
                      <w:rFonts w:ascii="Palatino Linotype" w:hAnsi="Palatino Linotype"/>
                    </w:rPr>
                    <w:t>).</w:t>
                  </w:r>
                  <w:r w:rsidR="00FC0A2F">
                    <w:rPr>
                      <w:rFonts w:ascii="Palatino Linotype" w:hAnsi="Palatino Linotype"/>
                    </w:rPr>
                    <w:t xml:space="preserve"> </w:t>
                  </w:r>
                  <w:r w:rsidR="005B1052" w:rsidRPr="005B1052">
                    <w:rPr>
                      <w:rFonts w:ascii="Palatino Linotype" w:hAnsi="Palatino Linotype"/>
                    </w:rPr>
                    <w:t xml:space="preserve">Equality by </w:t>
                  </w:r>
                  <w:r w:rsidR="003A0EE8" w:rsidRPr="005B1052">
                    <w:rPr>
                      <w:rFonts w:ascii="Palatino Linotype" w:hAnsi="Palatino Linotype"/>
                    </w:rPr>
                    <w:t>design</w:t>
                  </w:r>
                  <w:r w:rsidR="005B1052" w:rsidRPr="005B1052">
                    <w:rPr>
                      <w:rFonts w:ascii="Palatino Linotype" w:hAnsi="Palatino Linotype"/>
                    </w:rPr>
                    <w:t xml:space="preserve">: A </w:t>
                  </w:r>
                  <w:r w:rsidR="003A0EE8" w:rsidRPr="005B1052">
                    <w:rPr>
                      <w:rFonts w:ascii="Palatino Linotype" w:hAnsi="Palatino Linotype"/>
                    </w:rPr>
                    <w:t>management operating model for executive leadership</w:t>
                  </w:r>
                  <w:r w:rsidR="0080155B">
                    <w:rPr>
                      <w:rFonts w:ascii="Palatino Linotype" w:hAnsi="Palatino Linotype"/>
                    </w:rPr>
                    <w:t>.</w:t>
                  </w:r>
                  <w:r w:rsidR="00E54A8D">
                    <w:rPr>
                      <w:rFonts w:ascii="Palatino Linotype" w:hAnsi="Palatino Linotype"/>
                    </w:rPr>
                    <w:t xml:space="preserve"> </w:t>
                  </w:r>
                  <w:r w:rsidR="007371C3" w:rsidRPr="007371C3">
                    <w:rPr>
                      <w:rFonts w:ascii="Palatino Linotype" w:hAnsi="Palatino Linotype"/>
                      <w:i/>
                      <w:iCs/>
                    </w:rPr>
                    <w:t>Management Analytics and Social Insights</w:t>
                  </w:r>
                  <w:r w:rsidR="00C126BF">
                    <w:rPr>
                      <w:rFonts w:ascii="Palatino Linotype" w:hAnsi="Palatino Linotype"/>
                      <w:i/>
                      <w:iCs/>
                    </w:rPr>
                    <w:t>,</w:t>
                  </w:r>
                  <w:r w:rsidR="0080155B" w:rsidRPr="00DC7BAD">
                    <w:rPr>
                      <w:rFonts w:ascii="Palatino Linotype" w:hAnsi="Palatino Linotype"/>
                      <w:i/>
                      <w:iCs/>
                    </w:rPr>
                    <w:t xml:space="preserve"> </w:t>
                  </w:r>
                  <w:r w:rsidR="000832E0">
                    <w:rPr>
                      <w:rFonts w:ascii="Palatino Linotype" w:hAnsi="Palatino Linotype"/>
                      <w:i/>
                      <w:iCs/>
                    </w:rPr>
                    <w:t>3</w:t>
                  </w:r>
                  <w:r w:rsidR="0080155B" w:rsidRPr="00813E9C">
                    <w:rPr>
                      <w:rFonts w:ascii="Palatino Linotype" w:hAnsi="Palatino Linotype"/>
                    </w:rPr>
                    <w:t>(</w:t>
                  </w:r>
                  <w:r w:rsidR="000832E0">
                    <w:rPr>
                      <w:rFonts w:ascii="Palatino Linotype" w:hAnsi="Palatino Linotype"/>
                    </w:rPr>
                    <w:t>1</w:t>
                  </w:r>
                  <w:r w:rsidR="0080155B" w:rsidRPr="00813E9C">
                    <w:rPr>
                      <w:rFonts w:ascii="Palatino Linotype" w:hAnsi="Palatino Linotype"/>
                    </w:rPr>
                    <w:t xml:space="preserve">), </w:t>
                  </w:r>
                  <w:r w:rsidR="00AF174D">
                    <w:rPr>
                      <w:rFonts w:ascii="Palatino Linotype" w:hAnsi="Palatino Linotype"/>
                    </w:rPr>
                    <w:t>57</w:t>
                  </w:r>
                  <w:r w:rsidR="000832E0">
                    <w:rPr>
                      <w:rFonts w:ascii="Palatino Linotype" w:hAnsi="Palatino Linotype"/>
                    </w:rPr>
                    <w:t>-</w:t>
                  </w:r>
                  <w:r w:rsidR="002811A6">
                    <w:rPr>
                      <w:rFonts w:ascii="Palatino Linotype" w:hAnsi="Palatino Linotype"/>
                    </w:rPr>
                    <w:t>7</w:t>
                  </w:r>
                  <w:r w:rsidR="005B504D">
                    <w:rPr>
                      <w:rFonts w:ascii="Palatino Linotype" w:hAnsi="Palatino Linotype"/>
                    </w:rPr>
                    <w:t>0</w:t>
                  </w:r>
                  <w:r w:rsidR="0080155B" w:rsidRPr="00813E9C">
                    <w:rPr>
                      <w:rFonts w:ascii="Palatino Linotype" w:hAnsi="Palatino Linotype"/>
                    </w:rPr>
                    <w:t>.</w:t>
                  </w:r>
                </w:p>
              </w:tc>
            </w:tr>
          </w:tbl>
          <w:p w14:paraId="6950FFE1" w14:textId="3CA19214" w:rsidR="00D14B7A" w:rsidRPr="00D14B7A" w:rsidRDefault="00D14B7A" w:rsidP="0080155B">
            <w:pPr>
              <w:bidi w:val="0"/>
              <w:ind w:left="0" w:right="751"/>
              <w:jc w:val="left"/>
              <w:rPr>
                <w:rtl/>
              </w:rPr>
            </w:pPr>
            <w:r w:rsidRPr="00D14B7A">
              <w:rPr>
                <w:rFonts w:ascii="Garamond" w:hAnsi="Garamond"/>
                <w:b/>
                <w:bCs/>
                <w:color w:val="000000" w:themeColor="text1"/>
                <w:sz w:val="24"/>
                <w:szCs w:val="24"/>
              </w:rPr>
              <w:t>Abstract</w:t>
            </w:r>
          </w:p>
        </w:tc>
      </w:tr>
    </w:tbl>
    <w:p w14:paraId="028097DC" w14:textId="32F64CE6" w:rsidR="00F63011" w:rsidRPr="00D14B7A" w:rsidRDefault="00F63011" w:rsidP="00F10389">
      <w:pPr>
        <w:pStyle w:val="abstractt0"/>
        <w:spacing w:after="0" w:afterAutospacing="0"/>
        <w:ind w:left="709" w:right="567" w:firstLine="0"/>
        <w:jc w:val="both"/>
        <w:rPr>
          <w:rFonts w:ascii="Garamond" w:hAnsi="Garamond"/>
          <w:b/>
          <w:bCs/>
          <w:color w:val="000000" w:themeColor="text1"/>
          <w:sz w:val="24"/>
          <w:szCs w:val="24"/>
        </w:rPr>
      </w:pPr>
    </w:p>
    <w:tbl>
      <w:tblPr>
        <w:tblStyle w:val="TableGrid"/>
        <w:tblpPr w:leftFromText="181" w:rightFromText="181" w:vertAnchor="text" w:horzAnchor="margin" w:tblpXSpec="center" w:tblpY="124"/>
        <w:tblOverlap w:val="never"/>
        <w:tblW w:w="0" w:type="auto"/>
        <w:shd w:val="clear" w:color="auto" w:fill="D9D9D9" w:themeFill="background1" w:themeFillShade="D9"/>
        <w:tblLook w:val="04A0" w:firstRow="1" w:lastRow="0" w:firstColumn="1" w:lastColumn="0" w:noHBand="0" w:noVBand="1"/>
      </w:tblPr>
      <w:tblGrid>
        <w:gridCol w:w="9173"/>
      </w:tblGrid>
      <w:tr w:rsidR="00551C29" w:rsidRPr="00D14B7A" w14:paraId="178978FF" w14:textId="77777777" w:rsidTr="00357C86">
        <w:trPr>
          <w:trHeight w:val="1137"/>
        </w:trPr>
        <w:tc>
          <w:tcPr>
            <w:tcW w:w="9173" w:type="dxa"/>
            <w:tcBorders>
              <w:top w:val="nil"/>
              <w:left w:val="nil"/>
              <w:bottom w:val="nil"/>
              <w:right w:val="nil"/>
            </w:tcBorders>
            <w:shd w:val="clear" w:color="auto" w:fill="F2F2F2" w:themeFill="background1" w:themeFillShade="F2"/>
          </w:tcPr>
          <w:p w14:paraId="6D09442E" w14:textId="3913580A" w:rsidR="00274E05" w:rsidRPr="00D14B7A" w:rsidRDefault="002F2C59" w:rsidP="002F2C59">
            <w:pPr>
              <w:pStyle w:val="Abstractt"/>
              <w:framePr w:hSpace="0" w:wrap="auto" w:vAnchor="margin" w:hAnchor="text" w:xAlign="left" w:yAlign="inline"/>
              <w:spacing w:after="100"/>
              <w:ind w:right="0"/>
              <w:suppressOverlap w:val="0"/>
              <w:rPr>
                <w:iCs w:val="0"/>
              </w:rPr>
            </w:pPr>
            <w:r w:rsidRPr="002F2C59">
              <w:rPr>
                <w:iCs w:val="0"/>
              </w:rPr>
              <w:t>This research proposes a practical operating model for achieving executive-level gender equality by redesigning how leadership is produced—through governance, talent systems, meeting architecture, and work design—rather than relying on awareness programs alone. We diagnose failure modes in current practice (opaque criteria, network-driven assignments, weak sponsorship, and unpredictable collaboration norms) and translate them into levers via six design principles: clarity, comparability, contestability, proportionality of risk, predictability, and stewardship. Building on these principles, we introduce text-first managerial tools (decision rubrics, meeting compacts, sponsorship diaries, role design canvases, and narrative reviews) and a staged implementation roadmap (mobilize, build, scale, sustain, evolve) with ethical guardrails to avoid tokenism and “glass-cliff” appointments. The approach privileges qualitative evidence that travels across units, enabling credible change without heavy analytics infrastructure. The expected outcomes are improved decision quality and trust in forums, visible rotations into power roles, and durable equality as a property of the leadership system. This work contributes a unified framework, ready-to-use artifacts, and an evaluation approach grounded in process integrity—offering executives a coherent path from aspiration to operating discipline</w:t>
            </w:r>
            <w:r w:rsidR="00551C29" w:rsidRPr="00D14B7A">
              <w:rPr>
                <w:rStyle w:val="AbstracttChar"/>
              </w:rPr>
              <w:t>.</w:t>
            </w:r>
            <w:r w:rsidR="00274E05" w:rsidRPr="00D14B7A">
              <w:tab/>
            </w:r>
          </w:p>
        </w:tc>
      </w:tr>
      <w:tr w:rsidR="00551C29" w:rsidRPr="00D14B7A" w14:paraId="0E2F090D" w14:textId="77777777" w:rsidTr="00357C86">
        <w:trPr>
          <w:trHeight w:val="404"/>
        </w:trPr>
        <w:tc>
          <w:tcPr>
            <w:tcW w:w="9173" w:type="dxa"/>
            <w:tcBorders>
              <w:top w:val="nil"/>
              <w:left w:val="nil"/>
              <w:bottom w:val="single" w:sz="12" w:space="0" w:color="767171"/>
              <w:right w:val="nil"/>
            </w:tcBorders>
            <w:shd w:val="clear" w:color="auto" w:fill="F2F2F2" w:themeFill="background1" w:themeFillShade="F2"/>
          </w:tcPr>
          <w:p w14:paraId="0FF391DA" w14:textId="289937CA" w:rsidR="00551C29" w:rsidRPr="00D14B7A" w:rsidRDefault="00274E05" w:rsidP="002F2C59">
            <w:pPr>
              <w:pStyle w:val="abstractt0"/>
              <w:spacing w:before="240" w:after="120" w:afterAutospacing="0" w:line="240" w:lineRule="auto"/>
              <w:ind w:left="0" w:right="0" w:firstLine="0"/>
              <w:rPr>
                <w:rFonts w:ascii="Garamond" w:hAnsi="Garamond"/>
                <w:color w:val="1F4E79" w:themeColor="accent1" w:themeShade="80"/>
                <w:sz w:val="18"/>
                <w:szCs w:val="18"/>
              </w:rPr>
            </w:pPr>
            <w:r w:rsidRPr="00C1356F">
              <w:rPr>
                <w:rFonts w:ascii="Garamond" w:hAnsi="Garamond"/>
                <w:b/>
                <w:bCs/>
              </w:rPr>
              <w:t>Keywords:</w:t>
            </w:r>
            <w:r w:rsidR="00C1356F">
              <w:rPr>
                <w:rFonts w:ascii="Garamond" w:hAnsi="Garamond"/>
                <w:b/>
                <w:bCs/>
              </w:rPr>
              <w:t xml:space="preserve"> </w:t>
            </w:r>
            <w:r w:rsidR="002F2C59" w:rsidRPr="002F2C59">
              <w:rPr>
                <w:rFonts w:ascii="Garamond" w:hAnsi="Garamond"/>
              </w:rPr>
              <w:t xml:space="preserve">Gender equality, Executive leadership, Sponsorship, Role architecture, </w:t>
            </w:r>
            <w:proofErr w:type="gramStart"/>
            <w:r w:rsidR="002F2C59" w:rsidRPr="002F2C59">
              <w:rPr>
                <w:rFonts w:ascii="Garamond" w:hAnsi="Garamond"/>
              </w:rPr>
              <w:t>Psychological</w:t>
            </w:r>
            <w:proofErr w:type="gramEnd"/>
            <w:r w:rsidR="002F2C59" w:rsidRPr="002F2C59">
              <w:rPr>
                <w:rFonts w:ascii="Garamond" w:hAnsi="Garamond"/>
              </w:rPr>
              <w:t xml:space="preserve"> safety, Fair process</w:t>
            </w:r>
            <w:r w:rsidRPr="00C1356F">
              <w:rPr>
                <w:rFonts w:ascii="Garamond" w:hAnsi="Garamond"/>
              </w:rPr>
              <w:t>.</w:t>
            </w:r>
          </w:p>
        </w:tc>
      </w:tr>
    </w:tbl>
    <w:p w14:paraId="34A34273" w14:textId="3E81E186" w:rsidR="00732C33" w:rsidRPr="00D14B7A" w:rsidRDefault="00732C33" w:rsidP="0077346F">
      <w:pPr>
        <w:pStyle w:val="BODY0"/>
        <w:bidi/>
        <w:ind w:left="0"/>
        <w:rPr>
          <w:rFonts w:cstheme="minorBidi"/>
          <w:sz w:val="18"/>
          <w:szCs w:val="14"/>
          <w:rtl/>
          <w:lang w:bidi="fa-IR"/>
        </w:rPr>
      </w:pPr>
    </w:p>
    <w:p w14:paraId="38E84A8E" w14:textId="77777777" w:rsidR="00426704" w:rsidRPr="00D14B7A" w:rsidRDefault="00426704" w:rsidP="00C17453">
      <w:pPr>
        <w:pStyle w:val="HEADING11"/>
      </w:pPr>
    </w:p>
    <w:p w14:paraId="67D81C03" w14:textId="7A343899" w:rsidR="00426704" w:rsidRPr="00D14B7A" w:rsidRDefault="00426704" w:rsidP="00C17453">
      <w:pPr>
        <w:pStyle w:val="HEADING11"/>
      </w:pPr>
    </w:p>
    <w:p w14:paraId="406C3F44" w14:textId="13C3ECF2" w:rsidR="00426704" w:rsidRPr="00D14B7A" w:rsidRDefault="00426704" w:rsidP="00C17453">
      <w:pPr>
        <w:pStyle w:val="HEADING11"/>
      </w:pPr>
    </w:p>
    <w:p w14:paraId="5E65C033" w14:textId="008B5EE4" w:rsidR="00426704" w:rsidRPr="00D14B7A" w:rsidRDefault="00426704" w:rsidP="00C17453">
      <w:pPr>
        <w:pStyle w:val="HEADING11"/>
      </w:pPr>
    </w:p>
    <w:p w14:paraId="7DC3F5B0" w14:textId="77777777" w:rsidR="00426704" w:rsidRPr="00D14B7A" w:rsidRDefault="00426704" w:rsidP="00426704">
      <w:pPr>
        <w:pStyle w:val="BODY0"/>
      </w:pPr>
    </w:p>
    <w:p w14:paraId="6C7CC449" w14:textId="355D7339" w:rsidR="00ED7BAC" w:rsidRPr="00D14B7A" w:rsidRDefault="0076763F" w:rsidP="00C17453">
      <w:pPr>
        <w:pStyle w:val="HEADING11"/>
      </w:pPr>
      <w:r w:rsidRPr="00D14B7A">
        <w:t>1</w:t>
      </w:r>
      <w:r w:rsidR="00ED7BAC" w:rsidRPr="00D14B7A">
        <w:t>|</w:t>
      </w:r>
      <w:r w:rsidR="00ED7BAC" w:rsidRPr="00C17453">
        <w:t>Introduction</w:t>
      </w:r>
      <w:r w:rsidR="00ED7BAC" w:rsidRPr="00D14B7A">
        <w:tab/>
      </w:r>
      <w:r w:rsidR="00D14B7A" w:rsidRPr="00D14B7A">
        <w:tab/>
      </w:r>
      <w:r w:rsidR="0074311A" w:rsidRPr="00D14B7A">
        <w:tab/>
      </w:r>
    </w:p>
    <w:p w14:paraId="748DD6C7" w14:textId="77777777" w:rsidR="00E617FE" w:rsidRPr="00E617FE" w:rsidRDefault="00E617FE" w:rsidP="00E617FE">
      <w:pPr>
        <w:pStyle w:val="BODY0"/>
        <w:ind w:left="660"/>
      </w:pPr>
      <w:bookmarkStart w:id="0" w:name="OLE_LINK2"/>
      <w:r w:rsidRPr="00E617FE">
        <w:t xml:space="preserve">Executive leadership is the place where an organization turns intention into direction. It is where strategy is translated into priorities, resources are assigned to the few things that matter, and culture is modeled in the moments that set norms. Advancing gender equality at this level is therefore not a performance accessory; it </w:t>
      </w:r>
      <w:r w:rsidRPr="00E617FE">
        <w:lastRenderedPageBreak/>
        <w:t>is a core management capability. When leadership systems reliably surface, develop, and empower the widest pool of talent, the organization improves its field of view, its quality of debate, and its resilience under pressure. This paper takes a management-centered view: equality at the top is produced (or hindered) by the everyday decisions, role designs, and routines through which leadership is made.</w:t>
      </w:r>
      <w:bookmarkEnd w:id="0"/>
    </w:p>
    <w:p w14:paraId="007573A7" w14:textId="0865E72C" w:rsidR="00E617FE" w:rsidRPr="00E617FE" w:rsidRDefault="00E617FE" w:rsidP="00E617FE">
      <w:pPr>
        <w:pStyle w:val="BODY0"/>
        <w:ind w:left="660"/>
      </w:pPr>
      <w:r w:rsidRPr="00E617FE">
        <w:t>Executive leadership represents the highest level of organizational decision-making, where strategic intent is converted into priorities, resources, and culture. Advancing leadership equality within this sphere is not merely a social obligation but a management imperative that enhances innovation, resilience, and the quality of strategic outcomes. When organizations cultivate equitable systems for identifying and empowering talent, they expand cognitive diversity in decision-making and strengthen long-term competitiveness</w:t>
      </w:r>
      <w:r w:rsidR="0051692C">
        <w:t xml:space="preserve"> </w:t>
      </w:r>
      <w:r w:rsidR="000F1E47">
        <w:fldChar w:fldCharType="begin" w:fldLock="1"/>
      </w:r>
      <w:r w:rsidR="007F620F">
        <w:instrText>ADDIN CSL_CITATION {"citationItems":[{"id":"ITEM-1","itemData":{"author":[{"dropping-particle":"","family":"Eagly","given":"Alice Hendrickson","non-dropping-particle":"","parse-names":false,"suffix":""},{"dropping-particle":"","family":"Carli","given":"Linda Lorene","non-dropping-particle":"","parse-names":false,"suffix":""},{"dropping-particle":"","family":"Carli","given":"Linda Lorene","non-dropping-particle":"","parse-names":false,"suffix":""}],"id":"ITEM-1","issued":{"date-parts":[["2007"]]},"publisher":"Harvard Business School Press Boston, MA","title":"Through the labyrinth: The truth about how women become leaders","type":"book","volume":"11"},"uris":["http://www.mendeley.com/documents/?uuid=da3dabd8-7fa6-4f79-be3b-d68079844994"]}],"mendeley":{"formattedCitation":"[1]","plainTextFormattedCitation":"[1]","previouslyFormattedCitation":"[1]"},"properties":{"noteIndex":0},"schema":"https://github.com/citation-style-language/schema/raw/master/csl-citation.json"}</w:instrText>
      </w:r>
      <w:r w:rsidR="000F1E47">
        <w:fldChar w:fldCharType="separate"/>
      </w:r>
      <w:r w:rsidR="000F1E47" w:rsidRPr="000F1E47">
        <w:rPr>
          <w:noProof/>
        </w:rPr>
        <w:t>[1]</w:t>
      </w:r>
      <w:r w:rsidR="000F1E47">
        <w:fldChar w:fldCharType="end"/>
      </w:r>
      <w:r w:rsidR="000F1E47">
        <w:t xml:space="preserve">, </w:t>
      </w:r>
      <w:r w:rsidR="007F620F">
        <w:fldChar w:fldCharType="begin" w:fldLock="1"/>
      </w:r>
      <w:r w:rsidR="00BC2027">
        <w:instrText>ADDIN CSL_CITATION {"citationItems":[{"id":"ITEM-1","itemData":{"DOI":"10.1177/0891243204265269","author":[{"dropping-particle":"","family":"Ridgeway","given":"Cecilia L","non-dropping-particle":"","parse-names":false,"suffix":""},{"dropping-particle":"","family":"Correll","given":"Shelley J","non-dropping-particle":"","parse-names":false,"suffix":""}],"container-title":"Gender &amp; society","id":"ITEM-1","issue":"4","issued":{"date-parts":[["2004"]]},"page":"510-531","publisher":"Sage Publications Sage CA: Thousand Oaks, CA","title":"Unpacking the gender system: A theoretical perspective on gender beliefs and social relations","type":"article-journal","volume":"18"},"uris":["http://www.mendeley.com/documents/?uuid=033242fc-9bbc-4a35-a2e7-e3150ac3b368"]}],"mendeley":{"formattedCitation":"[2]","plainTextFormattedCitation":"[2]","previouslyFormattedCitation":"[2]"},"properties":{"noteIndex":0},"schema":"https://github.com/citation-style-language/schema/raw/master/csl-citation.json"}</w:instrText>
      </w:r>
      <w:r w:rsidR="007F620F">
        <w:fldChar w:fldCharType="separate"/>
      </w:r>
      <w:r w:rsidR="007F620F" w:rsidRPr="007F620F">
        <w:rPr>
          <w:noProof/>
        </w:rPr>
        <w:t>[2]</w:t>
      </w:r>
      <w:r w:rsidR="007F620F">
        <w:fldChar w:fldCharType="end"/>
      </w:r>
      <w:r w:rsidRPr="00E617FE">
        <w:t>. In this sense, leadership equality is both a reflection of institutional fairness and a determinant of organizational effectiveness.</w:t>
      </w:r>
    </w:p>
    <w:p w14:paraId="34E27BC0" w14:textId="4A4C918B" w:rsidR="00E617FE" w:rsidRPr="00E617FE" w:rsidRDefault="00E617FE" w:rsidP="00E617FE">
      <w:pPr>
        <w:pStyle w:val="BODY0"/>
        <w:ind w:left="660"/>
      </w:pPr>
      <w:r w:rsidRPr="00E617FE">
        <w:t>The existing global literature illustrates that gender equality in leadership varies significantly across regions and sectors, shaped by cultural expectations, institutional frameworks, and organizational practices</w:t>
      </w:r>
      <w:r w:rsidR="0088246D">
        <w:t xml:space="preserve"> </w:t>
      </w:r>
      <w:r w:rsidR="00BC2027">
        <w:fldChar w:fldCharType="begin" w:fldLock="1"/>
      </w:r>
      <w:r w:rsidR="00EA40A7">
        <w:instrText>ADDIN CSL_CITATION {"citationItems":[{"id":"ITEM-1","itemData":{"DOI":"10.1177/089124390004002002","author":[{"dropping-particle":"","family":"Acker","given":"Joan","non-dropping-particle":"","parse-names":false,"suffix":""}],"container-title":"Gender \\&amp; society","id":"ITEM-1","issue":"2","issued":{"date-parts":[["1990"]]},"page":"139-158","publisher":"Sage Publications","title":"Hierarchies, jobs, bodies: A theory of gendered organizations","type":"article-journal","volume":"4"},"uris":["http://www.mendeley.com/documents/?uuid=21cc203a-a861-4b71-bfd2-e9710c8aa38f"]}],"mendeley":{"formattedCitation":"[3]","plainTextFormattedCitation":"[3]","previouslyFormattedCitation":"[3]"},"properties":{"noteIndex":0},"schema":"https://github.com/citation-style-language/schema/raw/master/csl-citation.json"}</w:instrText>
      </w:r>
      <w:r w:rsidR="00BC2027">
        <w:fldChar w:fldCharType="separate"/>
      </w:r>
      <w:r w:rsidR="00BC2027" w:rsidRPr="00BC2027">
        <w:rPr>
          <w:noProof/>
        </w:rPr>
        <w:t>[3]</w:t>
      </w:r>
      <w:r w:rsidR="00BC2027">
        <w:fldChar w:fldCharType="end"/>
      </w:r>
      <w:r w:rsidR="00BC2027">
        <w:t xml:space="preserve">, </w:t>
      </w:r>
      <w:r w:rsidR="00EA40A7">
        <w:fldChar w:fldCharType="begin" w:fldLock="1"/>
      </w:r>
      <w:r w:rsidR="00091327">
        <w:instrText>ADDIN CSL_CITATION {"citationItems":[{"id":"ITEM-1","itemData":{"DOI":"https://doi.org/10.1002/job.2345","author":[{"dropping-particle":"","family":"Halliday","given":"C. S.","non-dropping-particle":"","parse-names":false,"suffix":""},{"dropping-particle":"","family":"Treviño","given":"L. K.","non-dropping-particle":"","parse-names":false,"suffix":""},{"dropping-particle":"","family":"Morrison","given":"E. W.","non-dropping-particle":"","parse-names":false,"suffix":""}],"container-title":"Journal of Organizational Behavior","id":"ITEM-1","issue":"4","issued":{"date-parts":[["2019"]]},"page":"463-482","title":"Gender equality and female board representation: A cross-national meta-analysis","type":"article-journal","volume":"40"},"uris":["http://www.mendeley.com/documents/?uuid=94cbaa3a-8fbf-4c94-b211-27128e451c51"]}],"mendeley":{"formattedCitation":"[4]","plainTextFormattedCitation":"[4]","previouslyFormattedCitation":"[4]"},"properties":{"noteIndex":0},"schema":"https://github.com/citation-style-language/schema/raw/master/csl-citation.json"}</w:instrText>
      </w:r>
      <w:r w:rsidR="00EA40A7">
        <w:fldChar w:fldCharType="separate"/>
      </w:r>
      <w:r w:rsidR="00EA40A7" w:rsidRPr="00EA40A7">
        <w:rPr>
          <w:noProof/>
        </w:rPr>
        <w:t>[4]</w:t>
      </w:r>
      <w:r w:rsidR="00EA40A7">
        <w:fldChar w:fldCharType="end"/>
      </w:r>
      <w:r w:rsidRPr="00E617FE">
        <w:t xml:space="preserve">. Mahdi </w:t>
      </w:r>
      <w:proofErr w:type="spellStart"/>
      <w:r w:rsidRPr="00E617FE">
        <w:t>Abaker</w:t>
      </w:r>
      <w:proofErr w:type="spellEnd"/>
      <w:r w:rsidRPr="00E617FE">
        <w:t xml:space="preserve"> et al. </w:t>
      </w:r>
      <w:r w:rsidR="00091327">
        <w:fldChar w:fldCharType="begin" w:fldLock="1"/>
      </w:r>
      <w:r w:rsidR="00FC11F8">
        <w:instrText>ADDIN CSL_CITATION {"citationItems":[{"id":"ITEM-1","itemData":{"DOI":"https://doi.org/10.1016/j.jbusres.2020.05.045","author":[{"dropping-particle":"","family":"Mahdi Abaker","given":"Mohamed Osman Shereif","non-dropping-particle":"","parse-names":false,"suffix":""},{"dropping-particle":"","family":"Patterson","given":"Helen Louise","non-dropping-particle":"","parse-names":false,"suffix":""},{"dropping-particle":"","family":"Cho","given":"Boo Yun","non-dropping-particle":"","parse-names":false,"suffix":""}],"container-title":"Gender in Management: An International Journal","id":"ITEM-1","issue":"4","issued":{"date-parts":[["2023"]]},"page":"454-470","publisher":"Emerald Publishing Limited","title":"Gender managerial obstacles in private organizations: the UAE case","type":"article-journal","volume":"38"},"uris":["http://www.mendeley.com/documents/?uuid=4e70052f-187d-41a4-907a-2a0d93fb662d"]}],"mendeley":{"formattedCitation":"[5]","plainTextFormattedCitation":"[5]","previouslyFormattedCitation":"[5]"},"properties":{"noteIndex":0},"schema":"https://github.com/citation-style-language/schema/raw/master/csl-citation.json"}</w:instrText>
      </w:r>
      <w:r w:rsidR="00091327">
        <w:fldChar w:fldCharType="separate"/>
      </w:r>
      <w:r w:rsidR="00091327" w:rsidRPr="00091327">
        <w:rPr>
          <w:noProof/>
        </w:rPr>
        <w:t>[5]</w:t>
      </w:r>
      <w:r w:rsidR="00091327">
        <w:fldChar w:fldCharType="end"/>
      </w:r>
      <w:r w:rsidRPr="00E617FE">
        <w:t xml:space="preserve"> conducted an empirical investigation into managerial barriers to gender equality within private organizations in the United Arab Emirates. Their findings revealed that while formal structures showed improvement, women leaders continued to experience informal exclusion from strategic decision-making and collaboration networks. Similarly, </w:t>
      </w:r>
      <w:proofErr w:type="spellStart"/>
      <w:r w:rsidRPr="00E617FE">
        <w:t>Kaftandzieva</w:t>
      </w:r>
      <w:proofErr w:type="spellEnd"/>
      <w:r w:rsidRPr="00E617FE">
        <w:t xml:space="preserve"> and </w:t>
      </w:r>
      <w:proofErr w:type="spellStart"/>
      <w:r w:rsidRPr="00E617FE">
        <w:t>Nakov</w:t>
      </w:r>
      <w:proofErr w:type="spellEnd"/>
      <w:r w:rsidRPr="00E617FE">
        <w:t xml:space="preserve"> </w:t>
      </w:r>
      <w:r w:rsidR="00FC11F8">
        <w:fldChar w:fldCharType="begin" w:fldLock="1"/>
      </w:r>
      <w:r w:rsidR="005A7A6D">
        <w:instrText>ADDIN CSL_CITATION {"citationItems":[{"id":"ITEM-1","itemData":{"DOI":"https://doi.org/10.1007/s11628-020-00431-5","author":[{"dropping-particle":"","family":"Kaftandzieva","given":"M.","non-dropping-particle":"","parse-names":false,"suffix":""},{"dropping-particle":"","family":"Nakov","given":"A.","non-dropping-particle":"","parse-names":false,"suffix":""}],"container-title":"Journal of Economic Development","id":"ITEM-1","issue":"2","issued":{"date-parts":[["2021"]]},"page":"101–120","title":"Barriers to women’s leadership in North Macedonia’s finance sector","type":"article-journal","volume":"46"},"uris":["http://www.mendeley.com/documents/?uuid=08fe8849-aa21-4fc0-9363-95d23a66420d"]}],"mendeley":{"formattedCitation":"[6]","plainTextFormattedCitation":"[6]","previouslyFormattedCitation":"[6]"},"properties":{"noteIndex":0},"schema":"https://github.com/citation-style-language/schema/raw/master/csl-citation.json"}</w:instrText>
      </w:r>
      <w:r w:rsidR="00FC11F8">
        <w:fldChar w:fldCharType="separate"/>
      </w:r>
      <w:r w:rsidR="00FC11F8" w:rsidRPr="00FC11F8">
        <w:rPr>
          <w:noProof/>
        </w:rPr>
        <w:t>[6]</w:t>
      </w:r>
      <w:r w:rsidR="00FC11F8">
        <w:fldChar w:fldCharType="end"/>
      </w:r>
      <w:r w:rsidRPr="00E617FE">
        <w:t xml:space="preserve"> examined the finance sector in North Macedonia—traditionally characterized by high masculinity—and identified persistent organizational and cultural barriers that limited women’s career progression, despite comparable levels of education and professional experience.</w:t>
      </w:r>
    </w:p>
    <w:p w14:paraId="6FB2436C" w14:textId="49D71C89" w:rsidR="00E617FE" w:rsidRPr="00E617FE" w:rsidRDefault="00E617FE" w:rsidP="00E617FE">
      <w:pPr>
        <w:pStyle w:val="BODY0"/>
        <w:ind w:left="660"/>
      </w:pPr>
      <w:r w:rsidRPr="00E617FE">
        <w:t xml:space="preserve">Lewellyn et al. </w:t>
      </w:r>
      <w:r w:rsidR="005A7A6D">
        <w:fldChar w:fldCharType="begin" w:fldLock="1"/>
      </w:r>
      <w:r w:rsidR="006F4407">
        <w:instrText>ADDIN CSL_CITATION {"citationItems":[{"id":"ITEM-1","itemData":{"DOI":"https://doi.org/10.1111/corg.12312","abstract":"Abstract Research Question/Issue Our study examines whether international corporate governance systems shape the relationship between a firm's engagement in corporate social responsibility (CSR) and their cost of financing (both equity and debt). Research Findings/Insights Using a large international sample, our findings reveal that although the link between CSR performance and the cost of equity is negative in a shareholder-oriented system, this relationship is positive in a stakeholder-oriented system. Furthermore, the link between CSR performance and the cost of debt is negative for firms that are close to default in both systems. Theoretical/Academic Implications Our study highlights the importance of considering the shareholder/stakeholder orientation at the country level to explain the link between CSR performance and the cost of financing. Our findings help to explain and place into context the previous mixed findings on the relationship between CSR and the cost of equity and debt and add to the debate about whether CSR is beneficial or detrimental to corporate governance. Practitioner/Policy Implications The analysis of how the country corporate governance system influences the effect of CSR performance on the cost of financing allows for a deeper understanding of how investors respond to CSR initiatives worldwide and offers managers, directors, and policy makers context-specific recommendations. Our analysis also highlights the limitations of transferring insights regarding CSR from one corporate governance system to another.","author":[{"dropping-particle":"","family":"Desender","given":"Kurt A","non-dropping-particle":"","parse-names":false,"suffix":""},{"dropping-particle":"","family":"LópezPuertas-Lamy","given":"Mónica","non-dropping-particle":"","parse-names":false,"suffix":""},{"dropping-particle":"","family":"Pattitoni","given":"Pierpaolo","non-dropping-particle":"","parse-names":false,"suffix":""},{"dropping-particle":"","family":"Petracci","given":"Barbara","non-dropping-particle":"","parse-names":false,"suffix":""}],"container-title":"Corporate Governance: An International Review","id":"ITEM-1","issue":"3","issued":{"date-parts":[["2020"]]},"page":"207-234","title":"Corporate social responsibility and cost of financing—The importance of the international corporate governance system","type":"article-journal","volume":"28"},"uris":["http://www.mendeley.com/documents/?uuid=c2820bb9-fd97-4e61-bcd8-64fb3d66997f"]}],"mendeley":{"formattedCitation":"[7]","plainTextFormattedCitation":"[7]","previouslyFormattedCitation":"[7]"},"properties":{"noteIndex":0},"schema":"https://github.com/citation-style-language/schema/raw/master/csl-citation.json"}</w:instrText>
      </w:r>
      <w:r w:rsidR="005A7A6D">
        <w:fldChar w:fldCharType="separate"/>
      </w:r>
      <w:r w:rsidR="005A7A6D" w:rsidRPr="005A7A6D">
        <w:rPr>
          <w:noProof/>
        </w:rPr>
        <w:t>[7]</w:t>
      </w:r>
      <w:r w:rsidR="005A7A6D">
        <w:fldChar w:fldCharType="end"/>
      </w:r>
      <w:r w:rsidRPr="00E617FE">
        <w:t xml:space="preserve"> used a mixed-method approach to explore the interaction between national culture and gender diversity on corporate boards. Their results indicated that institutional quality and cultural orientation jointly shape the distribution of leadership roles between men and women. Complementing these findings, Halliday et al. </w:t>
      </w:r>
      <w:r w:rsidR="006F4407">
        <w:fldChar w:fldCharType="begin" w:fldLock="1"/>
      </w:r>
      <w:r w:rsidR="001E40BE">
        <w:instrText>ADDIN CSL_CITATION {"citationItems":[{"id":"ITEM-1","itemData":{"DOI":"https://doi.org/10.1002/job.2345","author":[{"dropping-particle":"","family":"Halliday","given":"C. S.","non-dropping-particle":"","parse-names":false,"suffix":""},{"dropping-particle":"","family":"Treviño","given":"L. K.","non-dropping-particle":"","parse-names":false,"suffix":""},{"dropping-particle":"","family":"Morrison","given":"E. W.","non-dropping-particle":"","parse-names":false,"suffix":""}],"container-title":"Journal of Organizational Behavior","id":"ITEM-1","issue":"4","issued":{"date-parts":[["2019"]]},"page":"463-482","title":"Gender equality and female board representation: A cross-national meta-analysis","type":"article-journal","volume":"40"},"uris":["http://www.mendeley.com/documents/?uuid=94cbaa3a-8fbf-4c94-b211-27128e451c51"]}],"mendeley":{"formattedCitation":"[4]","plainTextFormattedCitation":"[4]","previouslyFormattedCitation":"[4]"},"properties":{"noteIndex":0},"schema":"https://github.com/citation-style-language/schema/raw/master/csl-citation.json"}</w:instrText>
      </w:r>
      <w:r w:rsidR="006F4407">
        <w:fldChar w:fldCharType="separate"/>
      </w:r>
      <w:r w:rsidR="006F4407" w:rsidRPr="006F4407">
        <w:rPr>
          <w:noProof/>
        </w:rPr>
        <w:t>[4]</w:t>
      </w:r>
      <w:r w:rsidR="006F4407">
        <w:fldChar w:fldCharType="end"/>
      </w:r>
      <w:r w:rsidRPr="00E617FE">
        <w:t xml:space="preserve"> conducted a cross-national meta-analysis of 36 countries, demonstrating that gender equality policies and governance standards act as boundary conditions enabling greater female board participation. In the corporate context, Bonet</w:t>
      </w:r>
      <w:r w:rsidR="001E40BE">
        <w:t xml:space="preserve"> et al. </w:t>
      </w:r>
      <w:r w:rsidR="001E40BE">
        <w:fldChar w:fldCharType="begin" w:fldLock="1"/>
      </w:r>
      <w:r w:rsidR="00D10D53">
        <w:instrText>ADDIN CSL_CITATION {"citationItems":[{"id":"ITEM-1","itemData":{"DOI":"https://doi.org/10.5465/amj.2018.0231","author":[{"dropping-particle":"","family":"Bonet","given":"R.","non-dropping-particle":"","parse-names":false,"suffix":""},{"dropping-particle":"","family":"Cappelli","given":"P.","non-dropping-particle":"","parse-names":false,"suffix":""},{"dropping-particle":"","family":"Hamori","given":"M.","non-dropping-particle":"","parse-names":false,"suffix":""}],"container-title":"Academy of Management Journal","id":"ITEM-1","issue":"2","issued":{"date-parts":[["2020"]]},"page":"509-532","title":"Gender inequality in leadership advancement: Evidence from Fortune 100 companies","type":"article-journal","volume":"63"},"uris":["http://www.mendeley.com/documents/?uuid=d5841434-3b52-4539-a93e-bfec39277f2b"]}],"mendeley":{"formattedCitation":"[8]","plainTextFormattedCitation":"[8]","previouslyFormattedCitation":"[8]"},"properties":{"noteIndex":0},"schema":"https://github.com/citation-style-language/schema/raw/master/csl-citation.json"}</w:instrText>
      </w:r>
      <w:r w:rsidR="001E40BE">
        <w:fldChar w:fldCharType="separate"/>
      </w:r>
      <w:r w:rsidR="001E40BE" w:rsidRPr="001E40BE">
        <w:rPr>
          <w:noProof/>
        </w:rPr>
        <w:t>[8]</w:t>
      </w:r>
      <w:r w:rsidR="001E40BE">
        <w:fldChar w:fldCharType="end"/>
      </w:r>
      <w:r w:rsidRPr="00E617FE">
        <w:t xml:space="preserve"> studied Fortune 100 companies and found that institutional pressure increased women’s advancement into executive roles, but the effect plateaued in firms with several female leaders, suggesting that symbolic inclusion is insufficient for sustaining long-term equality.</w:t>
      </w:r>
    </w:p>
    <w:p w14:paraId="24D1874D" w14:textId="1AAF68F0" w:rsidR="00E617FE" w:rsidRPr="00E617FE" w:rsidRDefault="00E617FE" w:rsidP="00E617FE">
      <w:pPr>
        <w:pStyle w:val="BODY0"/>
        <w:ind w:left="660"/>
      </w:pPr>
      <w:r w:rsidRPr="00E617FE">
        <w:t xml:space="preserve">Attah-Boakye et al. </w:t>
      </w:r>
      <w:r w:rsidR="00D10D53">
        <w:fldChar w:fldCharType="begin" w:fldLock="1"/>
      </w:r>
      <w:r w:rsidR="00E40AC9">
        <w:instrText>ADDIN CSL_CITATION {"citationItems":[{"id":"ITEM-1","itemData":{"DOI":"https://doi.org/10.1016/j.ibusrev.2021.101789","author":[{"dropping-particle":"","family":"Attah-Boakye","given":"R.","non-dropping-particle":"","parse-names":false,"suffix":""},{"dropping-particle":"","family":"Adams","given":"K.","non-dropping-particle":"","parse-names":false,"suffix":""},{"dropping-particle":"","family":"Owusu-Ansah","given":"W.","non-dropping-particle":"","parse-names":false,"suffix":""}],"container-title":"International Business Review","id":"ITEM-1","issue":"3","issued":{"date-parts":[["2021"]]},"page":"101789","title":"Gender diversity and corporate innovation in emerging economies: A multi-theoretical perspective","type":"article-journal","volume":"30"},"uris":["http://www.mendeley.com/documents/?uuid=457f0b3a-5f9f-41e4-ae96-ed39e0d36c86"]}],"mendeley":{"formattedCitation":"[9]","plainTextFormattedCitation":"[9]","previouslyFormattedCitation":"[9]"},"properties":{"noteIndex":0},"schema":"https://github.com/citation-style-language/schema/raw/master/csl-citation.json"}</w:instrText>
      </w:r>
      <w:r w:rsidR="00D10D53">
        <w:fldChar w:fldCharType="separate"/>
      </w:r>
      <w:r w:rsidR="00D10D53" w:rsidRPr="00D10D53">
        <w:rPr>
          <w:noProof/>
        </w:rPr>
        <w:t>[9]</w:t>
      </w:r>
      <w:r w:rsidR="00D10D53">
        <w:fldChar w:fldCharType="end"/>
      </w:r>
      <w:r w:rsidRPr="00E617FE">
        <w:t xml:space="preserve"> expanded this discussion to emerging economies, analyzing 472 multinational corporations across 21 countries. Their results revealed a positive relationship between gender-diverse leadership teams and innovation outcomes, emphasizing that institutional stability and cultural norms moderate these effects. Similarly, Wu</w:t>
      </w:r>
      <w:r w:rsidR="00D960E5">
        <w:t xml:space="preserve"> et al. </w:t>
      </w:r>
      <w:r w:rsidR="00E40AC9">
        <w:fldChar w:fldCharType="begin" w:fldLock="1"/>
      </w:r>
      <w:r w:rsidR="000E121F">
        <w:instrText>ADDIN CSL_CITATION {"citationItems":[{"id":"ITEM-1","itemData":{"DOI":"https://doi.org/10.1002/hrm.22050","author":[{"dropping-particle":"","family":"Wu","given":"J.","non-dropping-particle":"","parse-names":false,"suffix":""},{"dropping-particle":"","family":"Richard","given":"O. C.","non-dropping-particle":"","parse-names":false,"suffix":""},{"dropping-particle":"","family":"Triana","given":"M. D. C.","non-dropping-particle":"","parse-names":false,"suffix":""},{"dropping-particle":"","family":"Zhang","given":"X.","non-dropping-particle":"","parse-names":false,"suffix":""}],"container-title":"Human Resource Management","id":"ITEM-1","issue":"2","issued":{"date-parts":[["2022"]]},"page":"157-180","title":"The performance impact of gender diversity in the top management team and board of directors: A multiteam systems approach","type":"article-journal","volume":"61"},"uris":["http://www.mendeley.com/documents/?uuid=8b23a737-ce63-444d-9291-b7138541091d"]}],"mendeley":{"formattedCitation":"[10]","plainTextFormattedCitation":"[10]","previouslyFormattedCitation":"[10]"},"properties":{"noteIndex":0},"schema":"https://github.com/citation-style-language/schema/raw/master/csl-citation.json"}</w:instrText>
      </w:r>
      <w:r w:rsidR="00E40AC9">
        <w:fldChar w:fldCharType="separate"/>
      </w:r>
      <w:r w:rsidR="00E40AC9" w:rsidRPr="00E40AC9">
        <w:rPr>
          <w:noProof/>
        </w:rPr>
        <w:t>[10]</w:t>
      </w:r>
      <w:r w:rsidR="00E40AC9">
        <w:fldChar w:fldCharType="end"/>
      </w:r>
      <w:r w:rsidRPr="00E617FE">
        <w:t xml:space="preserve"> employed a multiteam systems framework to explain how gender diversity at both the board and top-management levels enhances firm performance through complementary leadership processes. Together, these studies suggest that leadership equality is not only an ethical or representational goal but also a strategic asset influencing organizational innovation and adaptability.</w:t>
      </w:r>
    </w:p>
    <w:p w14:paraId="154056FD" w14:textId="3A453C83" w:rsidR="00E617FE" w:rsidRPr="007D10B5" w:rsidRDefault="00E617FE" w:rsidP="00E617FE">
      <w:pPr>
        <w:pStyle w:val="BODY0"/>
        <w:ind w:left="660"/>
      </w:pPr>
      <w:r w:rsidRPr="00E617FE">
        <w:t xml:space="preserve">Beyond representation, organizational culture and evaluation systems play a central role in determining whether equality initiatives produce real behavioral change. Schein </w:t>
      </w:r>
      <w:r w:rsidR="000E121F">
        <w:fldChar w:fldCharType="begin" w:fldLock="1"/>
      </w:r>
      <w:r w:rsidR="008E28CD">
        <w:instrText>ADDIN CSL_CITATION {"citationItems":[{"id":"ITEM-1","itemData":{"author":[{"dropping-particle":"","family":"Schein","given":"E. H.","non-dropping-particle":"","parse-names":false,"suffix":""}],"id":"ITEM-1","issued":{"date-parts":[["2010"]]},"publisher":"Jossey-Bass","title":"Organizational culture and leadership","type":"book"},"uris":["http://www.mendeley.com/documents/?uuid=b9fd1d6e-3980-4f68-bb1f-382f992a83be"]}],"mendeley":{"formattedCitation":"[11]","plainTextFormattedCitation":"[11]","previouslyFormattedCitation":"[11]"},"properties":{"noteIndex":0},"schema":"https://github.com/citation-style-language/schema/raw/master/csl-citation.json"}</w:instrText>
      </w:r>
      <w:r w:rsidR="000E121F">
        <w:fldChar w:fldCharType="separate"/>
      </w:r>
      <w:r w:rsidR="000E121F" w:rsidRPr="000E121F">
        <w:rPr>
          <w:noProof/>
        </w:rPr>
        <w:t>[11]</w:t>
      </w:r>
      <w:r w:rsidR="000E121F">
        <w:fldChar w:fldCharType="end"/>
      </w:r>
      <w:r w:rsidRPr="00E617FE">
        <w:t xml:space="preserve"> explained that shared assumptions about “</w:t>
      </w:r>
      <w:r w:rsidRPr="007D10B5">
        <w:t xml:space="preserve">who fits” leadership roles determine whether diversity policies are internalized or resisted. </w:t>
      </w:r>
      <w:proofErr w:type="spellStart"/>
      <w:r w:rsidRPr="007D10B5">
        <w:t>Padavic</w:t>
      </w:r>
      <w:proofErr w:type="spellEnd"/>
      <w:r w:rsidR="008E22AD" w:rsidRPr="007D10B5">
        <w:t xml:space="preserve"> et al.</w:t>
      </w:r>
      <w:r w:rsidRPr="007D10B5">
        <w:t xml:space="preserve"> </w:t>
      </w:r>
      <w:r w:rsidR="00D960E5" w:rsidRPr="007D10B5">
        <w:fldChar w:fldCharType="begin" w:fldLock="1"/>
      </w:r>
      <w:r w:rsidR="007D10B5" w:rsidRPr="007D10B5">
        <w:instrText>ADDIN CSL_CITATION {"citationItems":[{"id":"ITEM-1","itemData":{"DOI":"https://doi.org/10.1177/0001839219832310","author":[{"dropping-particle":"","family":"Padavic","given":"I.","non-dropping-particle":"","parse-names":false,"suffix":""},{"dropping-particle":"","family":"Ely","given":"R. J.","non-dropping-particle":"","parse-names":false,"suffix":""},{"dropping-particle":"","family":"Reid","given":"E. M.","non-dropping-particle":"","parse-names":false,"suffix":""}],"container-title":"Administrative Science Quarterly","id":"ITEM-1","issue":"1","issued":{"date-parts":[["2020"]]},"page":"61-111","title":"Explaining the persistence of gender inequality: The work–family narrative as a social defense","type":"article-journal","volume":"65"},"uris":["http://www.mendeley.com/documents/?uuid=1df5b434-671c-44b4-b197-b5695dcb05e9"]}],"mendeley":{"formattedCitation":"[12]","plainTextFormattedCitation":"[12]","previouslyFormattedCitation":"[12]"},"properties":{"noteIndex":0},"schema":"https://github.com/citation-style-language/schema/raw/master/csl-citation.json"}</w:instrText>
      </w:r>
      <w:r w:rsidR="00D960E5" w:rsidRPr="007D10B5">
        <w:fldChar w:fldCharType="separate"/>
      </w:r>
      <w:r w:rsidR="00D960E5" w:rsidRPr="007D10B5">
        <w:rPr>
          <w:noProof/>
        </w:rPr>
        <w:t>[12]</w:t>
      </w:r>
      <w:r w:rsidR="00D960E5" w:rsidRPr="007D10B5">
        <w:fldChar w:fldCharType="end"/>
      </w:r>
      <w:r w:rsidRPr="007D10B5">
        <w:t xml:space="preserve"> illustrated how the persistent “work–family narrative” functions as a social defense mechanism, justifying long-hour cultures that disadvantage women’s advancement while maintaining the illusion of meritocracy. These dynamics show that equality depends not only on policy but also on how power and recognition are distributed in everyday organizational routines.</w:t>
      </w:r>
    </w:p>
    <w:p w14:paraId="6055DC5C" w14:textId="1B80EB46" w:rsidR="00E617FE" w:rsidRPr="00E617FE" w:rsidRDefault="00E617FE" w:rsidP="00E617FE">
      <w:pPr>
        <w:pStyle w:val="BODY0"/>
        <w:ind w:left="660"/>
      </w:pPr>
      <w:r w:rsidRPr="007D10B5">
        <w:t>Access to mentorship and sponsorship also remains uneven. Ibarra</w:t>
      </w:r>
      <w:r w:rsidR="008E28CD" w:rsidRPr="007D10B5">
        <w:t xml:space="preserve"> et al. </w:t>
      </w:r>
      <w:r w:rsidR="008E28CD" w:rsidRPr="007D10B5">
        <w:fldChar w:fldCharType="begin" w:fldLock="1"/>
      </w:r>
      <w:r w:rsidR="007D10B5" w:rsidRPr="007D10B5">
        <w:instrText>ADDIN CSL_CITATION {"citationItems":[{"id":"ITEM-1","itemData":{"author":[{"dropping-particle":"","family":"Ibarra","given":"H.","non-dropping-particle":"","parse-names":false,"suffix":""},{"dropping-particle":"","family":"Carter","given":"N. M.","non-dropping-particle":"","parse-names":false,"suffix":""},{"dropping-particle":"","family":"Silva","given":"C.","non-dropping-particle":"","parse-names":false,"suffix":""}],"container-title":"Harvard Business Review","id":"ITEM-1","issue":"9","issued":{"date-parts":[["2010"]]},"page":"80-85","title":"Why men still get more promotions than women","type":"article-journal","volume":"88"},"uris":["http://www.mendeley.com/documents/?uuid=7afd595a-5944-4b66-9736-c0ca62999588"]}],"mendeley":{"formattedCitation":"[13]","plainTextFormattedCitation":"[13]","previouslyFormattedCitation":"[13]"},"properties":{"noteIndex":0},"schema":"https://github.com/citation-style-language/schema/raw/master/csl-citation.json"}</w:instrText>
      </w:r>
      <w:r w:rsidR="008E28CD" w:rsidRPr="007D10B5">
        <w:fldChar w:fldCharType="separate"/>
      </w:r>
      <w:r w:rsidR="00AF174D" w:rsidRPr="007D10B5">
        <w:rPr>
          <w:noProof/>
        </w:rPr>
        <w:t>[13]</w:t>
      </w:r>
      <w:r w:rsidR="008E28CD" w:rsidRPr="007D10B5">
        <w:fldChar w:fldCharType="end"/>
      </w:r>
      <w:r w:rsidRPr="007D10B5">
        <w:t xml:space="preserve"> emphasized that sponsorship, not mentorship alone, drives advancement to top positions by providing visibility and political capital. Yet women are often excluded from these informal networks, which perpetuates</w:t>
      </w:r>
      <w:r w:rsidRPr="00E617FE">
        <w:t xml:space="preserve"> leadership disparities. Similarly, the persistence of the “glass ceiling” </w:t>
      </w:r>
      <w:r w:rsidR="002B796E">
        <w:fldChar w:fldCharType="begin" w:fldLock="1"/>
      </w:r>
      <w:r w:rsidR="00243FF6">
        <w:instrText>ADDIN CSL_CITATION {"citationItems":[{"id":"ITEM-1","itemData":{"DOI":"https://doi.org/10.1353/sof.2001.0091","author":[{"dropping-particle":"","family":"Cotter","given":"D. A.","non-dropping-particle":"","parse-names":false,"suffix":""},{"dropping-particle":"","family":"Hermsen","given":"J. M.","non-dropping-particle":"","parse-names":false,"suffix":""},{"dropping-particle":"","family":"Ovadia","given":"S.","non-dropping-particle":"","parse-names":false,"suffix":""},{"dropping-particle":"","family":"Vanneman","given":"R.","non-dropping-particle":"","parse-names":false,"suffix":""}],"container-title":"Social Forces","id":"ITEM-1","issue":"2","issued":{"date-parts":[["2001"]]},"page":"655–671","title":"The glass ceiling effect","type":"article-journal","volume":"80"},"uris":["http://www.mendeley.com/documents/?uuid=2d0f70dd-a0cd-4d4c-bdb7-40773102e53a"]}],"mendeley":{"formattedCitation":"[14]","plainTextFormattedCitation":"[14]","previouslyFormattedCitation":"[14]"},"properties":{"noteIndex":0},"schema":"https://github.com/citation-style-language/schema/raw/master/csl-citation.json"}</w:instrText>
      </w:r>
      <w:r w:rsidR="002B796E">
        <w:fldChar w:fldCharType="separate"/>
      </w:r>
      <w:r w:rsidR="002B796E" w:rsidRPr="002B796E">
        <w:rPr>
          <w:noProof/>
        </w:rPr>
        <w:t>[14]</w:t>
      </w:r>
      <w:r w:rsidR="002B796E">
        <w:fldChar w:fldCharType="end"/>
      </w:r>
      <w:r w:rsidRPr="00E617FE">
        <w:t xml:space="preserve"> continues to restrict access to strategic roles even in contexts with formal equality frameworks. Flexible work policies can mitigate these challenges, but must be implemented carefully to avoid stigmatization </w:t>
      </w:r>
      <w:r w:rsidR="00243FF6">
        <w:fldChar w:fldCharType="begin" w:fldLock="1"/>
      </w:r>
      <w:r w:rsidR="00AF0F85">
        <w:instrText>ADDIN CSL_CITATION {"citationItems":[{"id":"ITEM-1","itemData":{"DOI":"https://doi.org/10.1111/peps.12012","author":[{"dropping-particle":"","family":"Allen","given":"T. D.","non-dropping-particle":"","parse-names":false,"suffix":""},{"dropping-particle":"","family":"Johnson","given":"R. C.","non-dropping-particle":"","parse-names":false,"suffix":""},{"dropping-particle":"","family":"Kiburz","given":"K. M.","non-dropping-particle":"","parse-names":false,"suffix":""},{"dropping-particle":"","family":"Shockley","given":"K. M.","non-dropping-particle":"","parse-names":false,"suffix":""}],"container-title":"Personnel Psychology","id":"ITEM-1","issue":"2","issued":{"date-parts":[["2013"]]},"page":"345–376","title":"Work–family conflict and flexible work arrangements: Deconstructing flexibility","type":"article-journal","volume":"66"},"uris":["http://www.mendeley.com/documents/?uuid=b122828d-ba7f-4fbd-8f32-0026035155f3"]}],"mendeley":{"formattedCitation":"[15]","plainTextFormattedCitation":"[15]","previouslyFormattedCitation":"[15]"},"properties":{"noteIndex":0},"schema":"https://github.com/citation-style-language/schema/raw/master/csl-citation.json"}</w:instrText>
      </w:r>
      <w:r w:rsidR="00243FF6">
        <w:fldChar w:fldCharType="separate"/>
      </w:r>
      <w:r w:rsidR="00243FF6" w:rsidRPr="00243FF6">
        <w:rPr>
          <w:noProof/>
        </w:rPr>
        <w:t>[15]</w:t>
      </w:r>
      <w:r w:rsidR="00243FF6">
        <w:fldChar w:fldCharType="end"/>
      </w:r>
      <w:r w:rsidRPr="00E617FE">
        <w:t>.</w:t>
      </w:r>
    </w:p>
    <w:p w14:paraId="58F394F4" w14:textId="75B29863" w:rsidR="00E617FE" w:rsidRPr="00E617FE" w:rsidRDefault="00E617FE" w:rsidP="00E617FE">
      <w:pPr>
        <w:pStyle w:val="BODY0"/>
        <w:ind w:left="660"/>
      </w:pPr>
      <w:r w:rsidRPr="00E617FE">
        <w:lastRenderedPageBreak/>
        <w:t>Leadership style and behavior further influence equality outcomes. Homan</w:t>
      </w:r>
      <w:r w:rsidR="00AF0F85">
        <w:t xml:space="preserve"> et al. </w:t>
      </w:r>
      <w:r w:rsidR="00AF0F85">
        <w:fldChar w:fldCharType="begin" w:fldLock="1"/>
      </w:r>
      <w:r w:rsidR="00A64E09">
        <w:instrText>ADDIN CSL_CITATION {"citationItems":[{"id":"ITEM-1","itemData":{"DOI":"https://doi.org/10.1037/apl0000474","author":[{"dropping-particle":"","family":"Homan","given":"A. C.","non-dropping-particle":"","parse-names":false,"suffix":""},{"dropping-particle":"","family":"Gündemir","given":"S.","non-dropping-particle":"","parse-names":false,"suffix":""},{"dropping-particle":"","family":"Buengeler","given":"C.","non-dropping-particle":"","parse-names":false,"suffix":""},{"dropping-particle":"van","family":"Kleef","given":"G. A.","non-dropping-particle":"","parse-names":false,"suffix":""}],"container-title":"Journal of Applied Psychology","id":"ITEM-1","issue":"10","issued":{"date-parts":[["2020"]]},"page":"1101–1120","title":"Leading diversity: Towards a theory of functional leadership in diverse teams","type":"article-journal","volume":"105"},"uris":["http://www.mendeley.com/documents/?uuid=5816d98f-7620-42b9-9624-93c9e7f0f351"]}],"mendeley":{"formattedCitation":"[16]","plainTextFormattedCitation":"[16]","previouslyFormattedCitation":"[16]"},"properties":{"noteIndex":0},"schema":"https://github.com/citation-style-language/schema/raw/master/csl-citation.json"}</w:instrText>
      </w:r>
      <w:r w:rsidR="00AF0F85">
        <w:fldChar w:fldCharType="separate"/>
      </w:r>
      <w:r w:rsidR="00AF0F85" w:rsidRPr="00AF0F85">
        <w:rPr>
          <w:noProof/>
        </w:rPr>
        <w:t>[16]</w:t>
      </w:r>
      <w:r w:rsidR="00AF0F85">
        <w:fldChar w:fldCharType="end"/>
      </w:r>
      <w:r w:rsidRPr="00E617FE">
        <w:t xml:space="preserve"> proposed that functional leadership in diverse teams requires leaders to manage task, relationship, and identity needs simultaneously to transform diversity into effectiveness. </w:t>
      </w:r>
      <w:proofErr w:type="spellStart"/>
      <w:r w:rsidRPr="00315CC6">
        <w:t>Decuypere</w:t>
      </w:r>
      <w:proofErr w:type="spellEnd"/>
      <w:r w:rsidRPr="00315CC6">
        <w:t xml:space="preserve"> and Schaufeli</w:t>
      </w:r>
      <w:r w:rsidRPr="00E617FE">
        <w:t xml:space="preserve"> </w:t>
      </w:r>
      <w:r w:rsidR="00A64E09">
        <w:fldChar w:fldCharType="begin" w:fldLock="1"/>
      </w:r>
      <w:r w:rsidR="008F7B8B">
        <w:instrText>ADDIN CSL_CITATION {"citationItems":[{"id":"ITEM-1","itemData":{"DOI":"https://doi.org/10.1177/2397002219892197","author":[{"dropping-particle":"","family":"Schaufeli","given":"A. Decuypere W.","non-dropping-particle":"","parse-names":false,"suffix":""}],"container-title":"German Journal of Human Resource Management","id":"ITEM-1","issue":"1","issued":{"date-parts":[["2020"]]},"page":"69–95","title":"Leadership and work engagement: Exploring explanatory mechanisms","type":"article-journal","volume":"34"},"uris":["http://www.mendeley.com/documents/?uuid=1f1ce19f-590e-47ee-9310-b017d3225bdd"]}],"mendeley":{"formattedCitation":"[17]","plainTextFormattedCitation":"[17]","previouslyFormattedCitation":"[17]"},"properties":{"noteIndex":0},"schema":"https://github.com/citation-style-language/schema/raw/master/csl-citation.json"}</w:instrText>
      </w:r>
      <w:r w:rsidR="00A64E09">
        <w:fldChar w:fldCharType="separate"/>
      </w:r>
      <w:r w:rsidR="00A64E09" w:rsidRPr="00A64E09">
        <w:rPr>
          <w:noProof/>
        </w:rPr>
        <w:t>[17]</w:t>
      </w:r>
      <w:r w:rsidR="00A64E09">
        <w:fldChar w:fldCharType="end"/>
      </w:r>
      <w:r w:rsidRPr="00E617FE">
        <w:t xml:space="preserve"> similarly demonstrated that positive leadership strengthens engagement through emotional contagion and role modeling, creating conditions for underrepresented groups to succeed. Research in higher education and manufacturing contexts shows that transformational leadership cultivates organizational cultures that reinforce equality and performance </w:t>
      </w:r>
      <w:r w:rsidR="008F7B8B">
        <w:fldChar w:fldCharType="begin" w:fldLock="1"/>
      </w:r>
      <w:r w:rsidR="00F21D18">
        <w:instrText>ADDIN CSL_CITATION {"citationItems":[{"id":"ITEM-1","itemData":{"author":[{"dropping-particle":"","family":"Nguyen","given":"N. P.","non-dropping-particle":"","parse-names":false,"suffix":""},{"dropping-particle":"","family":"Hang","given":"N. T. T.","non-dropping-particle":"","parse-names":false,"suffix":""},{"dropping-particle":"","family":"Hiep","given":"N.","non-dropping-particle":"","parse-names":false,"suffix":""},{"dropping-particle":"","family":"Flynn","given":"O.","non-dropping-particle":"","parse-names":false,"suffix":""}],"container-title":"IIMB Management Review","id":"ITEM-1","issue":"4","issued":{"date-parts":[["2023"]]},"page":"382–392","title":"Does transformational leadership influence organisational culture and performance?","type":"article-journal","volume":"35"},"uris":["http://www.mendeley.com/documents/?uuid=73eb55df-3616-4c50-8f8b-1de9e4b357a5"]}],"mendeley":{"formattedCitation":"[18]","plainTextFormattedCitation":"[18]","previouslyFormattedCitation":"[18]"},"properties":{"noteIndex":0},"schema":"https://github.com/citation-style-language/schema/raw/master/csl-citation.json"}</w:instrText>
      </w:r>
      <w:r w:rsidR="008F7B8B">
        <w:fldChar w:fldCharType="separate"/>
      </w:r>
      <w:r w:rsidR="008F7B8B" w:rsidRPr="008F7B8B">
        <w:rPr>
          <w:noProof/>
        </w:rPr>
        <w:t>[18]</w:t>
      </w:r>
      <w:r w:rsidR="008F7B8B">
        <w:fldChar w:fldCharType="end"/>
      </w:r>
      <w:r w:rsidRPr="00E617FE">
        <w:t>.</w:t>
      </w:r>
    </w:p>
    <w:p w14:paraId="13A64530" w14:textId="668F54F7" w:rsidR="00E617FE" w:rsidRPr="00E617FE" w:rsidRDefault="00E617FE" w:rsidP="00E617FE">
      <w:pPr>
        <w:pStyle w:val="BODY0"/>
        <w:ind w:left="660"/>
      </w:pPr>
      <w:r w:rsidRPr="00E617FE">
        <w:t xml:space="preserve">At the macro level, national culture and education shape attitudes toward women in leadership. Using </w:t>
      </w:r>
      <w:r w:rsidR="00E44F12" w:rsidRPr="00E617FE">
        <w:t xml:space="preserve">world values survey </w:t>
      </w:r>
      <w:r w:rsidRPr="00E617FE">
        <w:t xml:space="preserve">data, Liao and Luo </w:t>
      </w:r>
      <w:r w:rsidR="00F21D18">
        <w:fldChar w:fldCharType="begin" w:fldLock="1"/>
      </w:r>
      <w:r w:rsidR="00F21D18">
        <w:instrText>ADDIN CSL_CITATION {"citationItems":[{"id":"ITEM-1","itemData":{"DOI":"https://doi.org/10.1017/S002191182000198X","author":[{"dropping-particle":"","family":"Liao","given":"L.","non-dropping-particle":"","parse-names":false,"suffix":""},{"dropping-particle":"","family":"Luo","given":"M.","non-dropping-particle":"","parse-names":false,"suffix":""}],"container-title":"Journal of Asian Studies","id":"ITEM-1","issue":"2","issued":{"date-parts":[["2021"]]},"page":"617-635","title":"Education and attitudes toward women in leadership: Evidence from East Asia","type":"article-journal","volume":"80"},"uris":["http://www.mendeley.com/documents/?uuid=d8c9146c-7eb8-47cc-8837-226614963ad1"]}],"mendeley":{"formattedCitation":"[19]","plainTextFormattedCitation":"[19]","previouslyFormattedCitation":"[19]"},"properties":{"noteIndex":0},"schema":"https://github.com/citation-style-language/schema/raw/master/csl-citation.json"}</w:instrText>
      </w:r>
      <w:r w:rsidR="00F21D18">
        <w:fldChar w:fldCharType="separate"/>
      </w:r>
      <w:r w:rsidR="00F21D18" w:rsidRPr="00F21D18">
        <w:rPr>
          <w:noProof/>
        </w:rPr>
        <w:t>[19]</w:t>
      </w:r>
      <w:r w:rsidR="00F21D18">
        <w:fldChar w:fldCharType="end"/>
      </w:r>
      <w:r w:rsidRPr="00E617FE">
        <w:t xml:space="preserve"> found that higher education correlates with more progressive gender attitudes, though the effect is stronger among women than men, particularly in societies with traditional masculinity norms. </w:t>
      </w:r>
      <w:proofErr w:type="spellStart"/>
      <w:r w:rsidRPr="00E617FE">
        <w:t>Naghavi</w:t>
      </w:r>
      <w:proofErr w:type="spellEnd"/>
      <w:r w:rsidR="00E877CE">
        <w:t xml:space="preserve"> et al. </w:t>
      </w:r>
      <w:r w:rsidR="00BA6FBA">
        <w:fldChar w:fldCharType="begin" w:fldLock="1"/>
      </w:r>
      <w:r w:rsidR="00D875F4">
        <w:instrText>ADDIN CSL_CITATION {"citationItems":[{"id":"ITEM-1","itemData":{"DOI":"https://doi.org/10.1108/EDI-02-2020-0038","author":[{"dropping-particle":"","family":"Naghavi","given":"N.","non-dropping-particle":"","parse-names":false,"suffix":""},{"dropping-particle":"","family":"Sharif","given":"S. P.","non-dropping-particle":"","parse-names":false,"suffix":""},{"dropping-particle":"","family":"Hussain","given":"H. I.","non-dropping-particle":"","parse-names":false,"suffix":""}],"container-title":"Equality, Diversity and Inclusion","id":"ITEM-1","issue":"5","issued":{"date-parts":[["2021"]]},"page":"631-650","title":"The role of national culture in the impact of board gender diversity on firm performance: Evidence from a multi-country study","type":"article-journal","volume":"40"},"uris":["http://www.mendeley.com/documents/?uuid=c1c7645a-666f-42f3-b38f-680cc566caad"]}],"mendeley":{"formattedCitation":"[20]","plainTextFormattedCitation":"[20]","previouslyFormattedCitation":"[20]"},"properties":{"noteIndex":0},"schema":"https://github.com/citation-style-language/schema/raw/master/csl-citation.json"}</w:instrText>
      </w:r>
      <w:r w:rsidR="00BA6FBA">
        <w:fldChar w:fldCharType="separate"/>
      </w:r>
      <w:r w:rsidR="00BA6FBA" w:rsidRPr="00BA6FBA">
        <w:rPr>
          <w:noProof/>
        </w:rPr>
        <w:t>[20]</w:t>
      </w:r>
      <w:r w:rsidR="00BA6FBA">
        <w:fldChar w:fldCharType="end"/>
      </w:r>
      <w:r w:rsidRPr="00E617FE">
        <w:t xml:space="preserve"> confirmed that national culture moderates the relationship between gender-diverse boards and firm performance, underscoring that context-sensitive strategies are crucial to achieving sustainable equality.</w:t>
      </w:r>
    </w:p>
    <w:p w14:paraId="6CB8EF2B" w14:textId="14C7DE59" w:rsidR="00E617FE" w:rsidRPr="00E617FE" w:rsidRDefault="00E617FE" w:rsidP="00E617FE">
      <w:pPr>
        <w:pStyle w:val="BODY0"/>
        <w:ind w:left="660"/>
      </w:pPr>
      <w:r w:rsidRPr="00E617FE">
        <w:t>Recent studies continue to highlight that the path to leadership equality is shaped by organizational systems rather than isolated programs.</w:t>
      </w:r>
      <w:r w:rsidR="007B30CB">
        <w:t xml:space="preserve"> </w:t>
      </w:r>
      <w:r w:rsidRPr="00E617FE">
        <w:t xml:space="preserve">Organizations that combine transparent governance, sponsorship opportunities, flexible work design, and inclusive leadership training are more likely to achieve enduring progress </w:t>
      </w:r>
      <w:r w:rsidR="00D875F4">
        <w:fldChar w:fldCharType="begin" w:fldLock="1"/>
      </w:r>
      <w:r w:rsidR="00D875F4">
        <w:instrText>ADDIN CSL_CITATION {"citationItems":[{"id":"ITEM-1","itemData":{"DOI":"https://doi.org/10.5465/amle.2010.0046","author":[{"dropping-particle":"","family":"R. J. Ely","given":"","non-dropping-particle":"","parse-names":false,"suffix":""},{"dropping-particle":"","family":"Ibarra","given":"H.","non-dropping-particle":"","parse-names":false,"suffix":""},{"dropping-particle":"","family":"Kolb","given":"D. M.","non-dropping-particle":"","parse-names":false,"suffix":""}],"container-title":"Academy of Management Learning &amp; Education","id":"ITEM-1","issue":"3","issued":{"date-parts":[["2011"]]},"page":"474–493","title":"Taking gender into account: Theory and design for women’s leadership development programs","type":"article-journal","volume":"10"},"uris":["http://www.mendeley.com/documents/?uuid=bcd26ec6-23c5-4f46-b2b4-4b8e4b357923"]}],"mendeley":{"formattedCitation":"[21]","plainTextFormattedCitation":"[21]","previouslyFormattedCitation":"[21]"},"properties":{"noteIndex":0},"schema":"https://github.com/citation-style-language/schema/raw/master/csl-citation.json"}</w:instrText>
      </w:r>
      <w:r w:rsidR="00D875F4">
        <w:fldChar w:fldCharType="separate"/>
      </w:r>
      <w:r w:rsidR="00D875F4" w:rsidRPr="00D875F4">
        <w:rPr>
          <w:noProof/>
        </w:rPr>
        <w:t>[21]</w:t>
      </w:r>
      <w:r w:rsidR="00D875F4">
        <w:fldChar w:fldCharType="end"/>
      </w:r>
      <w:r w:rsidRPr="00E617FE">
        <w:t>. However, the persistence of entrenched gender beliefs and evaluation biases reveals that equality at the top is not yet self-sustaining. Rather, it requires continuous alignment between institutional policy, cultural change, and leadership practice</w:t>
      </w:r>
      <w:r w:rsidR="00D875F4">
        <w:t xml:space="preserve"> </w:t>
      </w:r>
      <w:r w:rsidR="00D875F4">
        <w:fldChar w:fldCharType="begin" w:fldLock="1"/>
      </w:r>
      <w:r w:rsidR="00D875F4">
        <w:instrText>ADDIN CSL_CITATION {"citationItems":[{"id":"ITEM-1","itemData":{"author":[{"dropping-particle":"","family":"Schein","given":"E. H.","non-dropping-particle":"","parse-names":false,"suffix":""}],"id":"ITEM-1","issued":{"date-parts":[["2010"]]},"publisher":"Jossey-Bass","title":"Organizational culture and leadership","type":"book"},"uris":["http://www.mendeley.com/documents/?uuid=b9fd1d6e-3980-4f68-bb1f-382f992a83be"]}],"mendeley":{"formattedCitation":"[11]","plainTextFormattedCitation":"[11]","previouslyFormattedCitation":"[11]"},"properties":{"noteIndex":0},"schema":"https://github.com/citation-style-language/schema/raw/master/csl-citation.json"}</w:instrText>
      </w:r>
      <w:r w:rsidR="00D875F4">
        <w:fldChar w:fldCharType="separate"/>
      </w:r>
      <w:r w:rsidR="00D875F4" w:rsidRPr="00D875F4">
        <w:rPr>
          <w:noProof/>
        </w:rPr>
        <w:t>[11]</w:t>
      </w:r>
      <w:r w:rsidR="00D875F4">
        <w:fldChar w:fldCharType="end"/>
      </w:r>
      <w:r w:rsidR="00D875F4">
        <w:t xml:space="preserve">, </w:t>
      </w:r>
      <w:r w:rsidR="00D875F4">
        <w:fldChar w:fldCharType="begin" w:fldLock="1"/>
      </w:r>
      <w:r w:rsidR="00D863C9">
        <w:instrText>ADDIN CSL_CITATION {"citationItems":[{"id":"ITEM-1","itemData":{"DOI":"https://doi.org/10.1177/0001839219832310","author":[{"dropping-particle":"","family":"Padavic","given":"I.","non-dropping-particle":"","parse-names":false,"suffix":""},{"dropping-particle":"","family":"Ely","given":"R. J.","non-dropping-particle":"","parse-names":false,"suffix":""},{"dropping-particle":"","family":"Reid","given":"E. M.","non-dropping-particle":"","parse-names":false,"suffix":""}],"container-title":"Administrative Science Quarterly","id":"ITEM-1","issue":"1","issued":{"date-parts":[["2020"]]},"page":"61-111","title":"Explaining the persistence of gender inequality: The work–family narrative as a social defense","type":"article-journal","volume":"65"},"uris":["http://www.mendeley.com/documents/?uuid=1df5b434-671c-44b4-b197-b5695dcb05e9"]}],"mendeley":{"formattedCitation":"[12]","plainTextFormattedCitation":"[12]","previouslyFormattedCitation":"[12]"},"properties":{"noteIndex":0},"schema":"https://github.com/citation-style-language/schema/raw/master/csl-citation.json"}</w:instrText>
      </w:r>
      <w:r w:rsidR="00D875F4">
        <w:fldChar w:fldCharType="separate"/>
      </w:r>
      <w:r w:rsidR="00D875F4" w:rsidRPr="00D875F4">
        <w:rPr>
          <w:noProof/>
        </w:rPr>
        <w:t>[12]</w:t>
      </w:r>
      <w:r w:rsidR="00D875F4">
        <w:fldChar w:fldCharType="end"/>
      </w:r>
      <w:r w:rsidRPr="00E617FE">
        <w:t>.</w:t>
      </w:r>
    </w:p>
    <w:p w14:paraId="0DBC2F53" w14:textId="77777777" w:rsidR="00E617FE" w:rsidRPr="00E617FE" w:rsidRDefault="00E617FE" w:rsidP="00E617FE">
      <w:pPr>
        <w:pStyle w:val="BODY0"/>
        <w:ind w:left="660"/>
      </w:pPr>
      <w:r w:rsidRPr="00E617FE">
        <w:t>In conclusion, the literature converges on the view that leadership equality constitutes an organizational capability built through interconnected systems of governance, culture, and leadership behavior. Cultural norms determine what leadership looks like; organizational structures decide who can access it; and leadership styles influence how inclusively it is exercised. Progress occurs when these dimensions reinforce one another, producing not only fairer organizations but also more adaptive, innovative, and sustainable ones. The following analysis, therefore, integrates cross-regional insights to understand how leadership equality can be advanced globally through management-driven mechanisms that address both visible structures and the subtle, informal barriers that continue to shape who leads.</w:t>
      </w:r>
    </w:p>
    <w:p w14:paraId="74F2A6EB" w14:textId="2EC0FA70" w:rsidR="00E617FE" w:rsidRPr="00E617FE" w:rsidRDefault="00E617FE" w:rsidP="00D875F4">
      <w:pPr>
        <w:pStyle w:val="HEADING20"/>
      </w:pPr>
      <w:r w:rsidRPr="00E617FE">
        <w:t>1.1|Motivation</w:t>
      </w:r>
    </w:p>
    <w:p w14:paraId="1BFA8188" w14:textId="3B4F6716" w:rsidR="00E617FE" w:rsidRPr="00E617FE" w:rsidRDefault="00E617FE" w:rsidP="00E617FE">
      <w:pPr>
        <w:pStyle w:val="BODY0"/>
        <w:ind w:left="660"/>
      </w:pPr>
      <w:r w:rsidRPr="00E617FE">
        <w:t xml:space="preserve">Our motivation is practical and immediate. Many organizations publicly commit to equality yet struggle to convert intention into daily practice. The underlying issue is rarely a lack of goodwill; it is a lack of a workable operating model. Hiring and promotion still rely on opaque criteria. Access to power roles is often decided through informal networks. Sponsorship—the active use of political capital to place rising leaders in consequential assignments—remains uneven. Work is designed around assumptions that reward constant availability rather than disciplined collaboration. These patterns are managerial, not mysterious. If management created them, management can change them. We also aim to move beyond a fixation on headcounts and targets. Metrics can illuminate, but they do not redesign how decisions are made. Leaders ask: </w:t>
      </w:r>
      <w:r w:rsidR="00031FFD" w:rsidRPr="00E617FE">
        <w:t xml:space="preserve">what </w:t>
      </w:r>
      <w:r w:rsidRPr="00E617FE">
        <w:t>can we do on Monday that changes who is heard on Friday and who is entrusted next quarter? Our answer is a set of principles, tools, and routines that are text-driven, light on bureaucracy, and heavy on craft. The goal is a self-correcting system that continues to produce fairer outcomes without constant external prompting.</w:t>
      </w:r>
    </w:p>
    <w:p w14:paraId="7447F121" w14:textId="703290D4" w:rsidR="00E617FE" w:rsidRPr="00E617FE" w:rsidRDefault="00E617FE" w:rsidP="00031FFD">
      <w:pPr>
        <w:pStyle w:val="HEADING20"/>
      </w:pPr>
      <w:r w:rsidRPr="00E617FE">
        <w:t>1.2|Problem Statement and Gaps</w:t>
      </w:r>
    </w:p>
    <w:p w14:paraId="06FA7E12" w14:textId="77777777" w:rsidR="00E617FE" w:rsidRPr="00E617FE" w:rsidRDefault="00E617FE" w:rsidP="00E617FE">
      <w:pPr>
        <w:pStyle w:val="BODY0"/>
        <w:ind w:left="660"/>
      </w:pPr>
      <w:r w:rsidRPr="00E617FE">
        <w:t>The central problem is a mismatch between aspiration and mechanism. Many programs emphasize awareness, training, or compliance, while the mechanisms that actually produce leaders—staffing, evaluation, sponsorship, meeting governance, and role architecture—remain largely untouched. Existing guidance often fragments into initiatives that are hard to sustain or measure qualitatively. Two gaps are persistent:</w:t>
      </w:r>
    </w:p>
    <w:p w14:paraId="52C32E69" w14:textId="1E5E3DAE" w:rsidR="00E617FE" w:rsidRPr="00031FFD" w:rsidRDefault="00E617FE" w:rsidP="00031FFD">
      <w:pPr>
        <w:pStyle w:val="BODY0"/>
        <w:numPr>
          <w:ilvl w:val="0"/>
          <w:numId w:val="25"/>
        </w:numPr>
        <w:ind w:left="1080" w:right="567" w:hanging="180"/>
        <w:rPr>
          <w:sz w:val="21"/>
          <w:szCs w:val="21"/>
          <w:rtl/>
        </w:rPr>
      </w:pPr>
      <w:r w:rsidRPr="00031FFD">
        <w:rPr>
          <w:sz w:val="21"/>
          <w:szCs w:val="21"/>
        </w:rPr>
        <w:t xml:space="preserve">A system view: </w:t>
      </w:r>
      <w:r w:rsidR="00031FFD" w:rsidRPr="00031FFD">
        <w:rPr>
          <w:sz w:val="21"/>
          <w:szCs w:val="21"/>
        </w:rPr>
        <w:t xml:space="preserve">organizations </w:t>
      </w:r>
      <w:r w:rsidRPr="00031FFD">
        <w:rPr>
          <w:sz w:val="21"/>
          <w:szCs w:val="21"/>
        </w:rPr>
        <w:t>rarely treat leadership equality as an integrated operating system spanning governance, talent, work design, and accountability.</w:t>
      </w:r>
    </w:p>
    <w:p w14:paraId="24D862FD" w14:textId="297F6F67" w:rsidR="00E617FE" w:rsidRPr="00031FFD" w:rsidRDefault="00E617FE" w:rsidP="00031FFD">
      <w:pPr>
        <w:pStyle w:val="BODY0"/>
        <w:numPr>
          <w:ilvl w:val="0"/>
          <w:numId w:val="25"/>
        </w:numPr>
        <w:ind w:left="1080" w:right="567" w:hanging="180"/>
        <w:rPr>
          <w:sz w:val="21"/>
          <w:szCs w:val="21"/>
          <w:rtl/>
        </w:rPr>
      </w:pPr>
      <w:r w:rsidRPr="00031FFD">
        <w:rPr>
          <w:sz w:val="21"/>
          <w:szCs w:val="21"/>
        </w:rPr>
        <w:lastRenderedPageBreak/>
        <w:t xml:space="preserve">Actionable routines: </w:t>
      </w:r>
      <w:r w:rsidR="00031FFD" w:rsidRPr="00031FFD">
        <w:rPr>
          <w:sz w:val="21"/>
          <w:szCs w:val="21"/>
        </w:rPr>
        <w:t xml:space="preserve">leaders </w:t>
      </w:r>
      <w:r w:rsidRPr="00031FFD">
        <w:rPr>
          <w:sz w:val="21"/>
          <w:szCs w:val="21"/>
        </w:rPr>
        <w:t>lack simple, repeatable tools that travel across units and geographies without requiring complex data infrastructures.</w:t>
      </w:r>
    </w:p>
    <w:p w14:paraId="1C5A4C85" w14:textId="77777777" w:rsidR="00E617FE" w:rsidRPr="00E617FE" w:rsidRDefault="00E617FE" w:rsidP="00E617FE">
      <w:pPr>
        <w:pStyle w:val="BODY0"/>
        <w:ind w:left="660"/>
      </w:pPr>
      <w:r w:rsidRPr="00E617FE">
        <w:t>Bridging these gaps requires treating equality as an operating discipline rather than a cultural aspiration. This paper addresses both gaps by offering a coherent operating model and a suite of plain-language tools that embed equality into the managerial spine of the enterprise.</w:t>
      </w:r>
    </w:p>
    <w:p w14:paraId="6EFBC5C5" w14:textId="3F4D5474" w:rsidR="00E617FE" w:rsidRPr="00E617FE" w:rsidRDefault="00E617FE" w:rsidP="00031FFD">
      <w:pPr>
        <w:pStyle w:val="HEADING20"/>
      </w:pPr>
      <w:r w:rsidRPr="00E617FE">
        <w:t>1.3|Contributions</w:t>
      </w:r>
    </w:p>
    <w:p w14:paraId="4BDF01B7" w14:textId="77777777" w:rsidR="00E617FE" w:rsidRPr="00E617FE" w:rsidRDefault="00E617FE" w:rsidP="00E617FE">
      <w:pPr>
        <w:pStyle w:val="BODY0"/>
        <w:ind w:left="660"/>
      </w:pPr>
      <w:r w:rsidRPr="00E617FE">
        <w:t>This work makes four main contributions:</w:t>
      </w:r>
    </w:p>
    <w:p w14:paraId="455199BB" w14:textId="77777777" w:rsidR="00E617FE" w:rsidRPr="00031FFD" w:rsidRDefault="00E617FE" w:rsidP="00031FFD">
      <w:pPr>
        <w:pStyle w:val="BODY0"/>
        <w:numPr>
          <w:ilvl w:val="0"/>
          <w:numId w:val="26"/>
        </w:numPr>
        <w:ind w:left="1080" w:right="567" w:hanging="180"/>
        <w:rPr>
          <w:sz w:val="21"/>
          <w:szCs w:val="21"/>
        </w:rPr>
      </w:pPr>
      <w:r w:rsidRPr="00031FFD">
        <w:rPr>
          <w:sz w:val="21"/>
          <w:szCs w:val="21"/>
        </w:rPr>
        <w:t xml:space="preserve">A unified operating model for executive equality. We integrate four pillars—strategy and governance, talent systems, work design and culture, and transparency with accountability—into a single framework that executives can own and audit. </w:t>
      </w:r>
    </w:p>
    <w:p w14:paraId="66836303" w14:textId="77777777" w:rsidR="00E617FE" w:rsidRPr="00031FFD" w:rsidRDefault="00E617FE" w:rsidP="00031FFD">
      <w:pPr>
        <w:pStyle w:val="BODY0"/>
        <w:numPr>
          <w:ilvl w:val="0"/>
          <w:numId w:val="26"/>
        </w:numPr>
        <w:ind w:left="1080" w:right="567" w:hanging="180"/>
        <w:rPr>
          <w:sz w:val="21"/>
          <w:szCs w:val="21"/>
        </w:rPr>
      </w:pPr>
      <w:r w:rsidRPr="00031FFD">
        <w:rPr>
          <w:sz w:val="21"/>
          <w:szCs w:val="21"/>
        </w:rPr>
        <w:t xml:space="preserve">Text-first managerial tools. We introduce practical artifacts that require little or no quantitative machinery: decision checklists for hiring and promotion, meeting compacts to structure voice and credit, sponsorship diaries to turn advocacy into a visible practice, role design canvases to open pathways, and narrative reviews to replace vague impressions with reasoned judgments. </w:t>
      </w:r>
    </w:p>
    <w:p w14:paraId="597A6040" w14:textId="77777777" w:rsidR="00E617FE" w:rsidRPr="00031FFD" w:rsidRDefault="00E617FE" w:rsidP="00031FFD">
      <w:pPr>
        <w:pStyle w:val="BODY0"/>
        <w:numPr>
          <w:ilvl w:val="0"/>
          <w:numId w:val="26"/>
        </w:numPr>
        <w:ind w:left="1080" w:right="567" w:hanging="180"/>
        <w:rPr>
          <w:sz w:val="21"/>
          <w:szCs w:val="21"/>
        </w:rPr>
      </w:pPr>
      <w:r w:rsidRPr="00031FFD">
        <w:rPr>
          <w:sz w:val="21"/>
          <w:szCs w:val="21"/>
        </w:rPr>
        <w:t xml:space="preserve">An implementation roadmap with ethical guardrails. We outline staged adoption—mobilize, build, scale, sustain, evolve—paired with controls that avoid tokenism, anticipate backlash, and prevent “glass-cliff” appointments by aligning mandate and means. </w:t>
      </w:r>
    </w:p>
    <w:p w14:paraId="46CB623F" w14:textId="77777777" w:rsidR="00E617FE" w:rsidRPr="00031FFD" w:rsidRDefault="00E617FE" w:rsidP="00031FFD">
      <w:pPr>
        <w:pStyle w:val="BODY0"/>
        <w:numPr>
          <w:ilvl w:val="0"/>
          <w:numId w:val="26"/>
        </w:numPr>
        <w:ind w:left="1080" w:right="567" w:hanging="180"/>
        <w:rPr>
          <w:sz w:val="21"/>
          <w:szCs w:val="21"/>
        </w:rPr>
      </w:pPr>
      <w:r w:rsidRPr="00031FFD">
        <w:rPr>
          <w:sz w:val="21"/>
          <w:szCs w:val="21"/>
        </w:rPr>
        <w:t>An evaluation approach without dashboards. We propose qualitative signals of progress—process integrity, trust in forums, clarity of succession stories, and the visibility of diverse leaders in consequential roles—so teams can learn and adapt even where measurement capacity is limited.</w:t>
      </w:r>
    </w:p>
    <w:p w14:paraId="0384F36A" w14:textId="403D8194" w:rsidR="00E617FE" w:rsidRPr="00E617FE" w:rsidRDefault="00E617FE" w:rsidP="00031FFD">
      <w:pPr>
        <w:pStyle w:val="HEADING20"/>
      </w:pPr>
      <w:r w:rsidRPr="00E617FE">
        <w:t>1.4|Main Work and Approach</w:t>
      </w:r>
    </w:p>
    <w:p w14:paraId="1E7AEBE6" w14:textId="77777777" w:rsidR="00E617FE" w:rsidRPr="00E617FE" w:rsidRDefault="00E617FE" w:rsidP="00E617FE">
      <w:pPr>
        <w:pStyle w:val="BODY0"/>
        <w:ind w:left="660"/>
      </w:pPr>
      <w:r w:rsidRPr="00E617FE">
        <w:t>Our main work is to translate principles into managerial practice. We proceed in four moves:</w:t>
      </w:r>
    </w:p>
    <w:p w14:paraId="6CB8877B" w14:textId="77777777" w:rsidR="00E617FE" w:rsidRPr="00031FFD" w:rsidRDefault="00E617FE" w:rsidP="00031FFD">
      <w:pPr>
        <w:pStyle w:val="BODY0"/>
        <w:numPr>
          <w:ilvl w:val="0"/>
          <w:numId w:val="27"/>
        </w:numPr>
        <w:ind w:left="1080" w:right="567" w:hanging="180"/>
        <w:rPr>
          <w:sz w:val="21"/>
          <w:szCs w:val="21"/>
        </w:rPr>
      </w:pPr>
      <w:r w:rsidRPr="00031FFD">
        <w:rPr>
          <w:sz w:val="21"/>
          <w:szCs w:val="21"/>
        </w:rPr>
        <w:t>Diagnose through conversations and observation. Rather than begin with spreadsheets, we begin with how work is actually done. We listen for pinch points in staffing, decision forums, and feedback rituals; we read the documents that carry power (job specs, promotion notes, post-mortems); and we watch meetings to see who speaks, who interrupts, and how credit is assigned.</w:t>
      </w:r>
    </w:p>
    <w:p w14:paraId="7E326AF9" w14:textId="77777777" w:rsidR="00E617FE" w:rsidRPr="00031FFD" w:rsidRDefault="00E617FE" w:rsidP="00031FFD">
      <w:pPr>
        <w:pStyle w:val="BODY0"/>
        <w:numPr>
          <w:ilvl w:val="0"/>
          <w:numId w:val="27"/>
        </w:numPr>
        <w:ind w:left="1080" w:right="567" w:hanging="180"/>
        <w:rPr>
          <w:sz w:val="21"/>
          <w:szCs w:val="21"/>
        </w:rPr>
      </w:pPr>
      <w:r w:rsidRPr="00031FFD">
        <w:rPr>
          <w:sz w:val="21"/>
          <w:szCs w:val="21"/>
        </w:rPr>
        <w:t>Design minimum viable changes. We favor small, structural shifts that compound: a common rubric for interviews, a rule for how meeting chairs manage airtime, a default rotation into a power role with defined learning goals, and a written sponsorship log that leaders maintain and review.</w:t>
      </w:r>
    </w:p>
    <w:p w14:paraId="6F3EC4DF" w14:textId="77777777" w:rsidR="00E617FE" w:rsidRPr="00031FFD" w:rsidRDefault="00E617FE" w:rsidP="00031FFD">
      <w:pPr>
        <w:pStyle w:val="BODY0"/>
        <w:numPr>
          <w:ilvl w:val="0"/>
          <w:numId w:val="27"/>
        </w:numPr>
        <w:ind w:left="1080" w:right="567" w:hanging="180"/>
        <w:rPr>
          <w:sz w:val="21"/>
          <w:szCs w:val="21"/>
        </w:rPr>
      </w:pPr>
      <w:r w:rsidRPr="00031FFD">
        <w:rPr>
          <w:sz w:val="21"/>
          <w:szCs w:val="21"/>
        </w:rPr>
        <w:t>Pilot in real business units. We test in live contexts with real stakes. The emphasis is on credibility with operators, not symbolic gestures. What works is documented as a pattern others can adopt; what fails is learned from and revised.</w:t>
      </w:r>
    </w:p>
    <w:p w14:paraId="561386F0" w14:textId="77777777" w:rsidR="00E617FE" w:rsidRPr="00031FFD" w:rsidRDefault="00E617FE" w:rsidP="00031FFD">
      <w:pPr>
        <w:pStyle w:val="BODY0"/>
        <w:numPr>
          <w:ilvl w:val="0"/>
          <w:numId w:val="27"/>
        </w:numPr>
        <w:ind w:left="1080" w:right="567" w:hanging="180"/>
        <w:rPr>
          <w:sz w:val="21"/>
          <w:szCs w:val="21"/>
        </w:rPr>
      </w:pPr>
      <w:r w:rsidRPr="00031FFD">
        <w:rPr>
          <w:sz w:val="21"/>
          <w:szCs w:val="21"/>
        </w:rPr>
        <w:t>Institutionalize through governance. We anchor practices in board routines, executive agendas, performance conversations, and leadership transitions so they survive personnel changes and remain part of how the organization runs.</w:t>
      </w:r>
    </w:p>
    <w:p w14:paraId="462C7CA1" w14:textId="77777777" w:rsidR="00E617FE" w:rsidRPr="00E617FE" w:rsidRDefault="00E617FE" w:rsidP="00E617FE">
      <w:pPr>
        <w:pStyle w:val="BODY0"/>
        <w:ind w:left="660"/>
        <w:rPr>
          <w:rtl/>
        </w:rPr>
      </w:pPr>
      <w:r w:rsidRPr="00E617FE">
        <w:t>Throughout, our approach is principle-led and context-aware. We articulate standards that travel, then adapt practices to local law, labor markets, and culture without diluting intent. We attend to intersectionality by designing supports that remove compounded frictions, ensuring that gender, nationality, disability, class, age, and other factors are accounted for in local adaptation.</w:t>
      </w:r>
    </w:p>
    <w:p w14:paraId="33B6055B" w14:textId="766B01C7" w:rsidR="00E617FE" w:rsidRPr="00E617FE" w:rsidRDefault="00E617FE" w:rsidP="00031FFD">
      <w:pPr>
        <w:pStyle w:val="HEADING20"/>
      </w:pPr>
      <w:r w:rsidRPr="00E617FE">
        <w:t>1.5|Structure of the Paper</w:t>
      </w:r>
    </w:p>
    <w:p w14:paraId="68F837DE" w14:textId="77777777" w:rsidR="00E617FE" w:rsidRPr="00031FFD" w:rsidRDefault="00E617FE" w:rsidP="00E617FE">
      <w:pPr>
        <w:pStyle w:val="BODY0"/>
        <w:ind w:left="660"/>
      </w:pPr>
      <w:r w:rsidRPr="00E617FE">
        <w:t xml:space="preserve">The </w:t>
      </w:r>
      <w:r w:rsidRPr="00031FFD">
        <w:t xml:space="preserve">remainder proceeds in four parts aligned to the paper’s operating logic. Section 2 establishes the conceptual language for practice (equality, equity, fair process; merit as managerial craft; belonging and voice; power pathways and role architecture; sponsorship vs. mentorship vs. allyship; psychological safety; glass-cliff </w:t>
      </w:r>
      <w:r w:rsidRPr="00031FFD">
        <w:lastRenderedPageBreak/>
        <w:t xml:space="preserve">risk). Section 3 translates those concepts into a system diagnosis: how leadership is actually produced (3.1), four diagnostic moves to see power and decisions clearly (3.2), the design principles that convert barriers into levers (3.3), common failure modes and remedies (3.4), readiness conditions (3.5), and what changes when the system changes (3.6). Section 4 turns diagnosis into operations through an implementation path: from governance and structure (4.1) to an equality-conscious talent system (4.2), work design and cultural infrastructure (4.3), transparency/learning loops (4.4), and managerial implications (4.5). Section 5 concludes with key takeaways, limitations, and future work. </w:t>
      </w:r>
    </w:p>
    <w:p w14:paraId="15842840" w14:textId="0F91374B" w:rsidR="00E617FE" w:rsidRPr="00E617FE" w:rsidRDefault="00E617FE" w:rsidP="00031FFD">
      <w:pPr>
        <w:pStyle w:val="HEADING11"/>
      </w:pPr>
      <w:r w:rsidRPr="00E617FE">
        <w:t>2|Concepts That Clarify the Work</w:t>
      </w:r>
    </w:p>
    <w:p w14:paraId="12D0557B" w14:textId="77777777" w:rsidR="00E617FE" w:rsidRPr="00E617FE" w:rsidRDefault="00E617FE" w:rsidP="00E617FE">
      <w:pPr>
        <w:pStyle w:val="BODY0"/>
        <w:ind w:left="660"/>
      </w:pPr>
      <w:r w:rsidRPr="00E617FE">
        <w:t>This section builds a common language for doing the work of gender equality at the executive level. The aim is not to coin slogans but to make leadership practices legible and improvable. Each concept below is written as a narrative rather than a checklist, because the craft of management unfolds in conversations, judgments, and routines—not in itemized directives. At the foundation sit equality, equity, and fair process. Equality promises one set of rules for everyone; equity acknowledges that people encounter patterned frictions and requires us to remove those frictions so that capable people can meet the same rules. Fair process is the habit of making criteria explicit, reasoning transparent, and outcomes explainable. When these three travel together, executives can defend decisions on the strength of evidence and design rather than on personal preference. When they are separated, the organization drifts: equality without equity preserves advantage, equity without equality looks arbitrary, and both without fair process turn leadership selection into rumor.</w:t>
      </w:r>
    </w:p>
    <w:p w14:paraId="5D6C1AFC" w14:textId="77777777" w:rsidR="00E617FE" w:rsidRPr="00E617FE" w:rsidRDefault="00E617FE" w:rsidP="00E617FE">
      <w:pPr>
        <w:pStyle w:val="BODY0"/>
        <w:ind w:left="660"/>
      </w:pPr>
      <w:r w:rsidRPr="00E617FE">
        <w:t>Meritocracy, in this light, is not a natural state but a managerial craft. “Merit” is too easily confused with familiarity, fluency, or stylistic ease in rooms where judgments are made. A disciplined merit practice treats readiness as something that can be observed and described: what was achieved, under which constraints, with what quality of decision-making, and how reliably the leader can repeat such performance in different contexts. Executives who practice this craft learn to balance narrative with evidence and to calibrate judgments across teams, so that a person’s prospects are not determined by the vocabulary of the most eloquent sponsor.</w:t>
      </w:r>
    </w:p>
    <w:p w14:paraId="17542472" w14:textId="77777777" w:rsidR="00E617FE" w:rsidRPr="00E617FE" w:rsidRDefault="00E617FE" w:rsidP="00E617FE">
      <w:pPr>
        <w:pStyle w:val="BODY0"/>
        <w:ind w:left="660"/>
      </w:pPr>
      <w:r w:rsidRPr="00E617FE">
        <w:t>Belonging and voice turn representation into contribution. Belonging is the felt permission to speak and dissent without penalty; voice is the operational reality of who is invited to frame problems, sequence arguments, and close decisions. Executive rooms that privilege speed or seniority over design tend to narrow who is heard. By contrast, rooms that deliberately surface proximate expertise, encourage contestable claims, and record contributions build a culture where people bring their best thinking because the system proves it knows what to do with it. Power pathways are the routes through which influence accumulates. In most organizations, authority clusters in roles tied to revenue, customers, operations, or core technology. If women are routinely steered toward advisory or staff functions while decision rights settle elsewhere, equality will fail even when titles look similar. Role architecture—the explicit mapping of decision rights, accountabilities, and interfaces—makes power visible and therefore open to redesign. When rotations into powerful areas are treated as developmental moves with clear learning goals, coaching, and safe exit paths, they become engines of credibility rather than trials by fire.</w:t>
      </w:r>
    </w:p>
    <w:p w14:paraId="1206D64D" w14:textId="77777777" w:rsidR="00E617FE" w:rsidRPr="00E617FE" w:rsidRDefault="00E617FE" w:rsidP="00E617FE">
      <w:pPr>
        <w:pStyle w:val="BODY0"/>
        <w:ind w:left="660"/>
      </w:pPr>
      <w:r w:rsidRPr="00E617FE">
        <w:t xml:space="preserve">Sponsorship, mentorship, and allyship are often conflated, yet they do different kinds of work. Mentorship offers counsel; allyship interrupts exclusion; sponsorship spends political capital to place capable people in consequential assignments and defends their right to be there. Careers move at the speed of sponsorship. Cultures that confuse advice with advocacy produce well-mentored but under-placed leaders. Cultures that value sponsorship treat assignments as investments, not favors, and make the flow of opportunities visible enough to be discussed and improved. Equality also depends on intersectionality and local adaptation. Gender does not operate in isolation from nationality, race, disability, class, or age. Barriers compound differently across contexts. A single universal program, however well-intentioned, will miss local frictions and invite cynicism. Mature organizations articulate standards that travel—fair criteria, transparent reasoning, real </w:t>
      </w:r>
      <w:r w:rsidRPr="00E617FE">
        <w:lastRenderedPageBreak/>
        <w:t>authority—then invite local leaders and affinity groups to translate those standards into practices that fit law, labor markets, and culture without diluting intent.</w:t>
      </w:r>
    </w:p>
    <w:p w14:paraId="2B57F3E2" w14:textId="77777777" w:rsidR="00E617FE" w:rsidRPr="00E617FE" w:rsidRDefault="00E617FE" w:rsidP="00E617FE">
      <w:pPr>
        <w:pStyle w:val="BODY0"/>
        <w:ind w:left="660"/>
      </w:pPr>
      <w:r w:rsidRPr="00E617FE">
        <w:t>The “glass cliff” describes a recurring pattern: women are invited to lead in turbulent moments with constrained time, resources, or mandate. The symbolism disguises risk transfer. Ethical leadership appointments pair opportunity with means—clear authority to reshape teams and plans, realistic horizons, and visible peer support. Midcourse reviews then focus on structural impediments as much as on personal performance, so the organization learns to fix conditions rather than blame individuals for predictable headwinds.</w:t>
      </w:r>
    </w:p>
    <w:p w14:paraId="2A921A36" w14:textId="77777777" w:rsidR="00E617FE" w:rsidRPr="00E617FE" w:rsidRDefault="00E617FE" w:rsidP="00E617FE">
      <w:pPr>
        <w:pStyle w:val="BODY0"/>
        <w:ind w:left="660"/>
      </w:pPr>
      <w:r w:rsidRPr="00E617FE">
        <w:t>Psychological safety is the precondition for better decisions. It is not a mood but a managerial promise: candor will not be punished. Safety erodes through micro-exclusions—interruptions, idea appropriation, back-channel decisions, and social rituals that quietly signal who counts. Executives protect safety by modeling curiosity under challenge, closing the loop on raised concerns with concrete remedies, and treating retaliation as a breach of leadership duty. Over time, people learn that dissent improves outcomes and that credit attaches to contribution rather than status. Informal networks and political capital shape outcomes long before formal processes convene. The pre-meeting that frames the issue, the corridor where options are narrowed, the dinner where alignment is built—these spaces often determine who gets a fair hearing. When such networks are closed or homogeneous, formal processes cannot compensate. Leaders can widen access by moving substantive framing into official forums, varying the social glue so more people can participate, and being explicit about when and where decisions are actually made.</w:t>
      </w:r>
    </w:p>
    <w:p w14:paraId="4204585E" w14:textId="77777777" w:rsidR="00E617FE" w:rsidRPr="00E617FE" w:rsidRDefault="00E617FE" w:rsidP="00E617FE">
      <w:pPr>
        <w:pStyle w:val="BODY0"/>
        <w:ind w:left="660"/>
      </w:pPr>
      <w:r w:rsidRPr="00E617FE">
        <w:t>Evaluation improves when it privileges evidence over impression. Senior promotion notes filled with adjectives and generalities do not withstand scrutiny; those that point to concrete episodes—difficult negotiations, cross-functional turnarounds, high-ambiguity calls—and analyze the behaviors that produced success, travel better across panels and geographies. Adding structured work samples or case walk-throughs for executive candidates helps disentangle style from substance and gives decision makers shared material to discuss. Meeting architecture and the “airtime economy” deserve more attention than they usually get. Executive time is scarce, and without design, the loudest or most senior voices dominate. Agendas that separate deliberation from information, sequences that bring proximate experts and affected operators to the front of the discussion, chairs who manage turns and ensure dissent is recorded—these are not niceties; they are instruments of better governance. Decision memos that capture rationale and credit complete the loop, teaching the organization what good looks like. Work design, especially predictable flexibility, turns individual accommodations into system properties. When collaboration windows, response expectations, travel norms, and escalation paths are explicit, participation does not depend on constant availability. This protects caregivers and distributed teams without sacrificing performance. In practice, predictable flexibility rewards preparation, disciplined handoffs, and written clarity—behaviors strongly correlated with reliable execution at scale.</w:t>
      </w:r>
    </w:p>
    <w:p w14:paraId="3BBEE451" w14:textId="77777777" w:rsidR="00E617FE" w:rsidRPr="00E617FE" w:rsidRDefault="00E617FE" w:rsidP="00E617FE">
      <w:pPr>
        <w:pStyle w:val="BODY0"/>
        <w:ind w:left="660"/>
      </w:pPr>
      <w:r w:rsidRPr="00E617FE">
        <w:t>Tokenism is representation without power. Announcing senior titles that carry little budget, team, or decision right creates burnout and distrust. Real authority is visible; it shows up in who signs, who allocates, who can refuse, and who can reset direction. Organizations that are serious about equality ensure that newly appointed leaders hold levers that matter and are not over-rotated into representational labor that crowds out their core responsibilities. Governance and stewardship provide the scaffolding that keeps this work alive through leadership changes and business cycles. Boards that treat equality as part of leadership production—not as a periodic report—ask about processes, pathways, and the integrity of decisions. Executive teams that view inclusion as an operational standard align people, legal, procurement, and compliance policies so that external partners reinforce, rather than undermine, internal norms. Accountability then becomes a property of the system: leaders are assessed on the health of their teams and on the quality of their people decisions, not just on financial outputs.</w:t>
      </w:r>
    </w:p>
    <w:p w14:paraId="2549CCEC" w14:textId="77777777" w:rsidR="00E617FE" w:rsidRPr="00E617FE" w:rsidRDefault="00E617FE" w:rsidP="00E617FE">
      <w:pPr>
        <w:pStyle w:val="BODY0"/>
        <w:ind w:left="660"/>
      </w:pPr>
      <w:r w:rsidRPr="00E617FE">
        <w:t xml:space="preserve">Learning systems convert experience into better practice. Each hire, promotion, crisis, and departure is an opportunity to examine whether the process worked as intended. Brief after-action reviews that analyze </w:t>
      </w:r>
      <w:r w:rsidRPr="00E617FE">
        <w:lastRenderedPageBreak/>
        <w:t>decision design—not just individual performance—create a memory the organization can reuse. Exit interviews that translate themes into changed practices, and leadership communications that explain what has been learned and adjusted, demonstrate that issues do not disappear into silence. Language and story knit these practices together. The phrases leaders choose—about toughness, availability, and who counts as “strategic”—either widen or narrow what seems possible. Stories that celebrate integrators, bridge-builders, and system fixers alongside heroic closers reset the image of leadership. When communications tie business outcomes to the craft of equitable management, people see that inclusion is not theater but a source of advantage.</w:t>
      </w:r>
    </w:p>
    <w:p w14:paraId="1B4736E1" w14:textId="77777777" w:rsidR="00E617FE" w:rsidRPr="00E617FE" w:rsidRDefault="00E617FE" w:rsidP="00E617FE">
      <w:pPr>
        <w:pStyle w:val="BODY0"/>
        <w:ind w:left="660"/>
      </w:pPr>
      <w:r w:rsidRPr="00E617FE">
        <w:t>Finally, the ethics of means and ends matter. Equality pursued through shortcuts—quiet reshuffles to improve optics, performative investigations, or opaque exceptions—erodes trust. The legitimate path pairs symbolic acts with substance: mandate, resources, time, and due process. In this way, the organization makes equality durable because it is anchored in how decisions are made and how authority is exercised.</w:t>
      </w:r>
    </w:p>
    <w:p w14:paraId="1611119C" w14:textId="77777777" w:rsidR="00E617FE" w:rsidRPr="00E617FE" w:rsidRDefault="00E617FE" w:rsidP="00E617FE">
      <w:pPr>
        <w:pStyle w:val="BODY0"/>
        <w:ind w:left="660"/>
      </w:pPr>
      <w:r w:rsidRPr="00E617FE">
        <w:t xml:space="preserve">Taken together, these concepts form a coherent management language. They suggest that advancing gender equality at the top is not a moral add-on but a redesign of how leadership is produced. When equality, equity, and fair process align; when sponsorship opens real pathways; when meetings, roles, and evaluations are engineered for voice and evidence; and when governance learns out loud, the system begins to generate diverse leadership by default. What changes is not only who sits at the table, but how the table </w:t>
      </w:r>
      <w:proofErr w:type="spellStart"/>
      <w:proofErr w:type="gramStart"/>
      <w:r w:rsidRPr="00E617FE">
        <w:t>works.All</w:t>
      </w:r>
      <w:proofErr w:type="spellEnd"/>
      <w:proofErr w:type="gramEnd"/>
      <w:r w:rsidRPr="00E617FE">
        <w:t xml:space="preserve"> inserts, figures, diagrams, photographs, and tables must be center-aligned, clear, and appropriate for black/white or greyscale reproduction.</w:t>
      </w:r>
    </w:p>
    <w:p w14:paraId="6ED9B7CF" w14:textId="4F841B0C" w:rsidR="00E617FE" w:rsidRPr="00E617FE" w:rsidRDefault="00E617FE" w:rsidP="003A2A70">
      <w:pPr>
        <w:pStyle w:val="HEADING11"/>
      </w:pPr>
      <w:r w:rsidRPr="00E617FE">
        <w:t>3|From Barriers to Levers: A Management Diagnosis</w:t>
      </w:r>
    </w:p>
    <w:p w14:paraId="316D7863" w14:textId="77777777" w:rsidR="00E617FE" w:rsidRPr="00E617FE" w:rsidRDefault="00E617FE" w:rsidP="00E617FE">
      <w:pPr>
        <w:pStyle w:val="BODY0"/>
        <w:ind w:left="660"/>
      </w:pPr>
      <w:r w:rsidRPr="00E617FE">
        <w:t>This section translates the conceptual language of Section 2 into a practical diagnosis of how executive leadership is actually produced. It explains why well-intentioned organizations still fall short, and it frames the design principles that convert recurring failure modes into managerial levers. The goal is to help leadership teams see their system clearly—where influence is formed, how decisions travel, and why certain patterns persist—so that Section 4’s implementation path feels inevitable rather than aspirational.</w:t>
      </w:r>
    </w:p>
    <w:p w14:paraId="4FB02EED" w14:textId="21F868FF" w:rsidR="00E617FE" w:rsidRPr="00E617FE" w:rsidRDefault="00E617FE" w:rsidP="003A2A70">
      <w:pPr>
        <w:pStyle w:val="HEADING20"/>
      </w:pPr>
      <w:r w:rsidRPr="00E617FE">
        <w:t>3.1|How Leadership Is Really Produced</w:t>
      </w:r>
    </w:p>
    <w:p w14:paraId="35052672" w14:textId="77777777" w:rsidR="00E617FE" w:rsidRPr="00E617FE" w:rsidRDefault="00E617FE" w:rsidP="00E617FE">
      <w:pPr>
        <w:pStyle w:val="BODY0"/>
        <w:ind w:left="660"/>
      </w:pPr>
      <w:r w:rsidRPr="00E617FE">
        <w:t>In most institutions, leadership is not appointed solely through formal announcements; it is made, day by day, in the assignment of consequential work, in who frames decisions, and in which narratives about “readiness” take hold. The first supervisory step often happens informally, as a manager “tries someone out” on a small team or a sensitive client. If that person resembles prior success stories, the experiment is read as evidence of potential; if not, it is read as risky. These early interpretations compound. A year later, two people with similar capability can face very different sets of choices: one has a record of “owning outcomes,” the other of “supporting outcomes.” The difference is less about effort than about proximity to power.</w:t>
      </w:r>
    </w:p>
    <w:p w14:paraId="21A0AFEB" w14:textId="77777777" w:rsidR="00E617FE" w:rsidRPr="00E617FE" w:rsidRDefault="00E617FE" w:rsidP="00E617FE">
      <w:pPr>
        <w:pStyle w:val="BODY0"/>
        <w:ind w:left="660"/>
      </w:pPr>
      <w:r w:rsidRPr="00E617FE">
        <w:t xml:space="preserve">Role segregation reinforces the gap. Advisory or staff posts—valuable and respected—rarely control budgets, architecture, or customers at scale. By contrast, roles in revenue, operations, product, and core technology centralize decision rights. When women are disproportionately placed in the former and men in the latter, the pathway to the top narrows without any explicit rule that says it must. This is not a conspiracy; it is the quiet drift of tradition. Without deliberate role architecture, influence migrates to familiar places, and succession plans mirror yesterday. As shown in </w:t>
      </w:r>
      <w:r w:rsidRPr="003A2A70">
        <w:rPr>
          <w:i/>
          <w:iCs/>
        </w:rPr>
        <w:t>Table 1</w:t>
      </w:r>
      <w:r w:rsidRPr="003A2A70">
        <w:t>,</w:t>
      </w:r>
      <w:r w:rsidRPr="00E617FE">
        <w:t xml:space="preserve"> formal job families quietly distribute power: high-authority domains remain male-dominant, while advisory domains, despite expertise, rarely grant structural influence.</w:t>
      </w:r>
    </w:p>
    <w:p w14:paraId="2C898F4E" w14:textId="251A7FEC" w:rsidR="00E617FE" w:rsidRPr="00E617FE" w:rsidRDefault="00E617FE" w:rsidP="003A2A70">
      <w:pPr>
        <w:pStyle w:val="Figure"/>
        <w:rPr>
          <w:lang w:val="en-GB"/>
        </w:rPr>
      </w:pPr>
      <w:r w:rsidRPr="00E617FE">
        <w:rPr>
          <w:bCs/>
          <w:lang w:val="en-GB"/>
        </w:rPr>
        <w:lastRenderedPageBreak/>
        <w:t xml:space="preserve">Table 1. </w:t>
      </w:r>
      <w:r w:rsidRPr="00E617FE">
        <w:rPr>
          <w:lang w:val="en-GB"/>
        </w:rPr>
        <w:t xml:space="preserve">Typical </w:t>
      </w:r>
      <w:r w:rsidR="003A2A70" w:rsidRPr="00E617FE">
        <w:rPr>
          <w:lang w:val="en-GB"/>
        </w:rPr>
        <w:t>role distribution and decision rights</w:t>
      </w:r>
      <w:r w:rsidR="003A2A70">
        <w:rPr>
          <w:lang w:val="en-GB"/>
        </w:rPr>
        <w:t>.</w:t>
      </w:r>
    </w:p>
    <w:tbl>
      <w:tblPr>
        <w:tblStyle w:val="TableGrid1"/>
        <w:tblpPr w:leftFromText="187" w:rightFromText="187" w:vertAnchor="text" w:horzAnchor="page" w:tblpXSpec="center" w:tblpY="-57"/>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604"/>
        <w:gridCol w:w="1620"/>
        <w:gridCol w:w="1530"/>
        <w:gridCol w:w="1620"/>
      </w:tblGrid>
      <w:tr w:rsidR="006D1779" w:rsidRPr="00E617FE" w14:paraId="0F20866E" w14:textId="77777777" w:rsidTr="00DF73B8">
        <w:trPr>
          <w:trHeight w:val="530"/>
        </w:trPr>
        <w:tc>
          <w:tcPr>
            <w:tcW w:w="1546" w:type="dxa"/>
            <w:tcBorders>
              <w:bottom w:val="single" w:sz="4" w:space="0" w:color="auto"/>
            </w:tcBorders>
            <w:hideMark/>
          </w:tcPr>
          <w:p w14:paraId="344B815F" w14:textId="77777777" w:rsidR="00E617FE" w:rsidRPr="003A2A70" w:rsidRDefault="00E617FE" w:rsidP="003A2A70">
            <w:pPr>
              <w:pStyle w:val="TABLECONTENT"/>
              <w:framePr w:hSpace="0" w:wrap="auto" w:vAnchor="margin" w:hAnchor="text" w:xAlign="left" w:yAlign="inline"/>
              <w:suppressOverlap w:val="0"/>
              <w:rPr>
                <w:b/>
                <w:bCs/>
              </w:rPr>
            </w:pPr>
            <w:r w:rsidRPr="003A2A70">
              <w:rPr>
                <w:b/>
                <w:bCs/>
              </w:rPr>
              <w:t>Function Area</w:t>
            </w:r>
          </w:p>
        </w:tc>
        <w:tc>
          <w:tcPr>
            <w:tcW w:w="1604" w:type="dxa"/>
            <w:tcBorders>
              <w:bottom w:val="single" w:sz="4" w:space="0" w:color="auto"/>
            </w:tcBorders>
            <w:hideMark/>
          </w:tcPr>
          <w:p w14:paraId="4FAEF1C7" w14:textId="77777777" w:rsidR="00E617FE" w:rsidRPr="003A2A70" w:rsidRDefault="00E617FE" w:rsidP="003A2A70">
            <w:pPr>
              <w:pStyle w:val="TABLECONTENT"/>
              <w:framePr w:hSpace="0" w:wrap="auto" w:vAnchor="margin" w:hAnchor="text" w:xAlign="left" w:yAlign="inline"/>
              <w:suppressOverlap w:val="0"/>
              <w:rPr>
                <w:b/>
                <w:bCs/>
              </w:rPr>
            </w:pPr>
            <w:r w:rsidRPr="003A2A70">
              <w:rPr>
                <w:b/>
                <w:bCs/>
              </w:rPr>
              <w:t>Decision Authority Level</w:t>
            </w:r>
          </w:p>
        </w:tc>
        <w:tc>
          <w:tcPr>
            <w:tcW w:w="1620" w:type="dxa"/>
            <w:tcBorders>
              <w:bottom w:val="single" w:sz="4" w:space="0" w:color="auto"/>
            </w:tcBorders>
            <w:hideMark/>
          </w:tcPr>
          <w:p w14:paraId="057E3816" w14:textId="77777777" w:rsidR="00E617FE" w:rsidRPr="003A2A70" w:rsidRDefault="00E617FE" w:rsidP="003A2A70">
            <w:pPr>
              <w:pStyle w:val="TABLECONTENT"/>
              <w:framePr w:hSpace="0" w:wrap="auto" w:vAnchor="margin" w:hAnchor="text" w:xAlign="left" w:yAlign="inline"/>
              <w:suppressOverlap w:val="0"/>
              <w:rPr>
                <w:b/>
                <w:bCs/>
              </w:rPr>
            </w:pPr>
            <w:r w:rsidRPr="003A2A70">
              <w:rPr>
                <w:b/>
                <w:bCs/>
              </w:rPr>
              <w:t>Typical Gender Distribution (%)</w:t>
            </w:r>
          </w:p>
        </w:tc>
        <w:tc>
          <w:tcPr>
            <w:tcW w:w="1530" w:type="dxa"/>
            <w:tcBorders>
              <w:bottom w:val="single" w:sz="4" w:space="0" w:color="auto"/>
            </w:tcBorders>
            <w:hideMark/>
          </w:tcPr>
          <w:p w14:paraId="563A60D5" w14:textId="77777777" w:rsidR="00E617FE" w:rsidRPr="003A2A70" w:rsidRDefault="00E617FE" w:rsidP="003A2A70">
            <w:pPr>
              <w:pStyle w:val="TABLECONTENT"/>
              <w:framePr w:hSpace="0" w:wrap="auto" w:vAnchor="margin" w:hAnchor="text" w:xAlign="left" w:yAlign="inline"/>
              <w:suppressOverlap w:val="0"/>
              <w:rPr>
                <w:b/>
                <w:bCs/>
              </w:rPr>
            </w:pPr>
            <w:r w:rsidRPr="003A2A70">
              <w:rPr>
                <w:b/>
                <w:bCs/>
              </w:rPr>
              <w:t>Access to Power Roles</w:t>
            </w:r>
          </w:p>
        </w:tc>
        <w:tc>
          <w:tcPr>
            <w:tcW w:w="1620" w:type="dxa"/>
            <w:tcBorders>
              <w:bottom w:val="single" w:sz="4" w:space="0" w:color="auto"/>
            </w:tcBorders>
            <w:hideMark/>
          </w:tcPr>
          <w:p w14:paraId="18A1B81A" w14:textId="77777777" w:rsidR="00E617FE" w:rsidRPr="003A2A70" w:rsidRDefault="00E617FE" w:rsidP="003A2A70">
            <w:pPr>
              <w:pStyle w:val="TABLECONTENT"/>
              <w:framePr w:hSpace="0" w:wrap="auto" w:vAnchor="margin" w:hAnchor="text" w:xAlign="left" w:yAlign="inline"/>
              <w:suppressOverlap w:val="0"/>
              <w:rPr>
                <w:b/>
                <w:bCs/>
              </w:rPr>
            </w:pPr>
            <w:r w:rsidRPr="003A2A70">
              <w:rPr>
                <w:b/>
                <w:bCs/>
              </w:rPr>
              <w:t>Notes</w:t>
            </w:r>
          </w:p>
        </w:tc>
      </w:tr>
      <w:tr w:rsidR="006D1779" w:rsidRPr="00E617FE" w14:paraId="389D3B9F" w14:textId="77777777" w:rsidTr="00A20C69">
        <w:trPr>
          <w:trHeight w:val="609"/>
        </w:trPr>
        <w:tc>
          <w:tcPr>
            <w:tcW w:w="1546" w:type="dxa"/>
            <w:tcBorders>
              <w:top w:val="single" w:sz="4" w:space="0" w:color="auto"/>
            </w:tcBorders>
            <w:hideMark/>
          </w:tcPr>
          <w:p w14:paraId="6DD1DA4A" w14:textId="00D8A139" w:rsidR="00E617FE" w:rsidRPr="00E617FE" w:rsidRDefault="00E617FE" w:rsidP="00DF7F44">
            <w:pPr>
              <w:pStyle w:val="TABLECONTENT"/>
              <w:framePr w:hSpace="0" w:wrap="auto" w:vAnchor="margin" w:hAnchor="text" w:xAlign="left" w:yAlign="inline"/>
              <w:ind w:left="-21"/>
              <w:suppressOverlap w:val="0"/>
            </w:pPr>
            <w:r w:rsidRPr="00E617FE">
              <w:t>Revenue</w:t>
            </w:r>
            <w:r w:rsidR="00DF7F44">
              <w:t xml:space="preserve"> </w:t>
            </w:r>
            <w:r w:rsidR="00DF7F44" w:rsidRPr="00DF7F44">
              <w:rPr>
                <w:lang w:val="en-US"/>
              </w:rPr>
              <w:t>and</w:t>
            </w:r>
            <w:r w:rsidRPr="00E617FE">
              <w:t xml:space="preserve"> </w:t>
            </w:r>
            <w:r w:rsidR="006D1779" w:rsidRPr="00E617FE">
              <w:t>sales</w:t>
            </w:r>
          </w:p>
        </w:tc>
        <w:tc>
          <w:tcPr>
            <w:tcW w:w="1604" w:type="dxa"/>
            <w:tcBorders>
              <w:top w:val="single" w:sz="4" w:space="0" w:color="auto"/>
            </w:tcBorders>
            <w:hideMark/>
          </w:tcPr>
          <w:p w14:paraId="26B028CB" w14:textId="77777777" w:rsidR="00E617FE" w:rsidRPr="00E617FE" w:rsidRDefault="00E617FE" w:rsidP="003A2A70">
            <w:pPr>
              <w:pStyle w:val="TABLECONTENT"/>
              <w:framePr w:hSpace="0" w:wrap="auto" w:vAnchor="margin" w:hAnchor="text" w:xAlign="left" w:yAlign="inline"/>
              <w:suppressOverlap w:val="0"/>
            </w:pPr>
            <w:r w:rsidRPr="00E617FE">
              <w:t>High</w:t>
            </w:r>
          </w:p>
        </w:tc>
        <w:tc>
          <w:tcPr>
            <w:tcW w:w="1620" w:type="dxa"/>
            <w:tcBorders>
              <w:top w:val="single" w:sz="4" w:space="0" w:color="auto"/>
            </w:tcBorders>
            <w:hideMark/>
          </w:tcPr>
          <w:p w14:paraId="4F19BA67" w14:textId="77777777" w:rsidR="00E617FE" w:rsidRPr="00E617FE" w:rsidRDefault="00E617FE" w:rsidP="003A2A70">
            <w:pPr>
              <w:pStyle w:val="TABLECONTENT"/>
              <w:framePr w:hSpace="0" w:wrap="auto" w:vAnchor="margin" w:hAnchor="text" w:xAlign="left" w:yAlign="inline"/>
              <w:suppressOverlap w:val="0"/>
            </w:pPr>
            <w:r w:rsidRPr="00E617FE">
              <w:t>70 M / 30 F</w:t>
            </w:r>
          </w:p>
        </w:tc>
        <w:tc>
          <w:tcPr>
            <w:tcW w:w="1530" w:type="dxa"/>
            <w:tcBorders>
              <w:top w:val="single" w:sz="4" w:space="0" w:color="auto"/>
            </w:tcBorders>
            <w:hideMark/>
          </w:tcPr>
          <w:p w14:paraId="2910E646" w14:textId="732B21BE" w:rsidR="00E617FE" w:rsidRPr="00E617FE" w:rsidRDefault="00E617FE" w:rsidP="003A2A70">
            <w:pPr>
              <w:pStyle w:val="TABLECONTENT"/>
              <w:framePr w:hSpace="0" w:wrap="auto" w:vAnchor="margin" w:hAnchor="text" w:xAlign="left" w:yAlign="inline"/>
              <w:suppressOverlap w:val="0"/>
            </w:pPr>
            <w:r w:rsidRPr="00E617FE">
              <w:t xml:space="preserve">Direct </w:t>
            </w:r>
            <w:r w:rsidR="006D1779" w:rsidRPr="00E617FE">
              <w:t>budget control</w:t>
            </w:r>
          </w:p>
        </w:tc>
        <w:tc>
          <w:tcPr>
            <w:tcW w:w="1620" w:type="dxa"/>
            <w:tcBorders>
              <w:top w:val="single" w:sz="4" w:space="0" w:color="auto"/>
            </w:tcBorders>
            <w:hideMark/>
          </w:tcPr>
          <w:p w14:paraId="085ED1A4" w14:textId="77777777" w:rsidR="00E617FE" w:rsidRPr="00E617FE" w:rsidRDefault="00E617FE" w:rsidP="003A2A70">
            <w:pPr>
              <w:pStyle w:val="TABLECONTENT"/>
              <w:framePr w:hSpace="0" w:wrap="auto" w:vAnchor="margin" w:hAnchor="text" w:xAlign="left" w:yAlign="inline"/>
              <w:suppressOverlap w:val="0"/>
            </w:pPr>
            <w:r w:rsidRPr="00E617FE">
              <w:t>Fast track to executive roles</w:t>
            </w:r>
          </w:p>
        </w:tc>
      </w:tr>
      <w:tr w:rsidR="00E617FE" w:rsidRPr="00E617FE" w14:paraId="6E5F49A5" w14:textId="77777777" w:rsidTr="00A20C69">
        <w:trPr>
          <w:trHeight w:val="628"/>
        </w:trPr>
        <w:tc>
          <w:tcPr>
            <w:tcW w:w="1546" w:type="dxa"/>
            <w:hideMark/>
          </w:tcPr>
          <w:p w14:paraId="030521B3" w14:textId="329CB03A" w:rsidR="00E617FE" w:rsidRPr="00E617FE" w:rsidRDefault="00E617FE" w:rsidP="00DF7F44">
            <w:pPr>
              <w:pStyle w:val="TABLECONTENT"/>
              <w:framePr w:hSpace="0" w:wrap="auto" w:vAnchor="margin" w:hAnchor="text" w:xAlign="left" w:yAlign="inline"/>
              <w:ind w:left="-21"/>
              <w:suppressOverlap w:val="0"/>
            </w:pPr>
            <w:r w:rsidRPr="00E617FE">
              <w:t xml:space="preserve">Operations </w:t>
            </w:r>
            <w:r w:rsidR="00DF7F44" w:rsidRPr="00DF7F44">
              <w:rPr>
                <w:lang w:val="en-US"/>
              </w:rPr>
              <w:t>and</w:t>
            </w:r>
            <w:r w:rsidRPr="00E617FE">
              <w:t xml:space="preserve"> </w:t>
            </w:r>
            <w:r w:rsidR="006D1779" w:rsidRPr="00E617FE">
              <w:t>engineering</w:t>
            </w:r>
          </w:p>
        </w:tc>
        <w:tc>
          <w:tcPr>
            <w:tcW w:w="1604" w:type="dxa"/>
            <w:hideMark/>
          </w:tcPr>
          <w:p w14:paraId="76EA88D2" w14:textId="77777777" w:rsidR="00E617FE" w:rsidRPr="00E617FE" w:rsidRDefault="00E617FE" w:rsidP="003A2A70">
            <w:pPr>
              <w:pStyle w:val="TABLECONTENT"/>
              <w:framePr w:hSpace="0" w:wrap="auto" w:vAnchor="margin" w:hAnchor="text" w:xAlign="left" w:yAlign="inline"/>
              <w:suppressOverlap w:val="0"/>
            </w:pPr>
            <w:r w:rsidRPr="00E617FE">
              <w:t>High</w:t>
            </w:r>
          </w:p>
        </w:tc>
        <w:tc>
          <w:tcPr>
            <w:tcW w:w="1620" w:type="dxa"/>
            <w:hideMark/>
          </w:tcPr>
          <w:p w14:paraId="1E8FD45C" w14:textId="77777777" w:rsidR="00E617FE" w:rsidRPr="00E617FE" w:rsidRDefault="00E617FE" w:rsidP="003A2A70">
            <w:pPr>
              <w:pStyle w:val="TABLECONTENT"/>
              <w:framePr w:hSpace="0" w:wrap="auto" w:vAnchor="margin" w:hAnchor="text" w:xAlign="left" w:yAlign="inline"/>
              <w:suppressOverlap w:val="0"/>
            </w:pPr>
            <w:r w:rsidRPr="00E617FE">
              <w:t>75 M / 25 F</w:t>
            </w:r>
          </w:p>
        </w:tc>
        <w:tc>
          <w:tcPr>
            <w:tcW w:w="1530" w:type="dxa"/>
            <w:hideMark/>
          </w:tcPr>
          <w:p w14:paraId="0ED27F67" w14:textId="03FA64F6" w:rsidR="00E617FE" w:rsidRPr="00E617FE" w:rsidRDefault="00E617FE" w:rsidP="003A2A70">
            <w:pPr>
              <w:pStyle w:val="TABLECONTENT"/>
              <w:framePr w:hSpace="0" w:wrap="auto" w:vAnchor="margin" w:hAnchor="text" w:xAlign="left" w:yAlign="inline"/>
              <w:suppressOverlap w:val="0"/>
            </w:pPr>
            <w:r w:rsidRPr="00E617FE">
              <w:t xml:space="preserve">Resource </w:t>
            </w:r>
            <w:r w:rsidR="006D1779" w:rsidRPr="00E617FE">
              <w:t>allocation rights</w:t>
            </w:r>
          </w:p>
        </w:tc>
        <w:tc>
          <w:tcPr>
            <w:tcW w:w="1620" w:type="dxa"/>
            <w:hideMark/>
          </w:tcPr>
          <w:p w14:paraId="3C6E4BD0" w14:textId="77777777" w:rsidR="00E617FE" w:rsidRPr="00E617FE" w:rsidRDefault="00E617FE" w:rsidP="003A2A70">
            <w:pPr>
              <w:pStyle w:val="TABLECONTENT"/>
              <w:framePr w:hSpace="0" w:wrap="auto" w:vAnchor="margin" w:hAnchor="text" w:xAlign="left" w:yAlign="inline"/>
              <w:suppressOverlap w:val="0"/>
            </w:pPr>
            <w:r w:rsidRPr="00E617FE">
              <w:t>Technical visibility</w:t>
            </w:r>
          </w:p>
        </w:tc>
      </w:tr>
      <w:tr w:rsidR="00E617FE" w:rsidRPr="00E617FE" w14:paraId="1FE3F11E" w14:textId="77777777" w:rsidTr="00A20C69">
        <w:trPr>
          <w:trHeight w:val="637"/>
        </w:trPr>
        <w:tc>
          <w:tcPr>
            <w:tcW w:w="1546" w:type="dxa"/>
            <w:hideMark/>
          </w:tcPr>
          <w:p w14:paraId="58992C09" w14:textId="195AB637" w:rsidR="00E617FE" w:rsidRPr="00E617FE" w:rsidRDefault="00E617FE" w:rsidP="00DF7F44">
            <w:pPr>
              <w:pStyle w:val="TABLECONTENT"/>
              <w:framePr w:hSpace="0" w:wrap="auto" w:vAnchor="margin" w:hAnchor="text" w:xAlign="left" w:yAlign="inline"/>
              <w:suppressOverlap w:val="0"/>
            </w:pPr>
            <w:r w:rsidRPr="00E617FE">
              <w:t>HR</w:t>
            </w:r>
            <w:r w:rsidR="00DF7F44">
              <w:t xml:space="preserve"> </w:t>
            </w:r>
            <w:proofErr w:type="gramStart"/>
            <w:r w:rsidR="00DF7F44" w:rsidRPr="00DF7F44">
              <w:rPr>
                <w:lang w:val="en-US"/>
              </w:rPr>
              <w:t xml:space="preserve">and </w:t>
            </w:r>
            <w:r w:rsidRPr="00E617FE">
              <w:t xml:space="preserve"> </w:t>
            </w:r>
            <w:r w:rsidR="006D1779" w:rsidRPr="00E617FE">
              <w:t>communications</w:t>
            </w:r>
            <w:proofErr w:type="gramEnd"/>
          </w:p>
        </w:tc>
        <w:tc>
          <w:tcPr>
            <w:tcW w:w="1604" w:type="dxa"/>
            <w:hideMark/>
          </w:tcPr>
          <w:p w14:paraId="073B4118" w14:textId="77777777" w:rsidR="00E617FE" w:rsidRPr="00E617FE" w:rsidRDefault="00E617FE" w:rsidP="003A2A70">
            <w:pPr>
              <w:pStyle w:val="TABLECONTENT"/>
              <w:framePr w:hSpace="0" w:wrap="auto" w:vAnchor="margin" w:hAnchor="text" w:xAlign="left" w:yAlign="inline"/>
              <w:suppressOverlap w:val="0"/>
            </w:pPr>
            <w:r w:rsidRPr="00E617FE">
              <w:t>Medium</w:t>
            </w:r>
          </w:p>
        </w:tc>
        <w:tc>
          <w:tcPr>
            <w:tcW w:w="1620" w:type="dxa"/>
            <w:hideMark/>
          </w:tcPr>
          <w:p w14:paraId="073CF7CF" w14:textId="77777777" w:rsidR="00E617FE" w:rsidRPr="00E617FE" w:rsidRDefault="00E617FE" w:rsidP="003A2A70">
            <w:pPr>
              <w:pStyle w:val="TABLECONTENT"/>
              <w:framePr w:hSpace="0" w:wrap="auto" w:vAnchor="margin" w:hAnchor="text" w:xAlign="left" w:yAlign="inline"/>
              <w:suppressOverlap w:val="0"/>
            </w:pPr>
            <w:r w:rsidRPr="00E617FE">
              <w:t>35 M / 65 F</w:t>
            </w:r>
          </w:p>
        </w:tc>
        <w:tc>
          <w:tcPr>
            <w:tcW w:w="1530" w:type="dxa"/>
            <w:hideMark/>
          </w:tcPr>
          <w:p w14:paraId="48FB7B9E" w14:textId="6CB93E22" w:rsidR="00E617FE" w:rsidRPr="00E617FE" w:rsidRDefault="00E617FE" w:rsidP="003A2A70">
            <w:pPr>
              <w:pStyle w:val="TABLECONTENT"/>
              <w:framePr w:hSpace="0" w:wrap="auto" w:vAnchor="margin" w:hAnchor="text" w:xAlign="left" w:yAlign="inline"/>
              <w:suppressOverlap w:val="0"/>
            </w:pPr>
            <w:r w:rsidRPr="00E617FE">
              <w:t xml:space="preserve">Advisory </w:t>
            </w:r>
            <w:r w:rsidR="006D1779" w:rsidRPr="00E617FE">
              <w:t>influence</w:t>
            </w:r>
          </w:p>
        </w:tc>
        <w:tc>
          <w:tcPr>
            <w:tcW w:w="1620" w:type="dxa"/>
            <w:hideMark/>
          </w:tcPr>
          <w:p w14:paraId="72C237CF" w14:textId="77777777" w:rsidR="00E617FE" w:rsidRPr="00E617FE" w:rsidRDefault="00E617FE" w:rsidP="003A2A70">
            <w:pPr>
              <w:pStyle w:val="TABLECONTENT"/>
              <w:framePr w:hSpace="0" w:wrap="auto" w:vAnchor="margin" w:hAnchor="text" w:xAlign="left" w:yAlign="inline"/>
              <w:suppressOverlap w:val="0"/>
            </w:pPr>
            <w:r w:rsidRPr="00E617FE">
              <w:t>Indirect decision impact</w:t>
            </w:r>
          </w:p>
        </w:tc>
      </w:tr>
      <w:tr w:rsidR="00E617FE" w:rsidRPr="00E617FE" w14:paraId="06CAE5B5" w14:textId="77777777" w:rsidTr="00A20C69">
        <w:trPr>
          <w:trHeight w:val="628"/>
        </w:trPr>
        <w:tc>
          <w:tcPr>
            <w:tcW w:w="1546" w:type="dxa"/>
            <w:hideMark/>
          </w:tcPr>
          <w:p w14:paraId="06A5DB8D" w14:textId="482509A9" w:rsidR="00E617FE" w:rsidRPr="00E617FE" w:rsidRDefault="00E617FE" w:rsidP="00DF7F44">
            <w:pPr>
              <w:pStyle w:val="TABLECONTENT"/>
              <w:framePr w:hSpace="0" w:wrap="auto" w:vAnchor="margin" w:hAnchor="text" w:xAlign="left" w:yAlign="inline"/>
              <w:suppressOverlap w:val="0"/>
            </w:pPr>
            <w:r w:rsidRPr="00E617FE">
              <w:t xml:space="preserve">Finance </w:t>
            </w:r>
            <w:r w:rsidR="00DF7F44" w:rsidRPr="00DF7F44">
              <w:rPr>
                <w:lang w:val="en-US"/>
              </w:rPr>
              <w:t>and</w:t>
            </w:r>
            <w:r w:rsidRPr="00E617FE">
              <w:t xml:space="preserve"> </w:t>
            </w:r>
            <w:r w:rsidR="006D1779" w:rsidRPr="00E617FE">
              <w:t>legal</w:t>
            </w:r>
          </w:p>
        </w:tc>
        <w:tc>
          <w:tcPr>
            <w:tcW w:w="1604" w:type="dxa"/>
            <w:hideMark/>
          </w:tcPr>
          <w:p w14:paraId="23E466EC" w14:textId="0048FE0C" w:rsidR="00E617FE" w:rsidRPr="00E617FE" w:rsidRDefault="00E617FE" w:rsidP="003A2A70">
            <w:pPr>
              <w:pStyle w:val="TABLECONTENT"/>
              <w:framePr w:hSpace="0" w:wrap="auto" w:vAnchor="margin" w:hAnchor="text" w:xAlign="left" w:yAlign="inline"/>
              <w:suppressOverlap w:val="0"/>
            </w:pPr>
            <w:r w:rsidRPr="00E617FE">
              <w:t>Medium-</w:t>
            </w:r>
            <w:r w:rsidR="006D1779" w:rsidRPr="00E617FE">
              <w:t>high</w:t>
            </w:r>
          </w:p>
        </w:tc>
        <w:tc>
          <w:tcPr>
            <w:tcW w:w="1620" w:type="dxa"/>
            <w:hideMark/>
          </w:tcPr>
          <w:p w14:paraId="0C4D3624" w14:textId="77777777" w:rsidR="00E617FE" w:rsidRPr="00E617FE" w:rsidRDefault="00E617FE" w:rsidP="003A2A70">
            <w:pPr>
              <w:pStyle w:val="TABLECONTENT"/>
              <w:framePr w:hSpace="0" w:wrap="auto" w:vAnchor="margin" w:hAnchor="text" w:xAlign="left" w:yAlign="inline"/>
              <w:suppressOverlap w:val="0"/>
            </w:pPr>
            <w:r w:rsidRPr="00E617FE">
              <w:t>55 M / 45 F</w:t>
            </w:r>
          </w:p>
        </w:tc>
        <w:tc>
          <w:tcPr>
            <w:tcW w:w="1530" w:type="dxa"/>
            <w:hideMark/>
          </w:tcPr>
          <w:p w14:paraId="0922C4B8" w14:textId="00127B11" w:rsidR="00E617FE" w:rsidRPr="00E617FE" w:rsidRDefault="00E617FE" w:rsidP="003A2A70">
            <w:pPr>
              <w:pStyle w:val="TABLECONTENT"/>
              <w:framePr w:hSpace="0" w:wrap="auto" w:vAnchor="margin" w:hAnchor="text" w:xAlign="left" w:yAlign="inline"/>
              <w:suppressOverlap w:val="0"/>
            </w:pPr>
            <w:r w:rsidRPr="00E617FE">
              <w:t xml:space="preserve">Policy </w:t>
            </w:r>
            <w:r w:rsidR="006D1779" w:rsidRPr="00E617FE">
              <w:t>control</w:t>
            </w:r>
          </w:p>
        </w:tc>
        <w:tc>
          <w:tcPr>
            <w:tcW w:w="1620" w:type="dxa"/>
            <w:hideMark/>
          </w:tcPr>
          <w:p w14:paraId="15E17ED1" w14:textId="77777777" w:rsidR="00E617FE" w:rsidRPr="00E617FE" w:rsidRDefault="00E617FE" w:rsidP="003A2A70">
            <w:pPr>
              <w:pStyle w:val="TABLECONTENT"/>
              <w:framePr w:hSpace="0" w:wrap="auto" w:vAnchor="margin" w:hAnchor="text" w:xAlign="left" w:yAlign="inline"/>
              <w:suppressOverlap w:val="0"/>
            </w:pPr>
            <w:r w:rsidRPr="00E617FE">
              <w:t>Risk management roles</w:t>
            </w:r>
          </w:p>
        </w:tc>
      </w:tr>
      <w:tr w:rsidR="00E617FE" w:rsidRPr="00E617FE" w14:paraId="1CDB0B85" w14:textId="77777777" w:rsidTr="00A20C69">
        <w:trPr>
          <w:trHeight w:val="628"/>
        </w:trPr>
        <w:tc>
          <w:tcPr>
            <w:tcW w:w="1546" w:type="dxa"/>
            <w:hideMark/>
          </w:tcPr>
          <w:p w14:paraId="30DAF2B3" w14:textId="504FCF20" w:rsidR="00E617FE" w:rsidRPr="00E617FE" w:rsidRDefault="00E617FE" w:rsidP="003A2A70">
            <w:pPr>
              <w:pStyle w:val="TABLECONTENT"/>
              <w:framePr w:hSpace="0" w:wrap="auto" w:vAnchor="margin" w:hAnchor="text" w:xAlign="left" w:yAlign="inline"/>
              <w:suppressOverlap w:val="0"/>
            </w:pPr>
            <w:r w:rsidRPr="00E617FE">
              <w:t xml:space="preserve">Strategy </w:t>
            </w:r>
            <w:r w:rsidR="00DF73B8">
              <w:t>and</w:t>
            </w:r>
            <w:r w:rsidRPr="00E617FE">
              <w:t xml:space="preserve"> </w:t>
            </w:r>
            <w:r w:rsidR="006D1779" w:rsidRPr="00E617FE">
              <w:t>staff offices</w:t>
            </w:r>
          </w:p>
        </w:tc>
        <w:tc>
          <w:tcPr>
            <w:tcW w:w="1604" w:type="dxa"/>
            <w:hideMark/>
          </w:tcPr>
          <w:p w14:paraId="5A9D7B5E" w14:textId="77777777" w:rsidR="00E617FE" w:rsidRPr="00E617FE" w:rsidRDefault="00E617FE" w:rsidP="003A2A70">
            <w:pPr>
              <w:pStyle w:val="TABLECONTENT"/>
              <w:framePr w:hSpace="0" w:wrap="auto" w:vAnchor="margin" w:hAnchor="text" w:xAlign="left" w:yAlign="inline"/>
              <w:suppressOverlap w:val="0"/>
            </w:pPr>
            <w:r w:rsidRPr="00E617FE">
              <w:t>Low</w:t>
            </w:r>
          </w:p>
        </w:tc>
        <w:tc>
          <w:tcPr>
            <w:tcW w:w="1620" w:type="dxa"/>
            <w:hideMark/>
          </w:tcPr>
          <w:p w14:paraId="6692A3C8" w14:textId="77777777" w:rsidR="00E617FE" w:rsidRPr="00E617FE" w:rsidRDefault="00E617FE" w:rsidP="003A2A70">
            <w:pPr>
              <w:pStyle w:val="TABLECONTENT"/>
              <w:framePr w:hSpace="0" w:wrap="auto" w:vAnchor="margin" w:hAnchor="text" w:xAlign="left" w:yAlign="inline"/>
              <w:suppressOverlap w:val="0"/>
            </w:pPr>
            <w:r w:rsidRPr="00E617FE">
              <w:t>40 M / 60 F</w:t>
            </w:r>
          </w:p>
        </w:tc>
        <w:tc>
          <w:tcPr>
            <w:tcW w:w="1530" w:type="dxa"/>
            <w:hideMark/>
          </w:tcPr>
          <w:p w14:paraId="22A2194F" w14:textId="2BD6E8C8" w:rsidR="00E617FE" w:rsidRPr="00E617FE" w:rsidRDefault="00E617FE" w:rsidP="003A2A70">
            <w:pPr>
              <w:pStyle w:val="TABLECONTENT"/>
              <w:framePr w:hSpace="0" w:wrap="auto" w:vAnchor="margin" w:hAnchor="text" w:xAlign="left" w:yAlign="inline"/>
              <w:suppressOverlap w:val="0"/>
            </w:pPr>
            <w:r w:rsidRPr="00E617FE">
              <w:t xml:space="preserve">Limited </w:t>
            </w:r>
            <w:r w:rsidR="006D1779" w:rsidRPr="00E617FE">
              <w:t>client exposure</w:t>
            </w:r>
          </w:p>
        </w:tc>
        <w:tc>
          <w:tcPr>
            <w:tcW w:w="1620" w:type="dxa"/>
            <w:hideMark/>
          </w:tcPr>
          <w:p w14:paraId="3FB1A385" w14:textId="77777777" w:rsidR="00E617FE" w:rsidRPr="00E617FE" w:rsidRDefault="00E617FE" w:rsidP="003A2A70">
            <w:pPr>
              <w:pStyle w:val="TABLECONTENT"/>
              <w:framePr w:hSpace="0" w:wrap="auto" w:vAnchor="margin" w:hAnchor="text" w:xAlign="left" w:yAlign="inline"/>
              <w:suppressOverlap w:val="0"/>
            </w:pPr>
            <w:r w:rsidRPr="00E617FE">
              <w:t>Support rather than lead</w:t>
            </w:r>
          </w:p>
        </w:tc>
      </w:tr>
    </w:tbl>
    <w:p w14:paraId="1A55BDDE" w14:textId="77777777" w:rsidR="00E617FE" w:rsidRPr="00E617FE" w:rsidRDefault="00E617FE" w:rsidP="00E617FE">
      <w:pPr>
        <w:pStyle w:val="BODY0"/>
        <w:ind w:left="660"/>
      </w:pPr>
    </w:p>
    <w:p w14:paraId="6661AB3D" w14:textId="42D2BE4E" w:rsidR="00E617FE" w:rsidRPr="00E617FE" w:rsidRDefault="00DF73B8" w:rsidP="00DF7F44">
      <w:pPr>
        <w:pStyle w:val="BODY0"/>
      </w:pPr>
      <w:r>
        <w:br/>
      </w:r>
      <w:r>
        <w:br/>
      </w:r>
      <w:r>
        <w:br/>
      </w:r>
      <w:r>
        <w:br/>
      </w:r>
      <w:r>
        <w:br/>
      </w:r>
      <w:r>
        <w:br/>
      </w:r>
      <w:r>
        <w:br/>
      </w:r>
      <w:r>
        <w:br/>
      </w:r>
      <w:r>
        <w:br/>
      </w:r>
      <w:r>
        <w:br/>
      </w:r>
      <w:r>
        <w:br/>
      </w:r>
      <w:r>
        <w:br/>
      </w:r>
      <w:r>
        <w:br/>
      </w:r>
      <w:r>
        <w:br/>
      </w:r>
      <w:r>
        <w:br/>
      </w:r>
      <w:r>
        <w:br/>
      </w:r>
      <w:r>
        <w:br/>
      </w:r>
      <w:r>
        <w:br/>
      </w:r>
      <w:r>
        <w:br/>
      </w:r>
      <w:r>
        <w:br/>
      </w:r>
      <w:r>
        <w:br/>
      </w:r>
      <w:r>
        <w:br/>
      </w:r>
      <w:r>
        <w:br/>
      </w:r>
      <w:r>
        <w:br/>
      </w:r>
      <w:r w:rsidR="00E617FE" w:rsidRPr="00E617FE">
        <w:t xml:space="preserve">Evaluation practices often magnify the drift. Senior promotion notes tend to describe style more than craft: “poised,” “forceful,” “decisive,” and “visionary” appear more frequently than concrete descriptions of how a leader decomposed a problem, aligned stakeholders, managed risk, and delivered an outcome. In the absence of </w:t>
      </w:r>
      <w:r w:rsidR="00E617FE" w:rsidRPr="00DF7F44">
        <w:t>shared</w:t>
      </w:r>
      <w:r w:rsidR="00E617FE" w:rsidRPr="00E617FE">
        <w:t xml:space="preserve"> evidence, judgment defaults to familiarity and network testimony. A single difficult project can become a defining label for one person and a “learning experience” for another, depending on who tells the story.</w:t>
      </w:r>
    </w:p>
    <w:p w14:paraId="4BF328D6" w14:textId="77777777" w:rsidR="00E617FE" w:rsidRPr="00E617FE" w:rsidRDefault="00E617FE" w:rsidP="00E617FE">
      <w:pPr>
        <w:pStyle w:val="BODY0"/>
        <w:ind w:left="660"/>
      </w:pPr>
      <w:r w:rsidRPr="00E617FE">
        <w:t>Sponsorship then becomes the accelerator or the brake. Advice is plentiful; advocacy is scarce. Careers move when someone with standing places a rising leader into a consequential role and defends their right to be there. Because advocacy is costly, it frequently travels along existing lines of trust and likeness. Without explicit expectations on sponsorship, those lines remain narrow, and opportunity flows unevenly even in cultures that value fairness.</w:t>
      </w:r>
    </w:p>
    <w:p w14:paraId="4A72863D" w14:textId="77777777" w:rsidR="00E617FE" w:rsidRPr="00E617FE" w:rsidRDefault="00E617FE" w:rsidP="00E617FE">
      <w:pPr>
        <w:pStyle w:val="BODY0"/>
        <w:ind w:left="660"/>
      </w:pPr>
      <w:r w:rsidRPr="00E617FE">
        <w:t>Finally, the everyday design of work either enables or taxes participation. Unpredictable collaboration windows, travel on short notice, and crisis norms built around constant availability reward a narrow band of life circumstances and temperaments. The result is not merely inconvenience; it is attrition from pivotal roles that feed the top. Psychological safety erodes further when meetings allow interruptions, idea appropriation, and back-channel decisions to pass as ordinary politics. People self-censor or disengage. At that point, the pipeline problem is simply the surface of a deeper systems problem.</w:t>
      </w:r>
    </w:p>
    <w:p w14:paraId="30AE4CA3" w14:textId="51480FB3" w:rsidR="00E617FE" w:rsidRPr="00E617FE" w:rsidRDefault="00E617FE" w:rsidP="00A20C69">
      <w:pPr>
        <w:pStyle w:val="HEADING20"/>
      </w:pPr>
      <w:r w:rsidRPr="00E617FE">
        <w:t>3.2|Seeing the System: A Diagnostic Approach</w:t>
      </w:r>
    </w:p>
    <w:p w14:paraId="29BEE800" w14:textId="77777777" w:rsidR="00E617FE" w:rsidRPr="00E617FE" w:rsidRDefault="00E617FE" w:rsidP="00E617FE">
      <w:pPr>
        <w:pStyle w:val="BODY0"/>
        <w:ind w:left="660"/>
      </w:pPr>
      <w:r w:rsidRPr="00E617FE">
        <w:t>A practical diagnosis avoids sweeping audits and starts where power actually moves. The first move is to watch meetings where strategy and resources are decided. Who frames the question? Who speaks first, and who speaks last? Whose dissent changes the path, and whose is absorbed without effect? Which contributions are captured in the decision memo, and which disappear into the room? These observations are not about catching individuals; they are about understanding the operating grammar of leadership.</w:t>
      </w:r>
    </w:p>
    <w:p w14:paraId="1BD7193A" w14:textId="77777777" w:rsidR="00E617FE" w:rsidRPr="00E617FE" w:rsidRDefault="00E617FE" w:rsidP="00E617FE">
      <w:pPr>
        <w:pStyle w:val="BODY0"/>
        <w:ind w:left="660"/>
      </w:pPr>
      <w:r w:rsidRPr="00E617FE">
        <w:t>The second move is to read the documents that carry authority. Job descriptions for pivotal roles reveal what is valued: do they specify decision rights and outcomes, or do they lean on vague traits? Promotion notes and succession narratives show whether evidence or impression dominates. After-action reviews—when they exist—show whether the organization learns from process design or only from personalities. If the paperwork cannot explain decisions cleanly, informal networks are doing more of the work than anyone admits.</w:t>
      </w:r>
    </w:p>
    <w:p w14:paraId="25EF75A7" w14:textId="77777777" w:rsidR="00E617FE" w:rsidRPr="00E617FE" w:rsidRDefault="00E617FE" w:rsidP="00E617FE">
      <w:pPr>
        <w:pStyle w:val="BODY0"/>
        <w:ind w:left="660"/>
      </w:pPr>
      <w:r w:rsidRPr="00E617FE">
        <w:t xml:space="preserve">The third move is to map the assignment flow. Over two or three cycles of major initiatives, who received the high-stakes projects, and how were they chosen? If the explanation is that opportunities “found” the right people, the system is conferring advantage through proximity rather than design. A short, narrative </w:t>
      </w:r>
      <w:r w:rsidRPr="00E617FE">
        <w:lastRenderedPageBreak/>
        <w:t>examination of opportunity flow is often enough to reveal where sponsorship is functioning and where it is missing.</w:t>
      </w:r>
    </w:p>
    <w:p w14:paraId="6E814841" w14:textId="77777777" w:rsidR="00E617FE" w:rsidRPr="00E617FE" w:rsidRDefault="00E617FE" w:rsidP="00E617FE">
      <w:pPr>
        <w:pStyle w:val="BODY0"/>
        <w:ind w:left="660"/>
      </w:pPr>
      <w:r w:rsidRPr="00E617FE">
        <w:t xml:space="preserve">The fourth move is to examine crisis appointments. When a leader is placed into a turbulent situation, what mandate, resources, and time horizon accompany the headline? If authority, budget, or team composition remain constrained, the organization may be transferring risk rather than delegating power. Midcourse reviews that surface structural impediments and that adjust context rather than simply pressure the appointee are a test of whether the culture understands the glass-cliff pattern and knows how to prevent it. These four moves—observe forums, read authority documents, map opportunity flow, and test crisis mandates—give executives a clear picture of where the leadership system inhibits equality and where small interventions could change momentum quickly. The diagnostic lens summarized in </w:t>
      </w:r>
      <w:r w:rsidRPr="00A20C69">
        <w:rPr>
          <w:i/>
          <w:iCs/>
        </w:rPr>
        <w:t>Table 2</w:t>
      </w:r>
      <w:r w:rsidRPr="00E617FE">
        <w:t xml:space="preserve"> helps reveal where invisible frictions reside and where structural corrections can yield immediate impact.</w:t>
      </w:r>
    </w:p>
    <w:p w14:paraId="70BDD57B" w14:textId="54918DAF" w:rsidR="00E617FE" w:rsidRPr="00E617FE" w:rsidRDefault="00E617FE" w:rsidP="00CE7F51">
      <w:pPr>
        <w:pStyle w:val="Figure"/>
        <w:rPr>
          <w:lang w:val="en-GB"/>
        </w:rPr>
      </w:pPr>
      <w:r w:rsidRPr="00E617FE">
        <w:rPr>
          <w:bCs/>
          <w:lang w:val="en-GB"/>
        </w:rPr>
        <w:t xml:space="preserve">Table 2. </w:t>
      </w:r>
      <w:r w:rsidRPr="00E617FE">
        <w:rPr>
          <w:lang w:val="en-GB"/>
        </w:rPr>
        <w:t xml:space="preserve">Diagnostic </w:t>
      </w:r>
      <w:r w:rsidR="00A20C69" w:rsidRPr="00E617FE">
        <w:rPr>
          <w:lang w:val="en-GB"/>
        </w:rPr>
        <w:t>lenses for leadership systems</w:t>
      </w:r>
      <w:r w:rsidR="00A20C69">
        <w:rPr>
          <w:lang w:val="en-GB"/>
        </w:rPr>
        <w:t>.</w:t>
      </w:r>
    </w:p>
    <w:tbl>
      <w:tblPr>
        <w:tblpPr w:leftFromText="187" w:rightFromText="187" w:vertAnchor="text" w:horzAnchor="page" w:tblpXSpec="center" w:tblpY="-57"/>
        <w:tblOverlap w:val="never"/>
        <w:tblW w:w="0" w:type="auto"/>
        <w:tblBorders>
          <w:top w:val="single" w:sz="4" w:space="0" w:color="auto"/>
          <w:bottom w:val="single" w:sz="4" w:space="0" w:color="auto"/>
        </w:tblBorders>
        <w:tblLook w:val="04A0" w:firstRow="1" w:lastRow="0" w:firstColumn="1" w:lastColumn="0" w:noHBand="0" w:noVBand="1"/>
      </w:tblPr>
      <w:tblGrid>
        <w:gridCol w:w="1933"/>
        <w:gridCol w:w="1754"/>
        <w:gridCol w:w="1893"/>
        <w:gridCol w:w="1437"/>
        <w:gridCol w:w="1710"/>
      </w:tblGrid>
      <w:tr w:rsidR="005D6BF9" w:rsidRPr="00E617FE" w14:paraId="6A08C242" w14:textId="77777777" w:rsidTr="005D6BF9">
        <w:trPr>
          <w:trHeight w:val="20"/>
        </w:trPr>
        <w:tc>
          <w:tcPr>
            <w:tcW w:w="0" w:type="auto"/>
            <w:tcBorders>
              <w:bottom w:val="single" w:sz="4" w:space="0" w:color="auto"/>
            </w:tcBorders>
            <w:hideMark/>
          </w:tcPr>
          <w:p w14:paraId="3DB3B0DE" w14:textId="69F81E13" w:rsidR="00E617FE" w:rsidRPr="00E617FE" w:rsidRDefault="00A552AF" w:rsidP="00A552AF">
            <w:pPr>
              <w:pStyle w:val="TABLECONTENT"/>
              <w:framePr w:hSpace="0" w:wrap="auto" w:vAnchor="margin" w:hAnchor="text" w:xAlign="left" w:yAlign="inline"/>
              <w:suppressOverlap w:val="0"/>
            </w:pPr>
            <w:r>
              <w:t>2</w:t>
            </w:r>
          </w:p>
        </w:tc>
        <w:tc>
          <w:tcPr>
            <w:tcW w:w="1754" w:type="dxa"/>
            <w:tcBorders>
              <w:bottom w:val="single" w:sz="4" w:space="0" w:color="auto"/>
            </w:tcBorders>
            <w:hideMark/>
          </w:tcPr>
          <w:p w14:paraId="3194FEC1" w14:textId="77777777" w:rsidR="00E617FE" w:rsidRPr="000C1148" w:rsidRDefault="00E617FE" w:rsidP="00A552AF">
            <w:pPr>
              <w:pStyle w:val="TABLECONTENT"/>
              <w:framePr w:hSpace="0" w:wrap="auto" w:vAnchor="margin" w:hAnchor="text" w:xAlign="left" w:yAlign="inline"/>
              <w:suppressOverlap w:val="0"/>
              <w:rPr>
                <w:b/>
                <w:bCs/>
              </w:rPr>
            </w:pPr>
            <w:r w:rsidRPr="000C1148">
              <w:rPr>
                <w:b/>
                <w:bCs/>
              </w:rPr>
              <w:t>Observation Focus</w:t>
            </w:r>
          </w:p>
        </w:tc>
        <w:tc>
          <w:tcPr>
            <w:tcW w:w="1893" w:type="dxa"/>
            <w:tcBorders>
              <w:bottom w:val="single" w:sz="4" w:space="0" w:color="auto"/>
            </w:tcBorders>
            <w:hideMark/>
          </w:tcPr>
          <w:p w14:paraId="3BFDFE3E" w14:textId="77777777" w:rsidR="00E617FE" w:rsidRPr="000C1148" w:rsidRDefault="00E617FE" w:rsidP="00A552AF">
            <w:pPr>
              <w:pStyle w:val="TABLECONTENT"/>
              <w:framePr w:hSpace="0" w:wrap="auto" w:vAnchor="margin" w:hAnchor="text" w:xAlign="left" w:yAlign="inline"/>
              <w:suppressOverlap w:val="0"/>
              <w:rPr>
                <w:b/>
                <w:bCs/>
              </w:rPr>
            </w:pPr>
            <w:r w:rsidRPr="000C1148">
              <w:rPr>
                <w:b/>
                <w:bCs/>
              </w:rPr>
              <w:t>Evidence Collected</w:t>
            </w:r>
          </w:p>
        </w:tc>
        <w:tc>
          <w:tcPr>
            <w:tcW w:w="1437" w:type="dxa"/>
            <w:tcBorders>
              <w:bottom w:val="single" w:sz="4" w:space="0" w:color="auto"/>
            </w:tcBorders>
            <w:hideMark/>
          </w:tcPr>
          <w:p w14:paraId="1A0F58FB" w14:textId="77777777" w:rsidR="00E617FE" w:rsidRPr="000C1148" w:rsidRDefault="00E617FE" w:rsidP="00A552AF">
            <w:pPr>
              <w:pStyle w:val="TABLECONTENT"/>
              <w:framePr w:hSpace="0" w:wrap="auto" w:vAnchor="margin" w:hAnchor="text" w:xAlign="left" w:yAlign="inline"/>
              <w:suppressOverlap w:val="0"/>
              <w:rPr>
                <w:b/>
                <w:bCs/>
              </w:rPr>
            </w:pPr>
            <w:r w:rsidRPr="000C1148">
              <w:rPr>
                <w:b/>
                <w:bCs/>
              </w:rPr>
              <w:t>Typical Barrier Found</w:t>
            </w:r>
          </w:p>
        </w:tc>
        <w:tc>
          <w:tcPr>
            <w:tcW w:w="1710" w:type="dxa"/>
            <w:tcBorders>
              <w:bottom w:val="single" w:sz="4" w:space="0" w:color="auto"/>
            </w:tcBorders>
            <w:hideMark/>
          </w:tcPr>
          <w:p w14:paraId="59D56176" w14:textId="77777777" w:rsidR="00E617FE" w:rsidRPr="000C1148" w:rsidRDefault="00E617FE" w:rsidP="00A552AF">
            <w:pPr>
              <w:pStyle w:val="TABLECONTENT"/>
              <w:framePr w:hSpace="0" w:wrap="auto" w:vAnchor="margin" w:hAnchor="text" w:xAlign="left" w:yAlign="inline"/>
              <w:suppressOverlap w:val="0"/>
              <w:rPr>
                <w:b/>
                <w:bCs/>
              </w:rPr>
            </w:pPr>
            <w:r w:rsidRPr="000C1148">
              <w:rPr>
                <w:b/>
                <w:bCs/>
              </w:rPr>
              <w:t>Lever for Change</w:t>
            </w:r>
          </w:p>
        </w:tc>
      </w:tr>
      <w:tr w:rsidR="005D6BF9" w:rsidRPr="00E617FE" w14:paraId="7FEC3004" w14:textId="77777777" w:rsidTr="005D6BF9">
        <w:trPr>
          <w:trHeight w:val="608"/>
        </w:trPr>
        <w:tc>
          <w:tcPr>
            <w:tcW w:w="0" w:type="auto"/>
            <w:tcBorders>
              <w:top w:val="single" w:sz="4" w:space="0" w:color="auto"/>
            </w:tcBorders>
            <w:hideMark/>
          </w:tcPr>
          <w:p w14:paraId="6D11485F" w14:textId="03D83CFF" w:rsidR="00E617FE" w:rsidRPr="00E617FE" w:rsidRDefault="00E617FE" w:rsidP="00A552AF">
            <w:pPr>
              <w:pStyle w:val="TABLECONTENT"/>
              <w:framePr w:hSpace="0" w:wrap="auto" w:vAnchor="margin" w:hAnchor="text" w:xAlign="left" w:yAlign="inline"/>
              <w:suppressOverlap w:val="0"/>
            </w:pPr>
            <w:r w:rsidRPr="00E617FE">
              <w:t xml:space="preserve">Observe </w:t>
            </w:r>
            <w:r w:rsidR="000C1148" w:rsidRPr="00E617FE">
              <w:t>forums</w:t>
            </w:r>
          </w:p>
        </w:tc>
        <w:tc>
          <w:tcPr>
            <w:tcW w:w="1754" w:type="dxa"/>
            <w:tcBorders>
              <w:top w:val="single" w:sz="4" w:space="0" w:color="auto"/>
            </w:tcBorders>
            <w:hideMark/>
          </w:tcPr>
          <w:p w14:paraId="4B126204" w14:textId="2FBEF3D0" w:rsidR="00E617FE" w:rsidRPr="00E617FE" w:rsidRDefault="00E617FE" w:rsidP="00A552AF">
            <w:pPr>
              <w:pStyle w:val="TABLECONTENT"/>
              <w:framePr w:hSpace="0" w:wrap="auto" w:vAnchor="margin" w:hAnchor="text" w:xAlign="left" w:yAlign="inline"/>
              <w:suppressOverlap w:val="0"/>
            </w:pPr>
            <w:r w:rsidRPr="00E617FE">
              <w:t xml:space="preserve">Speaking order </w:t>
            </w:r>
            <w:r w:rsidR="002102BF">
              <w:t>and</w:t>
            </w:r>
            <w:r w:rsidRPr="00E617FE">
              <w:t xml:space="preserve"> decision flow</w:t>
            </w:r>
          </w:p>
        </w:tc>
        <w:tc>
          <w:tcPr>
            <w:tcW w:w="1893" w:type="dxa"/>
            <w:tcBorders>
              <w:top w:val="single" w:sz="4" w:space="0" w:color="auto"/>
            </w:tcBorders>
            <w:hideMark/>
          </w:tcPr>
          <w:p w14:paraId="1B4716E3" w14:textId="77777777" w:rsidR="00E617FE" w:rsidRPr="00E617FE" w:rsidRDefault="00E617FE" w:rsidP="00A552AF">
            <w:pPr>
              <w:pStyle w:val="TABLECONTENT"/>
              <w:framePr w:hSpace="0" w:wrap="auto" w:vAnchor="margin" w:hAnchor="text" w:xAlign="left" w:yAlign="inline"/>
              <w:suppressOverlap w:val="0"/>
            </w:pPr>
            <w:r w:rsidRPr="00E617FE">
              <w:t>Meeting transcripts, minutes</w:t>
            </w:r>
          </w:p>
        </w:tc>
        <w:tc>
          <w:tcPr>
            <w:tcW w:w="1437" w:type="dxa"/>
            <w:tcBorders>
              <w:top w:val="single" w:sz="4" w:space="0" w:color="auto"/>
            </w:tcBorders>
            <w:hideMark/>
          </w:tcPr>
          <w:p w14:paraId="1145B75E" w14:textId="77777777" w:rsidR="00E617FE" w:rsidRPr="00E617FE" w:rsidRDefault="00E617FE" w:rsidP="00A552AF">
            <w:pPr>
              <w:pStyle w:val="TABLECONTENT"/>
              <w:framePr w:hSpace="0" w:wrap="auto" w:vAnchor="margin" w:hAnchor="text" w:xAlign="left" w:yAlign="inline"/>
              <w:suppressOverlap w:val="0"/>
            </w:pPr>
            <w:r w:rsidRPr="00E617FE">
              <w:t>Voice dominance</w:t>
            </w:r>
          </w:p>
        </w:tc>
        <w:tc>
          <w:tcPr>
            <w:tcW w:w="1710" w:type="dxa"/>
            <w:tcBorders>
              <w:top w:val="single" w:sz="4" w:space="0" w:color="auto"/>
            </w:tcBorders>
            <w:hideMark/>
          </w:tcPr>
          <w:p w14:paraId="3A984DC4" w14:textId="77777777" w:rsidR="00E617FE" w:rsidRPr="00E617FE" w:rsidRDefault="00E617FE" w:rsidP="00A552AF">
            <w:pPr>
              <w:pStyle w:val="TABLECONTENT"/>
              <w:framePr w:hSpace="0" w:wrap="auto" w:vAnchor="margin" w:hAnchor="text" w:xAlign="left" w:yAlign="inline"/>
              <w:suppressOverlap w:val="0"/>
            </w:pPr>
            <w:r w:rsidRPr="00E617FE">
              <w:t>Facilitate rotating chairs</w:t>
            </w:r>
          </w:p>
        </w:tc>
      </w:tr>
      <w:tr w:rsidR="005D6BF9" w:rsidRPr="00E617FE" w14:paraId="61B46E84" w14:textId="77777777" w:rsidTr="005D6BF9">
        <w:trPr>
          <w:trHeight w:val="627"/>
        </w:trPr>
        <w:tc>
          <w:tcPr>
            <w:tcW w:w="0" w:type="auto"/>
            <w:hideMark/>
          </w:tcPr>
          <w:p w14:paraId="22FB0529" w14:textId="76345F24" w:rsidR="00E617FE" w:rsidRPr="00E617FE" w:rsidRDefault="00E617FE" w:rsidP="00A552AF">
            <w:pPr>
              <w:pStyle w:val="TABLECONTENT"/>
              <w:framePr w:hSpace="0" w:wrap="auto" w:vAnchor="margin" w:hAnchor="text" w:xAlign="left" w:yAlign="inline"/>
              <w:suppressOverlap w:val="0"/>
            </w:pPr>
            <w:r w:rsidRPr="00E617FE">
              <w:t xml:space="preserve">Read </w:t>
            </w:r>
            <w:r w:rsidR="000C1148" w:rsidRPr="00E617FE">
              <w:t>authority docs</w:t>
            </w:r>
          </w:p>
        </w:tc>
        <w:tc>
          <w:tcPr>
            <w:tcW w:w="1754" w:type="dxa"/>
            <w:hideMark/>
          </w:tcPr>
          <w:p w14:paraId="1301CB8A" w14:textId="56AA3C19" w:rsidR="00E617FE" w:rsidRPr="00E617FE" w:rsidRDefault="00E617FE" w:rsidP="002102BF">
            <w:pPr>
              <w:pStyle w:val="TABLECONTENT"/>
              <w:framePr w:hSpace="0" w:wrap="auto" w:vAnchor="margin" w:hAnchor="text" w:xAlign="left" w:yAlign="inline"/>
              <w:suppressOverlap w:val="0"/>
            </w:pPr>
            <w:r w:rsidRPr="00E617FE">
              <w:t xml:space="preserve">Role </w:t>
            </w:r>
            <w:proofErr w:type="gramStart"/>
            <w:r w:rsidRPr="00E617FE">
              <w:t xml:space="preserve">descriptions </w:t>
            </w:r>
            <w:r w:rsidR="002102BF" w:rsidRPr="002102BF">
              <w:rPr>
                <w:rFonts w:ascii="Adobe Gurmukhi" w:eastAsiaTheme="minorHAnsi" w:hAnsi="Adobe Gurmukhi" w:cs="XB Kayhan"/>
                <w:sz w:val="22"/>
                <w:szCs w:val="23"/>
                <w:lang w:val="en-US"/>
              </w:rPr>
              <w:t xml:space="preserve"> </w:t>
            </w:r>
            <w:r w:rsidR="002102BF" w:rsidRPr="002102BF">
              <w:rPr>
                <w:lang w:val="en-US"/>
              </w:rPr>
              <w:t>and</w:t>
            </w:r>
            <w:proofErr w:type="gramEnd"/>
            <w:r w:rsidR="002102BF" w:rsidRPr="002102BF">
              <w:rPr>
                <w:lang w:val="en-US"/>
              </w:rPr>
              <w:t xml:space="preserve"> </w:t>
            </w:r>
            <w:r w:rsidRPr="00E617FE">
              <w:t>promotion notes</w:t>
            </w:r>
          </w:p>
        </w:tc>
        <w:tc>
          <w:tcPr>
            <w:tcW w:w="1893" w:type="dxa"/>
            <w:hideMark/>
          </w:tcPr>
          <w:p w14:paraId="46EA3836" w14:textId="77777777" w:rsidR="00E617FE" w:rsidRPr="00E617FE" w:rsidRDefault="00E617FE" w:rsidP="00A552AF">
            <w:pPr>
              <w:pStyle w:val="TABLECONTENT"/>
              <w:framePr w:hSpace="0" w:wrap="auto" w:vAnchor="margin" w:hAnchor="text" w:xAlign="left" w:yAlign="inline"/>
              <w:suppressOverlap w:val="0"/>
            </w:pPr>
            <w:r w:rsidRPr="00E617FE">
              <w:t>Policy documents</w:t>
            </w:r>
          </w:p>
        </w:tc>
        <w:tc>
          <w:tcPr>
            <w:tcW w:w="1437" w:type="dxa"/>
            <w:hideMark/>
          </w:tcPr>
          <w:p w14:paraId="227B499C" w14:textId="77777777" w:rsidR="00E617FE" w:rsidRPr="00E617FE" w:rsidRDefault="00E617FE" w:rsidP="00A552AF">
            <w:pPr>
              <w:pStyle w:val="TABLECONTENT"/>
              <w:framePr w:hSpace="0" w:wrap="auto" w:vAnchor="margin" w:hAnchor="text" w:xAlign="left" w:yAlign="inline"/>
              <w:suppressOverlap w:val="0"/>
            </w:pPr>
            <w:r w:rsidRPr="00E617FE">
              <w:t>Vague criteria</w:t>
            </w:r>
          </w:p>
        </w:tc>
        <w:tc>
          <w:tcPr>
            <w:tcW w:w="1710" w:type="dxa"/>
            <w:hideMark/>
          </w:tcPr>
          <w:p w14:paraId="6EC39EEA" w14:textId="77777777" w:rsidR="00E617FE" w:rsidRPr="00E617FE" w:rsidRDefault="00E617FE" w:rsidP="00A552AF">
            <w:pPr>
              <w:pStyle w:val="TABLECONTENT"/>
              <w:framePr w:hSpace="0" w:wrap="auto" w:vAnchor="margin" w:hAnchor="text" w:xAlign="left" w:yAlign="inline"/>
              <w:suppressOverlap w:val="0"/>
            </w:pPr>
            <w:r w:rsidRPr="00E617FE">
              <w:t>Standardize decision rights</w:t>
            </w:r>
          </w:p>
        </w:tc>
      </w:tr>
      <w:tr w:rsidR="005D6BF9" w:rsidRPr="00E617FE" w14:paraId="515BBD82" w14:textId="77777777" w:rsidTr="005D6BF9">
        <w:trPr>
          <w:trHeight w:val="546"/>
        </w:trPr>
        <w:tc>
          <w:tcPr>
            <w:tcW w:w="0" w:type="auto"/>
            <w:hideMark/>
          </w:tcPr>
          <w:p w14:paraId="6200B35D" w14:textId="786DA78F" w:rsidR="00E617FE" w:rsidRPr="00E617FE" w:rsidRDefault="00E617FE" w:rsidP="00A552AF">
            <w:pPr>
              <w:pStyle w:val="TABLECONTENT"/>
              <w:framePr w:hSpace="0" w:wrap="auto" w:vAnchor="margin" w:hAnchor="text" w:xAlign="left" w:yAlign="inline"/>
              <w:suppressOverlap w:val="0"/>
            </w:pPr>
            <w:r w:rsidRPr="00E617FE">
              <w:t xml:space="preserve">Map </w:t>
            </w:r>
            <w:r w:rsidR="000C1148" w:rsidRPr="00E617FE">
              <w:t>opportunity flow</w:t>
            </w:r>
          </w:p>
        </w:tc>
        <w:tc>
          <w:tcPr>
            <w:tcW w:w="1754" w:type="dxa"/>
            <w:hideMark/>
          </w:tcPr>
          <w:p w14:paraId="4FEDE8D3" w14:textId="77777777" w:rsidR="00E617FE" w:rsidRPr="00E617FE" w:rsidRDefault="00E617FE" w:rsidP="00A552AF">
            <w:pPr>
              <w:pStyle w:val="TABLECONTENT"/>
              <w:framePr w:hSpace="0" w:wrap="auto" w:vAnchor="margin" w:hAnchor="text" w:xAlign="left" w:yAlign="inline"/>
              <w:suppressOverlap w:val="0"/>
            </w:pPr>
            <w:r w:rsidRPr="00E617FE">
              <w:t>Assignment patterns</w:t>
            </w:r>
          </w:p>
        </w:tc>
        <w:tc>
          <w:tcPr>
            <w:tcW w:w="1893" w:type="dxa"/>
            <w:hideMark/>
          </w:tcPr>
          <w:p w14:paraId="7509D206" w14:textId="77777777" w:rsidR="00E617FE" w:rsidRPr="00E617FE" w:rsidRDefault="00E617FE" w:rsidP="00A552AF">
            <w:pPr>
              <w:pStyle w:val="TABLECONTENT"/>
              <w:framePr w:hSpace="0" w:wrap="auto" w:vAnchor="margin" w:hAnchor="text" w:xAlign="left" w:yAlign="inline"/>
              <w:suppressOverlap w:val="0"/>
            </w:pPr>
            <w:r w:rsidRPr="00E617FE">
              <w:t>Project records</w:t>
            </w:r>
          </w:p>
        </w:tc>
        <w:tc>
          <w:tcPr>
            <w:tcW w:w="1437" w:type="dxa"/>
            <w:hideMark/>
          </w:tcPr>
          <w:p w14:paraId="14CB1530" w14:textId="77777777" w:rsidR="00E617FE" w:rsidRPr="00E617FE" w:rsidRDefault="00E617FE" w:rsidP="00A552AF">
            <w:pPr>
              <w:pStyle w:val="TABLECONTENT"/>
              <w:framePr w:hSpace="0" w:wrap="auto" w:vAnchor="margin" w:hAnchor="text" w:xAlign="left" w:yAlign="inline"/>
              <w:suppressOverlap w:val="0"/>
            </w:pPr>
            <w:r w:rsidRPr="00E617FE">
              <w:t>Sponsorship bias</w:t>
            </w:r>
          </w:p>
        </w:tc>
        <w:tc>
          <w:tcPr>
            <w:tcW w:w="1710" w:type="dxa"/>
            <w:hideMark/>
          </w:tcPr>
          <w:p w14:paraId="4DF88038" w14:textId="77777777" w:rsidR="00E617FE" w:rsidRPr="00E617FE" w:rsidRDefault="00E617FE" w:rsidP="00A552AF">
            <w:pPr>
              <w:pStyle w:val="TABLECONTENT"/>
              <w:framePr w:hSpace="0" w:wrap="auto" w:vAnchor="margin" w:hAnchor="text" w:xAlign="left" w:yAlign="inline"/>
              <w:suppressOverlap w:val="0"/>
            </w:pPr>
            <w:r w:rsidRPr="00E617FE">
              <w:t>Introduce tracking dashboard</w:t>
            </w:r>
          </w:p>
        </w:tc>
      </w:tr>
      <w:tr w:rsidR="005D6BF9" w:rsidRPr="00E617FE" w14:paraId="1704C944" w14:textId="77777777" w:rsidTr="005D6BF9">
        <w:trPr>
          <w:trHeight w:val="807"/>
        </w:trPr>
        <w:tc>
          <w:tcPr>
            <w:tcW w:w="0" w:type="auto"/>
            <w:hideMark/>
          </w:tcPr>
          <w:p w14:paraId="478203E9" w14:textId="2B240355" w:rsidR="00E617FE" w:rsidRPr="00E617FE" w:rsidRDefault="00E617FE" w:rsidP="00A552AF">
            <w:pPr>
              <w:pStyle w:val="TABLECONTENT"/>
              <w:framePr w:hSpace="0" w:wrap="auto" w:vAnchor="margin" w:hAnchor="text" w:xAlign="left" w:yAlign="inline"/>
              <w:suppressOverlap w:val="0"/>
            </w:pPr>
            <w:r w:rsidRPr="00E617FE">
              <w:t xml:space="preserve">Test </w:t>
            </w:r>
            <w:r w:rsidR="000C1148" w:rsidRPr="00E617FE">
              <w:t>crisis mandates</w:t>
            </w:r>
          </w:p>
        </w:tc>
        <w:tc>
          <w:tcPr>
            <w:tcW w:w="1754" w:type="dxa"/>
            <w:hideMark/>
          </w:tcPr>
          <w:p w14:paraId="61DCD9C2" w14:textId="77777777" w:rsidR="00E617FE" w:rsidRPr="00E617FE" w:rsidRDefault="00E617FE" w:rsidP="00A552AF">
            <w:pPr>
              <w:pStyle w:val="TABLECONTENT"/>
              <w:framePr w:hSpace="0" w:wrap="auto" w:vAnchor="margin" w:hAnchor="text" w:xAlign="left" w:yAlign="inline"/>
              <w:suppressOverlap w:val="0"/>
            </w:pPr>
            <w:r w:rsidRPr="00E617FE">
              <w:t>Scope of authority in high-risk roles</w:t>
            </w:r>
          </w:p>
        </w:tc>
        <w:tc>
          <w:tcPr>
            <w:tcW w:w="1893" w:type="dxa"/>
            <w:hideMark/>
          </w:tcPr>
          <w:p w14:paraId="709AD8B1" w14:textId="77777777" w:rsidR="00E617FE" w:rsidRPr="00E617FE" w:rsidRDefault="00E617FE" w:rsidP="00A552AF">
            <w:pPr>
              <w:pStyle w:val="TABLECONTENT"/>
              <w:framePr w:hSpace="0" w:wrap="auto" w:vAnchor="margin" w:hAnchor="text" w:xAlign="left" w:yAlign="inline"/>
              <w:suppressOverlap w:val="0"/>
            </w:pPr>
            <w:r w:rsidRPr="00E617FE">
              <w:t>Mandate letters</w:t>
            </w:r>
          </w:p>
        </w:tc>
        <w:tc>
          <w:tcPr>
            <w:tcW w:w="1437" w:type="dxa"/>
            <w:hideMark/>
          </w:tcPr>
          <w:p w14:paraId="7F77E9BF" w14:textId="77777777" w:rsidR="00E617FE" w:rsidRPr="00E617FE" w:rsidRDefault="00E617FE" w:rsidP="00A552AF">
            <w:pPr>
              <w:pStyle w:val="TABLECONTENT"/>
              <w:framePr w:hSpace="0" w:wrap="auto" w:vAnchor="margin" w:hAnchor="text" w:xAlign="left" w:yAlign="inline"/>
              <w:suppressOverlap w:val="0"/>
            </w:pPr>
            <w:r w:rsidRPr="00E617FE">
              <w:t>Risk transfer without support</w:t>
            </w:r>
          </w:p>
        </w:tc>
        <w:tc>
          <w:tcPr>
            <w:tcW w:w="1710" w:type="dxa"/>
            <w:hideMark/>
          </w:tcPr>
          <w:p w14:paraId="364F3082" w14:textId="77777777" w:rsidR="00E617FE" w:rsidRPr="00E617FE" w:rsidRDefault="00E617FE" w:rsidP="00A552AF">
            <w:pPr>
              <w:pStyle w:val="TABLECONTENT"/>
              <w:framePr w:hSpace="0" w:wrap="auto" w:vAnchor="margin" w:hAnchor="text" w:xAlign="left" w:yAlign="inline"/>
              <w:suppressOverlap w:val="0"/>
            </w:pPr>
            <w:r w:rsidRPr="00E617FE">
              <w:t>Resource-linked appointments</w:t>
            </w:r>
          </w:p>
        </w:tc>
      </w:tr>
    </w:tbl>
    <w:p w14:paraId="2DA9E79B" w14:textId="77777777" w:rsidR="00E617FE" w:rsidRPr="00E617FE" w:rsidRDefault="00E617FE" w:rsidP="00E617FE">
      <w:pPr>
        <w:pStyle w:val="BODY0"/>
        <w:ind w:left="660"/>
      </w:pPr>
    </w:p>
    <w:p w14:paraId="27B11BC9" w14:textId="77777777" w:rsidR="005D6BF9" w:rsidRPr="004019CF" w:rsidRDefault="005D6BF9" w:rsidP="004019CF">
      <w:pPr>
        <w:pStyle w:val="BODY0"/>
      </w:pPr>
      <w:r>
        <w:br/>
      </w:r>
      <w:r>
        <w:br/>
      </w:r>
      <w:r>
        <w:br/>
      </w:r>
    </w:p>
    <w:p w14:paraId="6A26FE19" w14:textId="217CFE08" w:rsidR="00E617FE" w:rsidRPr="00E617FE" w:rsidRDefault="005D6BF9" w:rsidP="004019CF">
      <w:pPr>
        <w:pStyle w:val="HEADING20"/>
      </w:pPr>
      <w:r>
        <w:br/>
      </w:r>
      <w:r>
        <w:br/>
      </w:r>
      <w:r>
        <w:br/>
      </w:r>
      <w:r>
        <w:br/>
      </w:r>
      <w:r>
        <w:br/>
      </w:r>
      <w:r>
        <w:br/>
      </w:r>
      <w:r>
        <w:br/>
      </w:r>
      <w:r>
        <w:br/>
      </w:r>
      <w:r>
        <w:br/>
      </w:r>
      <w:r>
        <w:br/>
      </w:r>
      <w:r>
        <w:br/>
      </w:r>
      <w:r>
        <w:br/>
      </w:r>
      <w:r w:rsidR="00E617FE" w:rsidRPr="00E617FE">
        <w:t>3.3|Design Principles That Turn Barriers into Levers</w:t>
      </w:r>
    </w:p>
    <w:p w14:paraId="74EEE849" w14:textId="77777777" w:rsidR="00E617FE" w:rsidRPr="00E617FE" w:rsidRDefault="00E617FE" w:rsidP="00E617FE">
      <w:pPr>
        <w:pStyle w:val="BODY0"/>
        <w:ind w:left="660"/>
      </w:pPr>
      <w:r w:rsidRPr="00E617FE">
        <w:t xml:space="preserve">Once the system is seen clearly, a few design principles guide the redesign. </w:t>
      </w:r>
    </w:p>
    <w:p w14:paraId="0C52253E"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t>The first is clarity. Roles that matter should have explicit decision rights, accountabilities, interfaces, and time demands. Clarity displaces the quiet transfer of influence to informal actors. It also makes it possible to plan credible rotations into power roles: people know what competence looks like and can prepare with coaching and safeguards rather than being asked to “prove themselves” under ambiguous expectations.</w:t>
      </w:r>
    </w:p>
    <w:p w14:paraId="466B8494"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t>The second is comparability. Hiring and promotion decisions improve when candidates are asked to demonstrate the same things in similar ways. Shared work samples, structured case discussions, and common rubrics do not bureaucratize judgment; they sharpen it. Comparability is the antidote to style-based selection and enables mobility across units because evidence travels better than reputation.</w:t>
      </w:r>
    </w:p>
    <w:p w14:paraId="25C9FF6E"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t>The third is contestability. Decisions gain legitimacy when the reasoning is written down and can be challenged respectfully. Short decision memos—criteria, evidence, deliberation points, and rationale—teach the organization how choices are made. Over time, contestability reduces the fear of speaking up, because people see that argument changes outcomes rather than merely prolonging them.</w:t>
      </w:r>
    </w:p>
    <w:p w14:paraId="5158D462"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t>The fourth is proportionality of risk. Stretch assignments should grow capability without converting development into punishment. That requires scaffolding: clear objectives, coaching, peer sponsors, and safe exit paths if a move is mistimed. Proportionality protects both the leader and the organization while still accelerating growth.</w:t>
      </w:r>
    </w:p>
    <w:p w14:paraId="57D8A0FF"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t>The fifth is predictability. Collaboration windows, escalation routes, travel planning, and documentation norms should be explicit. Predictability does not mean rigidity; it means that people can plan contributions without wagering their personal lives. Predictable systems reward preparation, disciplined handoffs, and written clarity—the core materials of reliable execution.</w:t>
      </w:r>
    </w:p>
    <w:p w14:paraId="2CA537F8" w14:textId="77777777" w:rsidR="00E617FE" w:rsidRPr="00886CE4" w:rsidRDefault="00E617FE" w:rsidP="00886CE4">
      <w:pPr>
        <w:pStyle w:val="BODY0"/>
        <w:numPr>
          <w:ilvl w:val="0"/>
          <w:numId w:val="28"/>
        </w:numPr>
        <w:ind w:left="1080" w:right="567" w:hanging="180"/>
        <w:rPr>
          <w:sz w:val="21"/>
          <w:szCs w:val="21"/>
        </w:rPr>
      </w:pPr>
      <w:r w:rsidRPr="00886CE4">
        <w:rPr>
          <w:sz w:val="21"/>
          <w:szCs w:val="21"/>
        </w:rPr>
        <w:lastRenderedPageBreak/>
        <w:t>The sixth is stewardship. Boards and executives must hold equality as part of leadership production, not as a seasonal initiative. Stewardship treats the integrity of people’s decisions as an asset whose value compounds. It asks leaders to manage not only outputs but also the quality of the processes that generate those outputs.</w:t>
      </w:r>
    </w:p>
    <w:p w14:paraId="5960FD0F" w14:textId="77777777" w:rsidR="00E617FE" w:rsidRPr="00E617FE" w:rsidRDefault="00E617FE" w:rsidP="00E617FE">
      <w:pPr>
        <w:pStyle w:val="BODY0"/>
        <w:ind w:left="660"/>
      </w:pPr>
      <w:r w:rsidRPr="00E617FE">
        <w:t xml:space="preserve">To make these ideas actionable, </w:t>
      </w:r>
      <w:r w:rsidRPr="00886CE4">
        <w:rPr>
          <w:i/>
          <w:iCs/>
        </w:rPr>
        <w:t>Table 3</w:t>
      </w:r>
      <w:r w:rsidRPr="00E617FE">
        <w:t xml:space="preserve"> links each design principle to concrete managerial actions and measurable outcomes.</w:t>
      </w:r>
    </w:p>
    <w:p w14:paraId="78D90BBA" w14:textId="251F12E4" w:rsidR="00E617FE" w:rsidRPr="00E617FE" w:rsidRDefault="00E617FE" w:rsidP="00886CE4">
      <w:pPr>
        <w:pStyle w:val="Figure"/>
        <w:rPr>
          <w:lang w:val="en-GB"/>
        </w:rPr>
      </w:pPr>
      <w:r w:rsidRPr="00E617FE">
        <w:rPr>
          <w:bCs/>
          <w:lang w:val="en-GB"/>
        </w:rPr>
        <w:t xml:space="preserve">Table 3. </w:t>
      </w:r>
      <w:r w:rsidRPr="00E617FE">
        <w:rPr>
          <w:lang w:val="en-GB"/>
        </w:rPr>
        <w:t xml:space="preserve">Mapping </w:t>
      </w:r>
      <w:r w:rsidR="00886CE4" w:rsidRPr="00E617FE">
        <w:rPr>
          <w:lang w:val="en-GB"/>
        </w:rPr>
        <w:t>principles to managerial actions</w:t>
      </w:r>
      <w:r w:rsidR="00886CE4">
        <w:rPr>
          <w:lang w:val="en-GB"/>
        </w:rPr>
        <w:t>.</w:t>
      </w:r>
    </w:p>
    <w:tbl>
      <w:tblPr>
        <w:tblStyle w:val="TableGrid1"/>
        <w:tblpPr w:leftFromText="187" w:rightFromText="187" w:vertAnchor="text" w:horzAnchor="page" w:tblpXSpec="center" w:tblpY="-57"/>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2924"/>
        <w:gridCol w:w="2779"/>
      </w:tblGrid>
      <w:tr w:rsidR="00E617FE" w:rsidRPr="00E617FE" w14:paraId="3AD4F39B" w14:textId="77777777" w:rsidTr="00283B77">
        <w:trPr>
          <w:trHeight w:val="346"/>
        </w:trPr>
        <w:tc>
          <w:tcPr>
            <w:tcW w:w="0" w:type="auto"/>
            <w:tcBorders>
              <w:bottom w:val="single" w:sz="4" w:space="0" w:color="auto"/>
            </w:tcBorders>
            <w:hideMark/>
          </w:tcPr>
          <w:p w14:paraId="39A3D243" w14:textId="77777777" w:rsidR="00E617FE" w:rsidRPr="00FE4D38" w:rsidRDefault="00E617FE" w:rsidP="00886CE4">
            <w:pPr>
              <w:pStyle w:val="TABLECONTENT"/>
              <w:framePr w:hSpace="0" w:wrap="auto" w:vAnchor="margin" w:hAnchor="text" w:xAlign="left" w:yAlign="inline"/>
              <w:suppressOverlap w:val="0"/>
              <w:rPr>
                <w:b/>
                <w:bCs/>
              </w:rPr>
            </w:pPr>
            <w:r w:rsidRPr="00FE4D38">
              <w:rPr>
                <w:b/>
                <w:bCs/>
              </w:rPr>
              <w:t>Principle</w:t>
            </w:r>
          </w:p>
        </w:tc>
        <w:tc>
          <w:tcPr>
            <w:tcW w:w="0" w:type="auto"/>
            <w:tcBorders>
              <w:bottom w:val="single" w:sz="4" w:space="0" w:color="auto"/>
            </w:tcBorders>
            <w:hideMark/>
          </w:tcPr>
          <w:p w14:paraId="5CC61933" w14:textId="77777777" w:rsidR="00E617FE" w:rsidRPr="00FE4D38" w:rsidRDefault="00E617FE" w:rsidP="00886CE4">
            <w:pPr>
              <w:pStyle w:val="TABLECONTENT"/>
              <w:framePr w:hSpace="0" w:wrap="auto" w:vAnchor="margin" w:hAnchor="text" w:xAlign="left" w:yAlign="inline"/>
              <w:suppressOverlap w:val="0"/>
              <w:rPr>
                <w:b/>
                <w:bCs/>
              </w:rPr>
            </w:pPr>
            <w:r w:rsidRPr="00FE4D38">
              <w:rPr>
                <w:b/>
                <w:bCs/>
              </w:rPr>
              <w:t>Managerial Application</w:t>
            </w:r>
          </w:p>
        </w:tc>
        <w:tc>
          <w:tcPr>
            <w:tcW w:w="0" w:type="auto"/>
            <w:tcBorders>
              <w:bottom w:val="single" w:sz="4" w:space="0" w:color="auto"/>
            </w:tcBorders>
            <w:hideMark/>
          </w:tcPr>
          <w:p w14:paraId="36C19098" w14:textId="77777777" w:rsidR="00E617FE" w:rsidRPr="00FE4D38" w:rsidRDefault="00E617FE" w:rsidP="00886CE4">
            <w:pPr>
              <w:pStyle w:val="TABLECONTENT"/>
              <w:framePr w:hSpace="0" w:wrap="auto" w:vAnchor="margin" w:hAnchor="text" w:xAlign="left" w:yAlign="inline"/>
              <w:suppressOverlap w:val="0"/>
              <w:rPr>
                <w:b/>
                <w:bCs/>
              </w:rPr>
            </w:pPr>
            <w:r w:rsidRPr="00FE4D38">
              <w:rPr>
                <w:b/>
                <w:bCs/>
              </w:rPr>
              <w:t>Expected Outcome</w:t>
            </w:r>
          </w:p>
        </w:tc>
      </w:tr>
      <w:tr w:rsidR="00E617FE" w:rsidRPr="00E617FE" w14:paraId="47E6BF7D" w14:textId="77777777" w:rsidTr="00886CE4">
        <w:trPr>
          <w:trHeight w:val="20"/>
        </w:trPr>
        <w:tc>
          <w:tcPr>
            <w:tcW w:w="0" w:type="auto"/>
            <w:tcBorders>
              <w:top w:val="single" w:sz="4" w:space="0" w:color="auto"/>
            </w:tcBorders>
            <w:hideMark/>
          </w:tcPr>
          <w:p w14:paraId="169259BA" w14:textId="77777777" w:rsidR="00E617FE" w:rsidRPr="00E617FE" w:rsidRDefault="00E617FE" w:rsidP="00886CE4">
            <w:pPr>
              <w:pStyle w:val="TABLECONTENT"/>
              <w:framePr w:hSpace="0" w:wrap="auto" w:vAnchor="margin" w:hAnchor="text" w:xAlign="left" w:yAlign="inline"/>
              <w:suppressOverlap w:val="0"/>
            </w:pPr>
            <w:r w:rsidRPr="00E617FE">
              <w:t>Clarity</w:t>
            </w:r>
          </w:p>
        </w:tc>
        <w:tc>
          <w:tcPr>
            <w:tcW w:w="0" w:type="auto"/>
            <w:tcBorders>
              <w:top w:val="single" w:sz="4" w:space="0" w:color="auto"/>
            </w:tcBorders>
            <w:hideMark/>
          </w:tcPr>
          <w:p w14:paraId="0788F4F0" w14:textId="77777777" w:rsidR="00E617FE" w:rsidRPr="00E617FE" w:rsidRDefault="00E617FE" w:rsidP="00886CE4">
            <w:pPr>
              <w:pStyle w:val="TABLECONTENT"/>
              <w:framePr w:hSpace="0" w:wrap="auto" w:vAnchor="margin" w:hAnchor="text" w:xAlign="left" w:yAlign="inline"/>
              <w:suppressOverlap w:val="0"/>
            </w:pPr>
            <w:r w:rsidRPr="00E617FE">
              <w:t>Define explicit decision rights</w:t>
            </w:r>
          </w:p>
        </w:tc>
        <w:tc>
          <w:tcPr>
            <w:tcW w:w="0" w:type="auto"/>
            <w:tcBorders>
              <w:top w:val="single" w:sz="4" w:space="0" w:color="auto"/>
            </w:tcBorders>
            <w:hideMark/>
          </w:tcPr>
          <w:p w14:paraId="2C294FCA" w14:textId="77777777" w:rsidR="00E617FE" w:rsidRPr="00E617FE" w:rsidRDefault="00E617FE" w:rsidP="00886CE4">
            <w:pPr>
              <w:pStyle w:val="TABLECONTENT"/>
              <w:framePr w:hSpace="0" w:wrap="auto" w:vAnchor="margin" w:hAnchor="text" w:xAlign="left" w:yAlign="inline"/>
              <w:suppressOverlap w:val="0"/>
            </w:pPr>
            <w:r w:rsidRPr="00E617FE">
              <w:t>Reduces informal power drift</w:t>
            </w:r>
          </w:p>
        </w:tc>
      </w:tr>
      <w:tr w:rsidR="00E617FE" w:rsidRPr="00E617FE" w14:paraId="74EB6BED" w14:textId="77777777" w:rsidTr="00886CE4">
        <w:trPr>
          <w:trHeight w:val="20"/>
        </w:trPr>
        <w:tc>
          <w:tcPr>
            <w:tcW w:w="0" w:type="auto"/>
            <w:hideMark/>
          </w:tcPr>
          <w:p w14:paraId="7A4D06B5" w14:textId="77777777" w:rsidR="00E617FE" w:rsidRPr="00E617FE" w:rsidRDefault="00E617FE" w:rsidP="00886CE4">
            <w:pPr>
              <w:pStyle w:val="TABLECONTENT"/>
              <w:framePr w:hSpace="0" w:wrap="auto" w:vAnchor="margin" w:hAnchor="text" w:xAlign="left" w:yAlign="inline"/>
              <w:suppressOverlap w:val="0"/>
            </w:pPr>
            <w:r w:rsidRPr="00E617FE">
              <w:t>Comparability</w:t>
            </w:r>
          </w:p>
        </w:tc>
        <w:tc>
          <w:tcPr>
            <w:tcW w:w="0" w:type="auto"/>
            <w:hideMark/>
          </w:tcPr>
          <w:p w14:paraId="780747F5" w14:textId="77777777" w:rsidR="00E617FE" w:rsidRPr="00E617FE" w:rsidRDefault="00E617FE" w:rsidP="00886CE4">
            <w:pPr>
              <w:pStyle w:val="TABLECONTENT"/>
              <w:framePr w:hSpace="0" w:wrap="auto" w:vAnchor="margin" w:hAnchor="text" w:xAlign="left" w:yAlign="inline"/>
              <w:suppressOverlap w:val="0"/>
            </w:pPr>
            <w:r w:rsidRPr="00E617FE">
              <w:t>Use structured evaluation rubrics</w:t>
            </w:r>
          </w:p>
        </w:tc>
        <w:tc>
          <w:tcPr>
            <w:tcW w:w="0" w:type="auto"/>
            <w:hideMark/>
          </w:tcPr>
          <w:p w14:paraId="4A608C19" w14:textId="77777777" w:rsidR="00E617FE" w:rsidRPr="00E617FE" w:rsidRDefault="00E617FE" w:rsidP="00886CE4">
            <w:pPr>
              <w:pStyle w:val="TABLECONTENT"/>
              <w:framePr w:hSpace="0" w:wrap="auto" w:vAnchor="margin" w:hAnchor="text" w:xAlign="left" w:yAlign="inline"/>
              <w:suppressOverlap w:val="0"/>
            </w:pPr>
            <w:r w:rsidRPr="00E617FE">
              <w:t>Ensures fair promotion</w:t>
            </w:r>
          </w:p>
        </w:tc>
      </w:tr>
      <w:tr w:rsidR="00E617FE" w:rsidRPr="00E617FE" w14:paraId="454196DF" w14:textId="77777777" w:rsidTr="00886CE4">
        <w:trPr>
          <w:trHeight w:val="20"/>
        </w:trPr>
        <w:tc>
          <w:tcPr>
            <w:tcW w:w="0" w:type="auto"/>
            <w:hideMark/>
          </w:tcPr>
          <w:p w14:paraId="069862EE" w14:textId="77777777" w:rsidR="00E617FE" w:rsidRPr="00E617FE" w:rsidRDefault="00E617FE" w:rsidP="00886CE4">
            <w:pPr>
              <w:pStyle w:val="TABLECONTENT"/>
              <w:framePr w:hSpace="0" w:wrap="auto" w:vAnchor="margin" w:hAnchor="text" w:xAlign="left" w:yAlign="inline"/>
              <w:suppressOverlap w:val="0"/>
            </w:pPr>
            <w:r w:rsidRPr="00E617FE">
              <w:t>Contestability</w:t>
            </w:r>
          </w:p>
        </w:tc>
        <w:tc>
          <w:tcPr>
            <w:tcW w:w="0" w:type="auto"/>
            <w:hideMark/>
          </w:tcPr>
          <w:p w14:paraId="1F17F371" w14:textId="77777777" w:rsidR="00E617FE" w:rsidRPr="00E617FE" w:rsidRDefault="00E617FE" w:rsidP="00886CE4">
            <w:pPr>
              <w:pStyle w:val="TABLECONTENT"/>
              <w:framePr w:hSpace="0" w:wrap="auto" w:vAnchor="margin" w:hAnchor="text" w:xAlign="left" w:yAlign="inline"/>
              <w:suppressOverlap w:val="0"/>
            </w:pPr>
            <w:r w:rsidRPr="00E617FE">
              <w:t>Record rationale for decisions</w:t>
            </w:r>
          </w:p>
        </w:tc>
        <w:tc>
          <w:tcPr>
            <w:tcW w:w="0" w:type="auto"/>
            <w:hideMark/>
          </w:tcPr>
          <w:p w14:paraId="74E30B9E" w14:textId="77777777" w:rsidR="00E617FE" w:rsidRPr="00E617FE" w:rsidRDefault="00E617FE" w:rsidP="00886CE4">
            <w:pPr>
              <w:pStyle w:val="TABLECONTENT"/>
              <w:framePr w:hSpace="0" w:wrap="auto" w:vAnchor="margin" w:hAnchor="text" w:xAlign="left" w:yAlign="inline"/>
              <w:suppressOverlap w:val="0"/>
            </w:pPr>
            <w:r w:rsidRPr="00E617FE">
              <w:t>Builds trust and legitimacy</w:t>
            </w:r>
          </w:p>
        </w:tc>
      </w:tr>
      <w:tr w:rsidR="00E617FE" w:rsidRPr="00E617FE" w14:paraId="68BC93FC" w14:textId="77777777" w:rsidTr="00886CE4">
        <w:trPr>
          <w:trHeight w:val="20"/>
        </w:trPr>
        <w:tc>
          <w:tcPr>
            <w:tcW w:w="0" w:type="auto"/>
            <w:hideMark/>
          </w:tcPr>
          <w:p w14:paraId="0045C733" w14:textId="77777777" w:rsidR="00E617FE" w:rsidRPr="00E617FE" w:rsidRDefault="00E617FE" w:rsidP="00886CE4">
            <w:pPr>
              <w:pStyle w:val="TABLECONTENT"/>
              <w:framePr w:hSpace="0" w:wrap="auto" w:vAnchor="margin" w:hAnchor="text" w:xAlign="left" w:yAlign="inline"/>
              <w:suppressOverlap w:val="0"/>
            </w:pPr>
            <w:r w:rsidRPr="00E617FE">
              <w:t>Proportionality of Risk</w:t>
            </w:r>
          </w:p>
        </w:tc>
        <w:tc>
          <w:tcPr>
            <w:tcW w:w="0" w:type="auto"/>
            <w:hideMark/>
          </w:tcPr>
          <w:p w14:paraId="0FF7AF5F" w14:textId="77777777" w:rsidR="00E617FE" w:rsidRPr="00E617FE" w:rsidRDefault="00E617FE" w:rsidP="00886CE4">
            <w:pPr>
              <w:pStyle w:val="TABLECONTENT"/>
              <w:framePr w:hSpace="0" w:wrap="auto" w:vAnchor="margin" w:hAnchor="text" w:xAlign="left" w:yAlign="inline"/>
              <w:suppressOverlap w:val="0"/>
            </w:pPr>
            <w:r w:rsidRPr="00E617FE">
              <w:t>Scaffold stretch assignments</w:t>
            </w:r>
          </w:p>
        </w:tc>
        <w:tc>
          <w:tcPr>
            <w:tcW w:w="0" w:type="auto"/>
            <w:hideMark/>
          </w:tcPr>
          <w:p w14:paraId="2C0F79B3" w14:textId="77777777" w:rsidR="00E617FE" w:rsidRPr="00E617FE" w:rsidRDefault="00E617FE" w:rsidP="00886CE4">
            <w:pPr>
              <w:pStyle w:val="TABLECONTENT"/>
              <w:framePr w:hSpace="0" w:wrap="auto" w:vAnchor="margin" w:hAnchor="text" w:xAlign="left" w:yAlign="inline"/>
              <w:suppressOverlap w:val="0"/>
            </w:pPr>
            <w:r w:rsidRPr="00E617FE">
              <w:t>Balances development and safety</w:t>
            </w:r>
          </w:p>
        </w:tc>
      </w:tr>
      <w:tr w:rsidR="00E617FE" w:rsidRPr="00E617FE" w14:paraId="172401E3" w14:textId="77777777" w:rsidTr="00886CE4">
        <w:trPr>
          <w:trHeight w:val="20"/>
        </w:trPr>
        <w:tc>
          <w:tcPr>
            <w:tcW w:w="0" w:type="auto"/>
            <w:hideMark/>
          </w:tcPr>
          <w:p w14:paraId="2586134C" w14:textId="77777777" w:rsidR="00E617FE" w:rsidRPr="00E617FE" w:rsidRDefault="00E617FE" w:rsidP="00886CE4">
            <w:pPr>
              <w:pStyle w:val="TABLECONTENT"/>
              <w:framePr w:hSpace="0" w:wrap="auto" w:vAnchor="margin" w:hAnchor="text" w:xAlign="left" w:yAlign="inline"/>
              <w:suppressOverlap w:val="0"/>
            </w:pPr>
            <w:r w:rsidRPr="00E617FE">
              <w:t>Predictability</w:t>
            </w:r>
          </w:p>
        </w:tc>
        <w:tc>
          <w:tcPr>
            <w:tcW w:w="0" w:type="auto"/>
            <w:hideMark/>
          </w:tcPr>
          <w:p w14:paraId="239F21E7" w14:textId="77777777" w:rsidR="00E617FE" w:rsidRPr="00E617FE" w:rsidRDefault="00E617FE" w:rsidP="00886CE4">
            <w:pPr>
              <w:pStyle w:val="TABLECONTENT"/>
              <w:framePr w:hSpace="0" w:wrap="auto" w:vAnchor="margin" w:hAnchor="text" w:xAlign="left" w:yAlign="inline"/>
              <w:suppressOverlap w:val="0"/>
            </w:pPr>
            <w:r w:rsidRPr="00E617FE">
              <w:t>Standardize collaboration windows</w:t>
            </w:r>
          </w:p>
        </w:tc>
        <w:tc>
          <w:tcPr>
            <w:tcW w:w="0" w:type="auto"/>
            <w:hideMark/>
          </w:tcPr>
          <w:p w14:paraId="2AE465D9" w14:textId="77777777" w:rsidR="00E617FE" w:rsidRPr="00E617FE" w:rsidRDefault="00E617FE" w:rsidP="00886CE4">
            <w:pPr>
              <w:pStyle w:val="TABLECONTENT"/>
              <w:framePr w:hSpace="0" w:wrap="auto" w:vAnchor="margin" w:hAnchor="text" w:xAlign="left" w:yAlign="inline"/>
              <w:suppressOverlap w:val="0"/>
            </w:pPr>
            <w:r w:rsidRPr="00E617FE">
              <w:t>Enhances inclusion and planning</w:t>
            </w:r>
          </w:p>
        </w:tc>
      </w:tr>
      <w:tr w:rsidR="00E617FE" w:rsidRPr="00E617FE" w14:paraId="2EF8823A" w14:textId="77777777" w:rsidTr="00886CE4">
        <w:trPr>
          <w:trHeight w:val="20"/>
        </w:trPr>
        <w:tc>
          <w:tcPr>
            <w:tcW w:w="0" w:type="auto"/>
            <w:hideMark/>
          </w:tcPr>
          <w:p w14:paraId="5B6922F3" w14:textId="77777777" w:rsidR="00E617FE" w:rsidRPr="00E617FE" w:rsidRDefault="00E617FE" w:rsidP="00886CE4">
            <w:pPr>
              <w:pStyle w:val="TABLECONTENT"/>
              <w:framePr w:hSpace="0" w:wrap="auto" w:vAnchor="margin" w:hAnchor="text" w:xAlign="left" w:yAlign="inline"/>
              <w:suppressOverlap w:val="0"/>
            </w:pPr>
            <w:r w:rsidRPr="00E617FE">
              <w:t>Stewardship</w:t>
            </w:r>
          </w:p>
        </w:tc>
        <w:tc>
          <w:tcPr>
            <w:tcW w:w="0" w:type="auto"/>
            <w:hideMark/>
          </w:tcPr>
          <w:p w14:paraId="6B6EBB09" w14:textId="77777777" w:rsidR="00E617FE" w:rsidRPr="00E617FE" w:rsidRDefault="00E617FE" w:rsidP="00886CE4">
            <w:pPr>
              <w:pStyle w:val="TABLECONTENT"/>
              <w:framePr w:hSpace="0" w:wrap="auto" w:vAnchor="margin" w:hAnchor="text" w:xAlign="left" w:yAlign="inline"/>
              <w:suppressOverlap w:val="0"/>
            </w:pPr>
            <w:r w:rsidRPr="00E617FE">
              <w:t>Link equality to leadership KPIs</w:t>
            </w:r>
          </w:p>
        </w:tc>
        <w:tc>
          <w:tcPr>
            <w:tcW w:w="0" w:type="auto"/>
            <w:hideMark/>
          </w:tcPr>
          <w:p w14:paraId="120A44A7" w14:textId="77777777" w:rsidR="00E617FE" w:rsidRPr="00E617FE" w:rsidRDefault="00E617FE" w:rsidP="00886CE4">
            <w:pPr>
              <w:pStyle w:val="TABLECONTENT"/>
              <w:framePr w:hSpace="0" w:wrap="auto" w:vAnchor="margin" w:hAnchor="text" w:xAlign="left" w:yAlign="inline"/>
              <w:suppressOverlap w:val="0"/>
            </w:pPr>
            <w:r w:rsidRPr="00E617FE">
              <w:t>Sustains long-term accountability</w:t>
            </w:r>
          </w:p>
        </w:tc>
      </w:tr>
    </w:tbl>
    <w:p w14:paraId="0EA8B075" w14:textId="77777777" w:rsidR="00E617FE" w:rsidRDefault="00E617FE" w:rsidP="00E617FE">
      <w:pPr>
        <w:pStyle w:val="BODY0"/>
        <w:ind w:left="660"/>
      </w:pPr>
    </w:p>
    <w:p w14:paraId="56F6E3AE" w14:textId="77777777" w:rsidR="00886CE4" w:rsidRDefault="00886CE4" w:rsidP="00E617FE">
      <w:pPr>
        <w:pStyle w:val="BODY0"/>
        <w:ind w:left="660"/>
      </w:pPr>
    </w:p>
    <w:p w14:paraId="2B7C6520" w14:textId="77777777" w:rsidR="00886CE4" w:rsidRDefault="00886CE4" w:rsidP="00E617FE">
      <w:pPr>
        <w:pStyle w:val="BODY0"/>
        <w:ind w:left="660"/>
      </w:pPr>
    </w:p>
    <w:p w14:paraId="65280610" w14:textId="77777777" w:rsidR="00886CE4" w:rsidRDefault="00886CE4" w:rsidP="00E617FE">
      <w:pPr>
        <w:pStyle w:val="BODY0"/>
        <w:ind w:left="660"/>
      </w:pPr>
    </w:p>
    <w:p w14:paraId="2B62121A" w14:textId="77777777" w:rsidR="00886CE4" w:rsidRPr="00E617FE" w:rsidRDefault="00886CE4" w:rsidP="00E617FE">
      <w:pPr>
        <w:pStyle w:val="BODY0"/>
        <w:ind w:left="660"/>
      </w:pPr>
    </w:p>
    <w:p w14:paraId="7886339F" w14:textId="360BBDBE" w:rsidR="00E617FE" w:rsidRPr="00E617FE" w:rsidRDefault="00E617FE" w:rsidP="00FE4D38">
      <w:pPr>
        <w:pStyle w:val="HEADING20"/>
      </w:pPr>
      <w:r w:rsidRPr="00E617FE">
        <w:t>3.4|Anticipating Failure Modes</w:t>
      </w:r>
    </w:p>
    <w:p w14:paraId="4F7740AA" w14:textId="77777777" w:rsidR="00E617FE" w:rsidRPr="00E617FE" w:rsidRDefault="00E617FE" w:rsidP="00E617FE">
      <w:pPr>
        <w:pStyle w:val="BODY0"/>
        <w:ind w:left="660"/>
      </w:pPr>
      <w:r w:rsidRPr="00E617FE">
        <w:t xml:space="preserve">Redesign efforts fail in recognizable ways. Tokenism appoints without authority; backlash frames equality as a zero-sum concession; fatigue sets in when leaders experience </w:t>
      </w:r>
      <w:proofErr w:type="gramStart"/>
      <w:r w:rsidRPr="00E617FE">
        <w:t>change</w:t>
      </w:r>
      <w:proofErr w:type="gramEnd"/>
      <w:r w:rsidRPr="00E617FE">
        <w:t xml:space="preserve"> as add-on work rather than a better way to decide; compliance drift turns a living practice into a checklist; fragmentation produces many pilots and no spine. Each failure mode has a corresponding remedy. Authority maps and mandate letters counter tokenism; a business-first narrative that links equality to decision quality and risk control disarms backlash; meeting compacts and sponsorship diaries shift workload from extra meetings to better meetings; narrative reviews keep learning alive; and a handful of enterprise standards—applied with local adaptation—prevent fragmentation.</w:t>
      </w:r>
    </w:p>
    <w:p w14:paraId="2CF894CC" w14:textId="713CA9F0" w:rsidR="00E617FE" w:rsidRPr="00E617FE" w:rsidRDefault="00E617FE" w:rsidP="00FE4D38">
      <w:pPr>
        <w:pStyle w:val="HEADING20"/>
      </w:pPr>
      <w:r w:rsidRPr="00E617FE">
        <w:t>3.5|Readiness Conditions for Credible Change</w:t>
      </w:r>
    </w:p>
    <w:p w14:paraId="5771242F" w14:textId="77777777" w:rsidR="00E617FE" w:rsidRPr="00E617FE" w:rsidRDefault="00E617FE" w:rsidP="00E617FE">
      <w:pPr>
        <w:pStyle w:val="BODY0"/>
        <w:ind w:left="660"/>
      </w:pPr>
      <w:r w:rsidRPr="00E617FE">
        <w:t>Successful change depends on a few preconditions. The chief executive must make the case in operational language—decision quality, speed, customer proximity, and resilience—so managers recognize themselves as the protagonists. A respected operator should co-lead the work with the people function, signaling that equality is a line responsibility, not a staff project. Middle managers need practical scripts and artifacts: the agenda for a fair promotion discussion, the outline of a decision memo, the language for inviting quiet voices early. Finally, the organization must show early wins that are real: a transparent appointment to a power role with mandate and support; a high-stakes meeting run with a new architecture that produces a better decision; a sponsorship action that places a capable leader into a consequential assignment and tells the story of how and why it happened.</w:t>
      </w:r>
    </w:p>
    <w:p w14:paraId="2A860341" w14:textId="77777777" w:rsidR="00E617FE" w:rsidRPr="00E617FE" w:rsidRDefault="00E617FE" w:rsidP="00FE4D38">
      <w:pPr>
        <w:pStyle w:val="HEADING20"/>
      </w:pPr>
      <w:r w:rsidRPr="00E617FE">
        <w:t>3.6|What Changes When the System Changes</w:t>
      </w:r>
    </w:p>
    <w:p w14:paraId="7237A8D4" w14:textId="77777777" w:rsidR="00E617FE" w:rsidRPr="00E617FE" w:rsidRDefault="00E617FE" w:rsidP="00E617FE">
      <w:pPr>
        <w:pStyle w:val="BODY0"/>
        <w:ind w:left="660"/>
      </w:pPr>
      <w:r w:rsidRPr="00E617FE">
        <w:t>When these principles take hold, the culture sounds different before it looks different. Meetings open with proximate expertise rather than rank. Decision memos read as reasoned arguments rather than personality summaries. Succession narratives describe development paths into power roles instead of holding patterns. Sponsorship actions become visible and discussable. Over time, the visible markers follow: more women in roles that allocate capital, set product direction, or control operations; more leaders with varied paths trusted to steer the enterprise; fewer crises framed as personal tests and more treated as design problems to solve together.</w:t>
      </w:r>
    </w:p>
    <w:p w14:paraId="3D43243A" w14:textId="7731AE46" w:rsidR="00E617FE" w:rsidRPr="00E617FE" w:rsidRDefault="00E617FE" w:rsidP="00FE4D38">
      <w:pPr>
        <w:pStyle w:val="HEADING11"/>
      </w:pPr>
      <w:r w:rsidRPr="00E617FE">
        <w:t>4|Implementation and Managerial Implications</w:t>
      </w:r>
    </w:p>
    <w:p w14:paraId="53D1A487" w14:textId="77777777" w:rsidR="00E617FE" w:rsidRPr="00E617FE" w:rsidRDefault="00E617FE" w:rsidP="00E617FE">
      <w:pPr>
        <w:pStyle w:val="BODY0"/>
        <w:ind w:left="660"/>
      </w:pPr>
      <w:r w:rsidRPr="00E617FE">
        <w:t xml:space="preserve">Turning principles into practice requires a methodical, multi-level approach that touches governance, daily management routines, and organizational learning. In this section, we translate the conceptual foundation into an implementation pathway and discuss what it means for managers, boards, and employees alike. The </w:t>
      </w:r>
      <w:r w:rsidRPr="00E617FE">
        <w:lastRenderedPageBreak/>
        <w:t>emphasis is on how an institution can make equality operational, enduring, and visibly linked to business value.</w:t>
      </w:r>
    </w:p>
    <w:p w14:paraId="2CA1B89E" w14:textId="5887F916" w:rsidR="00E617FE" w:rsidRPr="00E617FE" w:rsidRDefault="00E617FE" w:rsidP="00FE4D38">
      <w:pPr>
        <w:pStyle w:val="HEADING20"/>
      </w:pPr>
      <w:r w:rsidRPr="00E617FE">
        <w:t>4.1|From Vision to Structure</w:t>
      </w:r>
    </w:p>
    <w:p w14:paraId="53345C9D" w14:textId="77777777" w:rsidR="00E617FE" w:rsidRPr="00E617FE" w:rsidRDefault="00E617FE" w:rsidP="00E617FE">
      <w:pPr>
        <w:pStyle w:val="BODY0"/>
        <w:ind w:left="660"/>
      </w:pPr>
      <w:r w:rsidRPr="00E617FE">
        <w:t>A credible equality agenda begins with structure rather than slogans. The board must embed gender equality within corporate governance—treating it as an indicator of leadership quality, not a corporate social responsibility project. Executive teams should therefore appoint a senior sponsor, clarify lines of authority, and ensure that accountability flows through every layer. This creates ownership: equality becomes a managerial deliverable subject to the same rigor as finance or operations. A governance framework is effective only when reinforced by resources, clear expectations, and periodic review. Organizations that institutionalize such oversight gradually shift from compliance to conviction: equality becomes a way of working, not an annual report theme.</w:t>
      </w:r>
    </w:p>
    <w:p w14:paraId="1AD1DD5C" w14:textId="0844E10E" w:rsidR="00E617FE" w:rsidRPr="00E617FE" w:rsidRDefault="00E617FE" w:rsidP="00FE4D38">
      <w:pPr>
        <w:pStyle w:val="HEADING20"/>
      </w:pPr>
      <w:r w:rsidRPr="00E617FE">
        <w:t>4.2|Building an Equality-Conscious Talent System</w:t>
      </w:r>
    </w:p>
    <w:p w14:paraId="0025E299" w14:textId="77777777" w:rsidR="00E617FE" w:rsidRPr="00E617FE" w:rsidRDefault="00E617FE" w:rsidP="00E617FE">
      <w:pPr>
        <w:pStyle w:val="BODY0"/>
        <w:ind w:left="660"/>
      </w:pPr>
      <w:r w:rsidRPr="00E617FE">
        <w:t>Leadership pipelines are engineered, not spontaneous. Every phase—recruitment, development, assignment, and succession—should reflect fairness by design. Recruitment must focus on skill rather than pedigree; development programs should provide access to power roles, not just classroom learning; and succession plans must include deliberate sponsorship actions for emerging female leaders. Managers act as the crucial intermediaries in this transformation. They are responsible for removing biases from evaluation, offering constructive feedback, and providing equal access to stretch roles. Organizations that succeed in this respect cultivate what might be called transparent opportunity architecture: a visible, trusted system in which talent can grow without depending on informal networks or personal likeness to those already in power.</w:t>
      </w:r>
    </w:p>
    <w:p w14:paraId="4872C8B2" w14:textId="77777777" w:rsidR="00E617FE" w:rsidRPr="00E617FE" w:rsidRDefault="00E617FE" w:rsidP="00E617FE">
      <w:pPr>
        <w:pStyle w:val="BODY0"/>
        <w:ind w:left="660"/>
      </w:pPr>
      <w:r w:rsidRPr="00E617FE">
        <w:t xml:space="preserve">The comparative framework in </w:t>
      </w:r>
      <w:r w:rsidRPr="00FE4D38">
        <w:rPr>
          <w:i/>
          <w:iCs/>
        </w:rPr>
        <w:t>Table 4</w:t>
      </w:r>
      <w:r w:rsidRPr="00E617FE">
        <w:t xml:space="preserve"> shows how equality principles can be engineered directly into each phase of the talent system.</w:t>
      </w:r>
    </w:p>
    <w:p w14:paraId="768A2895" w14:textId="1A6D0CB1" w:rsidR="00E617FE" w:rsidRPr="00E617FE" w:rsidRDefault="00E617FE" w:rsidP="00FE4D38">
      <w:pPr>
        <w:pStyle w:val="Figure"/>
        <w:rPr>
          <w:lang w:val="en-GB"/>
        </w:rPr>
      </w:pPr>
      <w:r w:rsidRPr="00E617FE">
        <w:rPr>
          <w:bCs/>
          <w:lang w:val="en-GB"/>
        </w:rPr>
        <w:t xml:space="preserve">Table 4. </w:t>
      </w:r>
      <w:r w:rsidRPr="00E617FE">
        <w:rPr>
          <w:lang w:val="en-GB"/>
        </w:rPr>
        <w:t xml:space="preserve">Equality </w:t>
      </w:r>
      <w:r w:rsidR="00FE4D38" w:rsidRPr="00E617FE">
        <w:rPr>
          <w:lang w:val="en-GB"/>
        </w:rPr>
        <w:t>embedded across talent lifecycle</w:t>
      </w:r>
      <w:r w:rsidR="00FE4D38">
        <w:rPr>
          <w:lang w:val="en-GB"/>
        </w:rPr>
        <w:t>.</w:t>
      </w:r>
    </w:p>
    <w:tbl>
      <w:tblPr>
        <w:tblStyle w:val="TableGrid1"/>
        <w:tblpPr w:leftFromText="187" w:rightFromText="187" w:vertAnchor="text" w:horzAnchor="page" w:tblpXSpec="center" w:tblpY="-57"/>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2137"/>
        <w:gridCol w:w="2429"/>
        <w:gridCol w:w="2293"/>
      </w:tblGrid>
      <w:tr w:rsidR="00E617FE" w:rsidRPr="00E617FE" w14:paraId="167CEFE0" w14:textId="77777777" w:rsidTr="00283B77">
        <w:trPr>
          <w:trHeight w:val="350"/>
        </w:trPr>
        <w:tc>
          <w:tcPr>
            <w:tcW w:w="0" w:type="auto"/>
            <w:tcBorders>
              <w:bottom w:val="single" w:sz="4" w:space="0" w:color="auto"/>
            </w:tcBorders>
            <w:hideMark/>
          </w:tcPr>
          <w:p w14:paraId="2D43D524" w14:textId="77777777" w:rsidR="00E617FE" w:rsidRPr="00FE4D38" w:rsidRDefault="00E617FE" w:rsidP="00FE4D38">
            <w:pPr>
              <w:pStyle w:val="TABLECONTENT"/>
              <w:framePr w:hSpace="0" w:wrap="auto" w:vAnchor="margin" w:hAnchor="text" w:xAlign="left" w:yAlign="inline"/>
              <w:suppressOverlap w:val="0"/>
              <w:rPr>
                <w:b/>
                <w:bCs/>
              </w:rPr>
            </w:pPr>
            <w:r w:rsidRPr="00FE4D38">
              <w:rPr>
                <w:b/>
                <w:bCs/>
              </w:rPr>
              <w:t>Talent Phase</w:t>
            </w:r>
          </w:p>
        </w:tc>
        <w:tc>
          <w:tcPr>
            <w:tcW w:w="0" w:type="auto"/>
            <w:tcBorders>
              <w:bottom w:val="single" w:sz="4" w:space="0" w:color="auto"/>
            </w:tcBorders>
            <w:hideMark/>
          </w:tcPr>
          <w:p w14:paraId="1E54870B" w14:textId="77777777" w:rsidR="00E617FE" w:rsidRPr="00FE4D38" w:rsidRDefault="00E617FE" w:rsidP="00FE4D38">
            <w:pPr>
              <w:pStyle w:val="TABLECONTENT"/>
              <w:framePr w:hSpace="0" w:wrap="auto" w:vAnchor="margin" w:hAnchor="text" w:xAlign="left" w:yAlign="inline"/>
              <w:suppressOverlap w:val="0"/>
              <w:rPr>
                <w:b/>
                <w:bCs/>
              </w:rPr>
            </w:pPr>
            <w:r w:rsidRPr="00FE4D38">
              <w:rPr>
                <w:b/>
                <w:bCs/>
              </w:rPr>
              <w:t>Traditional Approach</w:t>
            </w:r>
          </w:p>
        </w:tc>
        <w:tc>
          <w:tcPr>
            <w:tcW w:w="0" w:type="auto"/>
            <w:tcBorders>
              <w:bottom w:val="single" w:sz="4" w:space="0" w:color="auto"/>
            </w:tcBorders>
            <w:hideMark/>
          </w:tcPr>
          <w:p w14:paraId="2BCD76FB" w14:textId="77777777" w:rsidR="00E617FE" w:rsidRPr="00FE4D38" w:rsidRDefault="00E617FE" w:rsidP="00FE4D38">
            <w:pPr>
              <w:pStyle w:val="TABLECONTENT"/>
              <w:framePr w:hSpace="0" w:wrap="auto" w:vAnchor="margin" w:hAnchor="text" w:xAlign="left" w:yAlign="inline"/>
              <w:suppressOverlap w:val="0"/>
              <w:rPr>
                <w:b/>
                <w:bCs/>
              </w:rPr>
            </w:pPr>
            <w:r w:rsidRPr="00FE4D38">
              <w:rPr>
                <w:b/>
                <w:bCs/>
              </w:rPr>
              <w:t>Equality-Driven Redesign</w:t>
            </w:r>
          </w:p>
        </w:tc>
        <w:tc>
          <w:tcPr>
            <w:tcW w:w="0" w:type="auto"/>
            <w:tcBorders>
              <w:bottom w:val="single" w:sz="4" w:space="0" w:color="auto"/>
            </w:tcBorders>
            <w:hideMark/>
          </w:tcPr>
          <w:p w14:paraId="045A47B0" w14:textId="77777777" w:rsidR="00E617FE" w:rsidRPr="00FE4D38" w:rsidRDefault="00E617FE" w:rsidP="00FE4D38">
            <w:pPr>
              <w:pStyle w:val="TABLECONTENT"/>
              <w:framePr w:hSpace="0" w:wrap="auto" w:vAnchor="margin" w:hAnchor="text" w:xAlign="left" w:yAlign="inline"/>
              <w:suppressOverlap w:val="0"/>
              <w:rPr>
                <w:b/>
                <w:bCs/>
              </w:rPr>
            </w:pPr>
            <w:r w:rsidRPr="00FE4D38">
              <w:rPr>
                <w:b/>
                <w:bCs/>
              </w:rPr>
              <w:t>Key Metric</w:t>
            </w:r>
          </w:p>
        </w:tc>
      </w:tr>
      <w:tr w:rsidR="00E617FE" w:rsidRPr="00E617FE" w14:paraId="5D6A9A56" w14:textId="77777777" w:rsidTr="00FE4D38">
        <w:trPr>
          <w:trHeight w:val="20"/>
        </w:trPr>
        <w:tc>
          <w:tcPr>
            <w:tcW w:w="0" w:type="auto"/>
            <w:tcBorders>
              <w:top w:val="single" w:sz="4" w:space="0" w:color="auto"/>
            </w:tcBorders>
            <w:hideMark/>
          </w:tcPr>
          <w:p w14:paraId="520B1C0C" w14:textId="77777777" w:rsidR="00E617FE" w:rsidRPr="00E617FE" w:rsidRDefault="00E617FE" w:rsidP="00FE4D38">
            <w:pPr>
              <w:pStyle w:val="TABLECONTENT"/>
              <w:framePr w:hSpace="0" w:wrap="auto" w:vAnchor="margin" w:hAnchor="text" w:xAlign="left" w:yAlign="inline"/>
              <w:suppressOverlap w:val="0"/>
            </w:pPr>
            <w:r w:rsidRPr="00E617FE">
              <w:t>Recruitment</w:t>
            </w:r>
          </w:p>
        </w:tc>
        <w:tc>
          <w:tcPr>
            <w:tcW w:w="0" w:type="auto"/>
            <w:tcBorders>
              <w:top w:val="single" w:sz="4" w:space="0" w:color="auto"/>
            </w:tcBorders>
            <w:hideMark/>
          </w:tcPr>
          <w:p w14:paraId="0F3FD0A1" w14:textId="77777777" w:rsidR="00E617FE" w:rsidRPr="00E617FE" w:rsidRDefault="00E617FE" w:rsidP="00FE4D38">
            <w:pPr>
              <w:pStyle w:val="TABLECONTENT"/>
              <w:framePr w:hSpace="0" w:wrap="auto" w:vAnchor="margin" w:hAnchor="text" w:xAlign="left" w:yAlign="inline"/>
              <w:suppressOverlap w:val="0"/>
            </w:pPr>
            <w:r w:rsidRPr="00E617FE">
              <w:t>Emphasis on pedigree</w:t>
            </w:r>
          </w:p>
        </w:tc>
        <w:tc>
          <w:tcPr>
            <w:tcW w:w="0" w:type="auto"/>
            <w:tcBorders>
              <w:top w:val="single" w:sz="4" w:space="0" w:color="auto"/>
            </w:tcBorders>
            <w:hideMark/>
          </w:tcPr>
          <w:p w14:paraId="1E3362EB" w14:textId="77777777" w:rsidR="00E617FE" w:rsidRPr="00E617FE" w:rsidRDefault="00E617FE" w:rsidP="00FE4D38">
            <w:pPr>
              <w:pStyle w:val="TABLECONTENT"/>
              <w:framePr w:hSpace="0" w:wrap="auto" w:vAnchor="margin" w:hAnchor="text" w:xAlign="left" w:yAlign="inline"/>
              <w:suppressOverlap w:val="0"/>
            </w:pPr>
            <w:r w:rsidRPr="00E617FE">
              <w:t>Skill-based assessment</w:t>
            </w:r>
          </w:p>
        </w:tc>
        <w:tc>
          <w:tcPr>
            <w:tcW w:w="0" w:type="auto"/>
            <w:tcBorders>
              <w:top w:val="single" w:sz="4" w:space="0" w:color="auto"/>
            </w:tcBorders>
            <w:hideMark/>
          </w:tcPr>
          <w:p w14:paraId="34668E37" w14:textId="77777777" w:rsidR="00E617FE" w:rsidRPr="00E617FE" w:rsidRDefault="00E617FE" w:rsidP="00FE4D38">
            <w:pPr>
              <w:pStyle w:val="TABLECONTENT"/>
              <w:framePr w:hSpace="0" w:wrap="auto" w:vAnchor="margin" w:hAnchor="text" w:xAlign="left" w:yAlign="inline"/>
              <w:suppressOverlap w:val="0"/>
            </w:pPr>
            <w:r w:rsidRPr="00E617FE">
              <w:t>% blind shortlisting</w:t>
            </w:r>
          </w:p>
        </w:tc>
      </w:tr>
      <w:tr w:rsidR="00E617FE" w:rsidRPr="00E617FE" w14:paraId="1FA524BF" w14:textId="77777777" w:rsidTr="00FE4D38">
        <w:trPr>
          <w:trHeight w:val="20"/>
        </w:trPr>
        <w:tc>
          <w:tcPr>
            <w:tcW w:w="0" w:type="auto"/>
            <w:hideMark/>
          </w:tcPr>
          <w:p w14:paraId="5DAFC496" w14:textId="77777777" w:rsidR="00E617FE" w:rsidRPr="00E617FE" w:rsidRDefault="00E617FE" w:rsidP="00FE4D38">
            <w:pPr>
              <w:pStyle w:val="TABLECONTENT"/>
              <w:framePr w:hSpace="0" w:wrap="auto" w:vAnchor="margin" w:hAnchor="text" w:xAlign="left" w:yAlign="inline"/>
              <w:suppressOverlap w:val="0"/>
            </w:pPr>
            <w:r w:rsidRPr="00E617FE">
              <w:t>Development</w:t>
            </w:r>
          </w:p>
        </w:tc>
        <w:tc>
          <w:tcPr>
            <w:tcW w:w="0" w:type="auto"/>
            <w:hideMark/>
          </w:tcPr>
          <w:p w14:paraId="3B15852F" w14:textId="77777777" w:rsidR="00E617FE" w:rsidRPr="00E617FE" w:rsidRDefault="00E617FE" w:rsidP="00FE4D38">
            <w:pPr>
              <w:pStyle w:val="TABLECONTENT"/>
              <w:framePr w:hSpace="0" w:wrap="auto" w:vAnchor="margin" w:hAnchor="text" w:xAlign="left" w:yAlign="inline"/>
              <w:suppressOverlap w:val="0"/>
            </w:pPr>
            <w:r w:rsidRPr="00E617FE">
              <w:t>Generic training</w:t>
            </w:r>
          </w:p>
        </w:tc>
        <w:tc>
          <w:tcPr>
            <w:tcW w:w="0" w:type="auto"/>
            <w:hideMark/>
          </w:tcPr>
          <w:p w14:paraId="43A33BFC" w14:textId="77777777" w:rsidR="00E617FE" w:rsidRPr="00E617FE" w:rsidRDefault="00E617FE" w:rsidP="00FE4D38">
            <w:pPr>
              <w:pStyle w:val="TABLECONTENT"/>
              <w:framePr w:hSpace="0" w:wrap="auto" w:vAnchor="margin" w:hAnchor="text" w:xAlign="left" w:yAlign="inline"/>
              <w:suppressOverlap w:val="0"/>
            </w:pPr>
            <w:r w:rsidRPr="00E617FE">
              <w:t>Rotations into power roles</w:t>
            </w:r>
          </w:p>
        </w:tc>
        <w:tc>
          <w:tcPr>
            <w:tcW w:w="0" w:type="auto"/>
            <w:hideMark/>
          </w:tcPr>
          <w:p w14:paraId="6840F934" w14:textId="77777777" w:rsidR="00E617FE" w:rsidRPr="00E617FE" w:rsidRDefault="00E617FE" w:rsidP="00FE4D38">
            <w:pPr>
              <w:pStyle w:val="TABLECONTENT"/>
              <w:framePr w:hSpace="0" w:wrap="auto" w:vAnchor="margin" w:hAnchor="text" w:xAlign="left" w:yAlign="inline"/>
              <w:suppressOverlap w:val="0"/>
            </w:pPr>
            <w:r w:rsidRPr="00E617FE">
              <w:t>Diversity of project leads</w:t>
            </w:r>
          </w:p>
        </w:tc>
      </w:tr>
      <w:tr w:rsidR="00E617FE" w:rsidRPr="00E617FE" w14:paraId="72EC865F" w14:textId="77777777" w:rsidTr="00FE4D38">
        <w:trPr>
          <w:trHeight w:val="20"/>
        </w:trPr>
        <w:tc>
          <w:tcPr>
            <w:tcW w:w="0" w:type="auto"/>
            <w:hideMark/>
          </w:tcPr>
          <w:p w14:paraId="1D7F7999" w14:textId="77777777" w:rsidR="00E617FE" w:rsidRPr="00E617FE" w:rsidRDefault="00E617FE" w:rsidP="00FE4D38">
            <w:pPr>
              <w:pStyle w:val="TABLECONTENT"/>
              <w:framePr w:hSpace="0" w:wrap="auto" w:vAnchor="margin" w:hAnchor="text" w:xAlign="left" w:yAlign="inline"/>
              <w:suppressOverlap w:val="0"/>
            </w:pPr>
            <w:r w:rsidRPr="00E617FE">
              <w:t>Assignment</w:t>
            </w:r>
          </w:p>
        </w:tc>
        <w:tc>
          <w:tcPr>
            <w:tcW w:w="0" w:type="auto"/>
            <w:hideMark/>
          </w:tcPr>
          <w:p w14:paraId="3E689DA0" w14:textId="77777777" w:rsidR="00E617FE" w:rsidRPr="00E617FE" w:rsidRDefault="00E617FE" w:rsidP="00FE4D38">
            <w:pPr>
              <w:pStyle w:val="TABLECONTENT"/>
              <w:framePr w:hSpace="0" w:wrap="auto" w:vAnchor="margin" w:hAnchor="text" w:xAlign="left" w:yAlign="inline"/>
              <w:suppressOverlap w:val="0"/>
            </w:pPr>
            <w:r w:rsidRPr="00E617FE">
              <w:t>Network-based selection</w:t>
            </w:r>
          </w:p>
        </w:tc>
        <w:tc>
          <w:tcPr>
            <w:tcW w:w="0" w:type="auto"/>
            <w:hideMark/>
          </w:tcPr>
          <w:p w14:paraId="4E73E20F" w14:textId="77777777" w:rsidR="00E617FE" w:rsidRPr="00E617FE" w:rsidRDefault="00E617FE" w:rsidP="00FE4D38">
            <w:pPr>
              <w:pStyle w:val="TABLECONTENT"/>
              <w:framePr w:hSpace="0" w:wrap="auto" w:vAnchor="margin" w:hAnchor="text" w:xAlign="left" w:yAlign="inline"/>
              <w:suppressOverlap w:val="0"/>
            </w:pPr>
            <w:r w:rsidRPr="00E617FE">
              <w:t>Transparent allocation rules</w:t>
            </w:r>
          </w:p>
        </w:tc>
        <w:tc>
          <w:tcPr>
            <w:tcW w:w="0" w:type="auto"/>
            <w:hideMark/>
          </w:tcPr>
          <w:p w14:paraId="4EB4389C" w14:textId="77777777" w:rsidR="00E617FE" w:rsidRPr="00E617FE" w:rsidRDefault="00E617FE" w:rsidP="00FE4D38">
            <w:pPr>
              <w:pStyle w:val="TABLECONTENT"/>
              <w:framePr w:hSpace="0" w:wrap="auto" w:vAnchor="margin" w:hAnchor="text" w:xAlign="left" w:yAlign="inline"/>
              <w:suppressOverlap w:val="0"/>
            </w:pPr>
            <w:r w:rsidRPr="00E617FE">
              <w:t>Sponsorship coverage</w:t>
            </w:r>
          </w:p>
        </w:tc>
      </w:tr>
      <w:tr w:rsidR="00E617FE" w:rsidRPr="00E617FE" w14:paraId="7391DF54" w14:textId="77777777" w:rsidTr="00283B77">
        <w:trPr>
          <w:trHeight w:val="396"/>
        </w:trPr>
        <w:tc>
          <w:tcPr>
            <w:tcW w:w="0" w:type="auto"/>
            <w:hideMark/>
          </w:tcPr>
          <w:p w14:paraId="76EBD236" w14:textId="77777777" w:rsidR="00E617FE" w:rsidRPr="00E617FE" w:rsidRDefault="00E617FE" w:rsidP="00FE4D38">
            <w:pPr>
              <w:pStyle w:val="TABLECONTENT"/>
              <w:framePr w:hSpace="0" w:wrap="auto" w:vAnchor="margin" w:hAnchor="text" w:xAlign="left" w:yAlign="inline"/>
              <w:suppressOverlap w:val="0"/>
            </w:pPr>
            <w:r w:rsidRPr="00E617FE">
              <w:t>Succession</w:t>
            </w:r>
          </w:p>
        </w:tc>
        <w:tc>
          <w:tcPr>
            <w:tcW w:w="0" w:type="auto"/>
            <w:hideMark/>
          </w:tcPr>
          <w:p w14:paraId="4FEC4A71" w14:textId="77777777" w:rsidR="00E617FE" w:rsidRPr="00E617FE" w:rsidRDefault="00E617FE" w:rsidP="00FE4D38">
            <w:pPr>
              <w:pStyle w:val="TABLECONTENT"/>
              <w:framePr w:hSpace="0" w:wrap="auto" w:vAnchor="margin" w:hAnchor="text" w:xAlign="left" w:yAlign="inline"/>
              <w:suppressOverlap w:val="0"/>
            </w:pPr>
            <w:r w:rsidRPr="00E617FE">
              <w:t>Informal nominations</w:t>
            </w:r>
          </w:p>
        </w:tc>
        <w:tc>
          <w:tcPr>
            <w:tcW w:w="0" w:type="auto"/>
            <w:hideMark/>
          </w:tcPr>
          <w:p w14:paraId="36F0AF63" w14:textId="77777777" w:rsidR="00E617FE" w:rsidRPr="00E617FE" w:rsidRDefault="00E617FE" w:rsidP="00FE4D38">
            <w:pPr>
              <w:pStyle w:val="TABLECONTENT"/>
              <w:framePr w:hSpace="0" w:wrap="auto" w:vAnchor="margin" w:hAnchor="text" w:xAlign="left" w:yAlign="inline"/>
              <w:suppressOverlap w:val="0"/>
            </w:pPr>
            <w:r w:rsidRPr="00E617FE">
              <w:t>Structured succession maps</w:t>
            </w:r>
          </w:p>
        </w:tc>
        <w:tc>
          <w:tcPr>
            <w:tcW w:w="0" w:type="auto"/>
            <w:hideMark/>
          </w:tcPr>
          <w:p w14:paraId="4A8536BD" w14:textId="77777777" w:rsidR="00E617FE" w:rsidRPr="00E617FE" w:rsidRDefault="00E617FE" w:rsidP="00FE4D38">
            <w:pPr>
              <w:pStyle w:val="TABLECONTENT"/>
              <w:framePr w:hSpace="0" w:wrap="auto" w:vAnchor="margin" w:hAnchor="text" w:xAlign="left" w:yAlign="inline"/>
              <w:suppressOverlap w:val="0"/>
            </w:pPr>
            <w:r w:rsidRPr="00E617FE">
              <w:t>Gender balance in pipeline</w:t>
            </w:r>
          </w:p>
        </w:tc>
      </w:tr>
    </w:tbl>
    <w:p w14:paraId="3E317E38" w14:textId="77777777" w:rsidR="00E617FE" w:rsidRPr="00E617FE" w:rsidRDefault="00E617FE" w:rsidP="00E617FE">
      <w:pPr>
        <w:pStyle w:val="BODY0"/>
        <w:ind w:left="660"/>
      </w:pPr>
    </w:p>
    <w:p w14:paraId="419DB9C6" w14:textId="77777777" w:rsidR="00FE4D38" w:rsidRDefault="00FE4D38" w:rsidP="00E617FE">
      <w:pPr>
        <w:pStyle w:val="BODY0"/>
        <w:ind w:left="660"/>
        <w:rPr>
          <w:b/>
          <w:bCs/>
        </w:rPr>
      </w:pPr>
    </w:p>
    <w:p w14:paraId="484717E9" w14:textId="77777777" w:rsidR="00FE4D38" w:rsidRDefault="00FE4D38" w:rsidP="00E617FE">
      <w:pPr>
        <w:pStyle w:val="BODY0"/>
        <w:ind w:left="660"/>
        <w:rPr>
          <w:b/>
          <w:bCs/>
        </w:rPr>
      </w:pPr>
    </w:p>
    <w:p w14:paraId="0BC408FB" w14:textId="460EC7FA" w:rsidR="00E617FE" w:rsidRPr="00E617FE" w:rsidRDefault="00E617FE" w:rsidP="00FE4D38">
      <w:pPr>
        <w:pStyle w:val="HEADING20"/>
      </w:pPr>
      <w:r w:rsidRPr="00E617FE">
        <w:t>4.3|Work Design and Cultural Infrastructure</w:t>
      </w:r>
    </w:p>
    <w:p w14:paraId="7A994877" w14:textId="77777777" w:rsidR="00E617FE" w:rsidRPr="00E617FE" w:rsidRDefault="00E617FE" w:rsidP="00E617FE">
      <w:pPr>
        <w:pStyle w:val="BODY0"/>
        <w:ind w:left="660"/>
      </w:pPr>
      <w:r w:rsidRPr="00E617FE">
        <w:t>Culture either accelerates or blocks change</w:t>
      </w:r>
      <w:r w:rsidRPr="00BE7DB8">
        <w:t>. Work design is the most visible reflection of culture, and predictable flexibility is its practical expression.</w:t>
      </w:r>
      <w:r w:rsidRPr="00E617FE">
        <w:t xml:space="preserve"> When core collaboration windows, travel norms, and decision-making practices are explicit, inclusion becomes part of operations. The cultural infrastructure also relies on psychological safety: an environment in which candor is safe, credit is fairly distributed, and dissent improves the quality of decisions. To reinforce these norms, executives should model inclusive meeting behaviors, credit contributions accurately, and communicate transparently about appointments and promotions. Such micro-behaviors become signals that redefine what leadership looks like. Over time, consistent modeling transforms values into habit: fairness ceases to be an agenda item and becomes an organizational reflex.</w:t>
      </w:r>
    </w:p>
    <w:p w14:paraId="657E01C7" w14:textId="2970BE37" w:rsidR="00E617FE" w:rsidRPr="00E617FE" w:rsidRDefault="00E617FE" w:rsidP="00FE4D38">
      <w:pPr>
        <w:pStyle w:val="HEADING20"/>
      </w:pPr>
      <w:r w:rsidRPr="00E617FE">
        <w:t>4.4|Transparency, Learning, and Evaluation</w:t>
      </w:r>
    </w:p>
    <w:p w14:paraId="2E171592" w14:textId="77777777" w:rsidR="00E617FE" w:rsidRPr="00E617FE" w:rsidRDefault="00E617FE" w:rsidP="00E617FE">
      <w:pPr>
        <w:pStyle w:val="BODY0"/>
        <w:ind w:left="660"/>
        <w:rPr>
          <w:b/>
          <w:bCs/>
        </w:rPr>
      </w:pPr>
      <w:r w:rsidRPr="00E617FE">
        <w:t>True accountability depends on transparency of process and the ability to learn. Rather than relying exclusively on numerical dashboards, organizations can cultivate qualitative evaluation loops. Narrative reviews of promotions, sponsorship actions, and team dynamics provide richer insight into the fairness and quality of leadership production. After-action reviews following major appointments help reveal structural impediments and suggest practical reforms.</w:t>
      </w:r>
    </w:p>
    <w:p w14:paraId="46A3598E" w14:textId="77777777" w:rsidR="00E617FE" w:rsidRPr="00E617FE" w:rsidRDefault="00E617FE" w:rsidP="00E617FE">
      <w:pPr>
        <w:pStyle w:val="BODY0"/>
        <w:ind w:left="660"/>
      </w:pPr>
      <w:r w:rsidRPr="00E617FE">
        <w:lastRenderedPageBreak/>
        <w:t>Equally important is the organization’s capacity to learn publicly. When leaders share what they have changed in response to feedback, they reinforce a culture of improvement instead of fear. In such systems, mistakes become sources of learning and credibility rather than embarrassment. The steady accumulation of these learning cycles forms a living architecture of equity—flexible enough to adapt, rigorous enough to endure.</w:t>
      </w:r>
    </w:p>
    <w:p w14:paraId="03AF7C6C" w14:textId="170A9D8D" w:rsidR="00E617FE" w:rsidRPr="00E617FE" w:rsidRDefault="00E617FE" w:rsidP="00FE4D38">
      <w:pPr>
        <w:pStyle w:val="HEADING20"/>
      </w:pPr>
      <w:r w:rsidRPr="00E617FE">
        <w:t>4.5|Managerial Implications</w:t>
      </w:r>
    </w:p>
    <w:p w14:paraId="7E44FAEC" w14:textId="77777777" w:rsidR="00E617FE" w:rsidRPr="00E617FE" w:rsidRDefault="00E617FE" w:rsidP="00E617FE">
      <w:pPr>
        <w:pStyle w:val="BODY0"/>
        <w:ind w:left="660"/>
      </w:pPr>
      <w:r w:rsidRPr="00E617FE">
        <w:t>For managers, this framework implies a shift from programmatic thinking to system stewardship. Leaders must treat gender equality as part of their core leadership duty, inseparable from performance and ethics. Decision rights should be exercised with awareness of their cultural ripple effects, and leadership success should include the ability to build diverse, trusted teams. At the board level, equality becomes a measure of institutional health and future resilience. For employees, the implication is empowerment: when systems are fair and predictable, individuals can focus on contribution rather than survival. The long-term implication is cultural maturity—an organization capable of self-correction, where leadership diversity naturally follows from the quality of its management practices.</w:t>
      </w:r>
    </w:p>
    <w:p w14:paraId="375B18B6" w14:textId="3D9870F4" w:rsidR="00E617FE" w:rsidRPr="00E617FE" w:rsidRDefault="00E617FE" w:rsidP="00FE4D38">
      <w:pPr>
        <w:pStyle w:val="HEADING11"/>
      </w:pPr>
      <w:r w:rsidRPr="00E617FE">
        <w:t>5|Conclusion</w:t>
      </w:r>
    </w:p>
    <w:p w14:paraId="3CCFC407" w14:textId="1C83D5E5" w:rsidR="00E617FE" w:rsidRPr="00E617FE" w:rsidRDefault="00E617FE" w:rsidP="009C3AE3">
      <w:pPr>
        <w:pStyle w:val="BODY0"/>
        <w:ind w:left="660"/>
        <w:rPr>
          <w:lang w:val="en-GB"/>
        </w:rPr>
      </w:pPr>
      <w:r w:rsidRPr="00E617FE">
        <w:rPr>
          <w:lang w:val="en-GB"/>
        </w:rPr>
        <w:t xml:space="preserve">Advancing gender equality at the top is fundamentally a management redesign problem. By aligning standards that travel (fair criteria, transparent reasoning, real authority) with local adaptation, and by institutionalizing sponsorship, meeting architecture, and predictable flexibility, organizations can make equality durable rather than programmatic. The model presented here integrates a system view (governance, talent, culture, learning) with light-weight, text-first tools that operators can adopt immediately. Its strength is pragmatic coherence: small structural shifts compound into visible changes in who frames decisions, who receives consequential work, and how succession narratives are written. This work is intentionally practice-led and qualitative. It does not yet provide longitudinal, cross-sectoral quantitative validation; comparability across organizations may vary; and success still depends on executive stewardship and role architecture that are uneven in many contexts. In addition, while intersectionality is addressed conceptually, a deeper treatment of legal, </w:t>
      </w:r>
      <w:proofErr w:type="spellStart"/>
      <w:r w:rsidRPr="00E617FE">
        <w:rPr>
          <w:lang w:val="en-GB"/>
        </w:rPr>
        <w:t>labor</w:t>
      </w:r>
      <w:proofErr w:type="spellEnd"/>
      <w:r w:rsidRPr="00E617FE">
        <w:rPr>
          <w:lang w:val="en-GB"/>
        </w:rPr>
        <w:t xml:space="preserve">-market, and cultural variance by region remains limited. We propose </w:t>
      </w:r>
      <w:r w:rsidR="009C3AE3">
        <w:rPr>
          <w:lang w:val="en-GB"/>
        </w:rPr>
        <w:t>1</w:t>
      </w:r>
      <w:r w:rsidRPr="00E617FE">
        <w:rPr>
          <w:lang w:val="en-GB"/>
        </w:rPr>
        <w:t>) multi-site pilots with pre/post process-integrity reviews and light instrumentation (e.g., decision-memo audits, sponsorship flow logs)</w:t>
      </w:r>
      <w:r w:rsidR="009C3AE3">
        <w:rPr>
          <w:lang w:val="en-GB"/>
        </w:rPr>
        <w:t>,</w:t>
      </w:r>
      <w:r w:rsidRPr="00E617FE">
        <w:rPr>
          <w:lang w:val="en-GB"/>
        </w:rPr>
        <w:t xml:space="preserve"> </w:t>
      </w:r>
      <w:r w:rsidR="009C3AE3">
        <w:rPr>
          <w:lang w:val="en-GB"/>
        </w:rPr>
        <w:t>2</w:t>
      </w:r>
      <w:r w:rsidRPr="00E617FE">
        <w:rPr>
          <w:lang w:val="en-GB"/>
        </w:rPr>
        <w:t>) a maturity model and open artifact library to standardize adoption</w:t>
      </w:r>
      <w:r w:rsidR="009C3AE3">
        <w:rPr>
          <w:lang w:val="en-GB"/>
        </w:rPr>
        <w:t>,</w:t>
      </w:r>
      <w:r w:rsidRPr="00E617FE">
        <w:rPr>
          <w:lang w:val="en-GB"/>
        </w:rPr>
        <w:t xml:space="preserve"> </w:t>
      </w:r>
      <w:r w:rsidR="009C3AE3">
        <w:rPr>
          <w:lang w:val="en-GB"/>
        </w:rPr>
        <w:t>3</w:t>
      </w:r>
      <w:r w:rsidRPr="00E617FE">
        <w:rPr>
          <w:lang w:val="en-GB"/>
        </w:rPr>
        <w:t>) cross-industry case studies to test generalizability and cost/benefit</w:t>
      </w:r>
      <w:r w:rsidR="009C3AE3">
        <w:rPr>
          <w:lang w:val="en-GB"/>
        </w:rPr>
        <w:t>,</w:t>
      </w:r>
      <w:r w:rsidRPr="00E617FE">
        <w:rPr>
          <w:lang w:val="en-GB"/>
        </w:rPr>
        <w:t xml:space="preserve"> </w:t>
      </w:r>
      <w:r w:rsidR="009C3AE3">
        <w:rPr>
          <w:lang w:val="en-GB"/>
        </w:rPr>
        <w:t>4</w:t>
      </w:r>
      <w:r w:rsidRPr="00E617FE">
        <w:rPr>
          <w:lang w:val="en-GB"/>
        </w:rPr>
        <w:t>) integration patterns with HRIS/ATS to embed rubrics and sponsorship tracking</w:t>
      </w:r>
      <w:r w:rsidR="009C3AE3">
        <w:rPr>
          <w:lang w:val="en-GB"/>
        </w:rPr>
        <w:t>,</w:t>
      </w:r>
      <w:r w:rsidRPr="00E617FE">
        <w:rPr>
          <w:lang w:val="en-GB"/>
        </w:rPr>
        <w:t xml:space="preserve"> and </w:t>
      </w:r>
      <w:r w:rsidR="009C3AE3">
        <w:rPr>
          <w:lang w:val="en-GB"/>
        </w:rPr>
        <w:t>5</w:t>
      </w:r>
      <w:r w:rsidRPr="00E617FE">
        <w:rPr>
          <w:lang w:val="en-GB"/>
        </w:rPr>
        <w:t>) expanded intersectional guidance co-designed with local leaders and affinity groups. Together, these steps would strengthen external validity, accelerate replication, and help boards and executives govern equality as an operating discipline.</w:t>
      </w:r>
    </w:p>
    <w:p w14:paraId="5B15F652" w14:textId="77777777" w:rsidR="00E617FE" w:rsidRPr="00E617FE" w:rsidRDefault="00E617FE" w:rsidP="009C3AE3">
      <w:pPr>
        <w:pStyle w:val="HEADING11"/>
      </w:pPr>
      <w:r w:rsidRPr="00E617FE">
        <w:t xml:space="preserve">Acknowledgments </w:t>
      </w:r>
    </w:p>
    <w:p w14:paraId="74978572" w14:textId="77777777" w:rsidR="00E617FE" w:rsidRPr="00E617FE" w:rsidRDefault="00E617FE" w:rsidP="00E617FE">
      <w:pPr>
        <w:pStyle w:val="BODY0"/>
        <w:ind w:left="660"/>
      </w:pPr>
      <w:r w:rsidRPr="00E617FE">
        <w:t xml:space="preserve">The authors would like to thank all those who have helped in carrying out this research. </w:t>
      </w:r>
    </w:p>
    <w:p w14:paraId="73E76890" w14:textId="77777777" w:rsidR="00E617FE" w:rsidRPr="00E617FE" w:rsidRDefault="00E617FE" w:rsidP="009C3AE3">
      <w:pPr>
        <w:pStyle w:val="HEADING11"/>
      </w:pPr>
      <w:r w:rsidRPr="00E617FE">
        <w:t>Author Contribution</w:t>
      </w:r>
    </w:p>
    <w:p w14:paraId="0FA349C9" w14:textId="0EAF6877" w:rsidR="00E617FE" w:rsidRPr="00E617FE" w:rsidRDefault="00E617FE" w:rsidP="00E617FE">
      <w:pPr>
        <w:pStyle w:val="BODY0"/>
        <w:ind w:left="660"/>
      </w:pPr>
      <w:r w:rsidRPr="00E617FE">
        <w:t>Saenz</w:t>
      </w:r>
      <w:r w:rsidR="004B615D">
        <w:t>, C</w:t>
      </w:r>
      <w:r w:rsidRPr="00E617FE">
        <w:t xml:space="preserve">: </w:t>
      </w:r>
      <w:r w:rsidR="004B615D" w:rsidRPr="00E617FE">
        <w:t>writing-reviewing, conceptualization, editing, investigation, methodology</w:t>
      </w:r>
      <w:r w:rsidRPr="00E617FE">
        <w:t xml:space="preserve">. </w:t>
      </w:r>
    </w:p>
    <w:p w14:paraId="06526609" w14:textId="29E1FAED" w:rsidR="00E617FE" w:rsidRPr="00E617FE" w:rsidRDefault="00E617FE" w:rsidP="00E617FE">
      <w:pPr>
        <w:pStyle w:val="BODY0"/>
        <w:ind w:left="660"/>
      </w:pPr>
      <w:r w:rsidRPr="00E617FE">
        <w:t xml:space="preserve"> Wu</w:t>
      </w:r>
      <w:r w:rsidR="004B615D">
        <w:t>, S. W</w:t>
      </w:r>
      <w:r w:rsidRPr="00E617FE">
        <w:t xml:space="preserve">: </w:t>
      </w:r>
      <w:r w:rsidR="004B615D" w:rsidRPr="00E617FE">
        <w:t>writing-reviewing, conceptualization, monitoring, investigation</w:t>
      </w:r>
    </w:p>
    <w:p w14:paraId="22211BB9" w14:textId="60D46BA7" w:rsidR="00E617FE" w:rsidRPr="00E617FE" w:rsidRDefault="00E617FE" w:rsidP="00E617FE">
      <w:pPr>
        <w:pStyle w:val="BODY0"/>
        <w:ind w:left="660"/>
      </w:pPr>
      <w:r w:rsidRPr="00E617FE">
        <w:t xml:space="preserve"> Chen</w:t>
      </w:r>
      <w:r w:rsidR="004B615D">
        <w:t>, S. C</w:t>
      </w:r>
      <w:r w:rsidRPr="00E617FE">
        <w:t xml:space="preserve">: </w:t>
      </w:r>
      <w:r w:rsidR="004B615D" w:rsidRPr="00E617FE">
        <w:t>writing</w:t>
      </w:r>
      <w:r w:rsidRPr="00E617FE">
        <w:t>-reviewing, editing, and visualization</w:t>
      </w:r>
    </w:p>
    <w:p w14:paraId="6B314160" w14:textId="77777777" w:rsidR="00E617FE" w:rsidRPr="00E617FE" w:rsidRDefault="00E617FE" w:rsidP="00E617FE">
      <w:pPr>
        <w:pStyle w:val="BODY0"/>
        <w:ind w:left="660"/>
      </w:pPr>
      <w:r w:rsidRPr="00E617FE">
        <w:t xml:space="preserve">All authors have read and agreed to the published version of the manuscript. </w:t>
      </w:r>
    </w:p>
    <w:p w14:paraId="5BA5F06A" w14:textId="77777777" w:rsidR="00E617FE" w:rsidRPr="00E617FE" w:rsidRDefault="00E617FE" w:rsidP="004B615D">
      <w:pPr>
        <w:pStyle w:val="HEADING11"/>
      </w:pPr>
      <w:r w:rsidRPr="00E617FE">
        <w:t>Funding</w:t>
      </w:r>
    </w:p>
    <w:p w14:paraId="08050C1F" w14:textId="77777777" w:rsidR="00E617FE" w:rsidRPr="00E617FE" w:rsidRDefault="00E617FE" w:rsidP="00E617FE">
      <w:pPr>
        <w:pStyle w:val="BODY0"/>
        <w:ind w:left="660"/>
      </w:pPr>
      <w:r w:rsidRPr="00E617FE">
        <w:t xml:space="preserve">No funds have been received. </w:t>
      </w:r>
    </w:p>
    <w:p w14:paraId="44AEAD2B" w14:textId="77777777" w:rsidR="00E617FE" w:rsidRPr="00E617FE" w:rsidRDefault="00E617FE" w:rsidP="004B615D">
      <w:pPr>
        <w:pStyle w:val="HEADING11"/>
      </w:pPr>
      <w:r w:rsidRPr="00E617FE">
        <w:lastRenderedPageBreak/>
        <w:t>Data Availability</w:t>
      </w:r>
      <w:r w:rsidRPr="00E617FE">
        <w:tab/>
      </w:r>
    </w:p>
    <w:p w14:paraId="7C363564" w14:textId="77777777" w:rsidR="00E617FE" w:rsidRPr="00E617FE" w:rsidRDefault="00E617FE" w:rsidP="00E617FE">
      <w:pPr>
        <w:pStyle w:val="BODY0"/>
        <w:ind w:left="660"/>
      </w:pPr>
      <w:r w:rsidRPr="00E617FE">
        <w:t>No data has been used.</w:t>
      </w:r>
    </w:p>
    <w:p w14:paraId="46AB3750" w14:textId="77777777" w:rsidR="00E617FE" w:rsidRPr="00E617FE" w:rsidRDefault="00E617FE" w:rsidP="004B615D">
      <w:pPr>
        <w:pStyle w:val="HEADING11"/>
      </w:pPr>
      <w:r w:rsidRPr="00E617FE">
        <w:t>Conflicts of Interest</w:t>
      </w:r>
    </w:p>
    <w:p w14:paraId="3175C6D0" w14:textId="77777777" w:rsidR="00E617FE" w:rsidRPr="00E617FE" w:rsidRDefault="00E617FE" w:rsidP="00E617FE">
      <w:pPr>
        <w:pStyle w:val="BODY0"/>
        <w:ind w:left="660"/>
        <w:rPr>
          <w:b/>
        </w:rPr>
      </w:pPr>
      <w:r w:rsidRPr="00E617FE">
        <w:t xml:space="preserve">The authors declare no conflict of interest. </w:t>
      </w:r>
      <w:r w:rsidRPr="00E617FE">
        <w:tab/>
      </w:r>
    </w:p>
    <w:p w14:paraId="0E58EFBC" w14:textId="77777777" w:rsidR="00E617FE" w:rsidRPr="00E617FE" w:rsidRDefault="00E617FE" w:rsidP="004B615D">
      <w:pPr>
        <w:pStyle w:val="HEADING11"/>
      </w:pPr>
      <w:r w:rsidRPr="00E617FE">
        <w:t>References</w:t>
      </w:r>
    </w:p>
    <w:p w14:paraId="142E9C34" w14:textId="218D105F" w:rsidR="007D10B5" w:rsidRPr="007D10B5" w:rsidRDefault="00D863C9" w:rsidP="007D10B5">
      <w:pPr>
        <w:pStyle w:val="Reference"/>
        <w:numPr>
          <w:ilvl w:val="0"/>
          <w:numId w:val="0"/>
        </w:numPr>
        <w:ind w:left="1530" w:hanging="450"/>
        <w:rPr>
          <w:noProof/>
        </w:rPr>
      </w:pPr>
      <w:r>
        <w:rPr>
          <w:rFonts w:ascii="Adobe Gurmukhi" w:hAnsi="Adobe Gurmukhi"/>
        </w:rPr>
        <w:fldChar w:fldCharType="begin" w:fldLock="1"/>
      </w:r>
      <w:r>
        <w:instrText xml:space="preserve">ADDIN Mendeley Bibliography CSL_BIBLIOGRAPHY </w:instrText>
      </w:r>
      <w:r>
        <w:rPr>
          <w:rFonts w:ascii="Adobe Gurmukhi" w:hAnsi="Adobe Gurmukhi"/>
        </w:rPr>
        <w:fldChar w:fldCharType="separate"/>
      </w:r>
      <w:r w:rsidR="007D10B5" w:rsidRPr="007D10B5">
        <w:rPr>
          <w:noProof/>
        </w:rPr>
        <w:t xml:space="preserve">[1] </w:t>
      </w:r>
      <w:r w:rsidR="007D10B5" w:rsidRPr="007D10B5">
        <w:rPr>
          <w:noProof/>
        </w:rPr>
        <w:tab/>
        <w:t xml:space="preserve">Eagly, A. H., Carli, L. L., &amp; Carli, L. L. (2007). </w:t>
      </w:r>
      <w:r w:rsidR="007D10B5" w:rsidRPr="007D10B5">
        <w:rPr>
          <w:i/>
          <w:iCs/>
          <w:noProof/>
        </w:rPr>
        <w:t>Through the labyrinth: The truth about how women become leaders</w:t>
      </w:r>
      <w:r w:rsidR="007D10B5" w:rsidRPr="007D10B5">
        <w:rPr>
          <w:noProof/>
        </w:rPr>
        <w:t xml:space="preserve"> (Vol. 11). Harvard Business School Press Boston, MA.</w:t>
      </w:r>
      <w:r w:rsidR="00BB6735" w:rsidRPr="00BB6735">
        <w:t xml:space="preserve"> </w:t>
      </w:r>
      <w:r w:rsidR="00BB6735" w:rsidRPr="00BB6735">
        <w:rPr>
          <w:noProof/>
        </w:rPr>
        <w:t>https://doi.org/10.1108/gm.2009.05324aae.001/full/html</w:t>
      </w:r>
    </w:p>
    <w:p w14:paraId="5B2B3B73" w14:textId="6A40A006" w:rsidR="007D10B5" w:rsidRPr="007D10B5" w:rsidRDefault="007D10B5" w:rsidP="00BB6735">
      <w:pPr>
        <w:pStyle w:val="Reference"/>
        <w:numPr>
          <w:ilvl w:val="0"/>
          <w:numId w:val="0"/>
        </w:numPr>
        <w:ind w:left="1530" w:hanging="450"/>
        <w:rPr>
          <w:noProof/>
        </w:rPr>
      </w:pPr>
      <w:r w:rsidRPr="007D10B5">
        <w:rPr>
          <w:noProof/>
        </w:rPr>
        <w:t xml:space="preserve">[2] </w:t>
      </w:r>
      <w:r w:rsidRPr="007D10B5">
        <w:rPr>
          <w:noProof/>
        </w:rPr>
        <w:tab/>
        <w:t xml:space="preserve">Ridgeway, C. L., &amp; Correll, S. J. (2004). Unpacking the gender system: A theoretical perspective on gender beliefs and social relations. </w:t>
      </w:r>
      <w:r w:rsidRPr="007D10B5">
        <w:rPr>
          <w:i/>
          <w:iCs/>
          <w:noProof/>
        </w:rPr>
        <w:t>Gender &amp; society</w:t>
      </w:r>
      <w:r w:rsidRPr="007D10B5">
        <w:rPr>
          <w:noProof/>
        </w:rPr>
        <w:t xml:space="preserve">, </w:t>
      </w:r>
      <w:r w:rsidRPr="007D10B5">
        <w:rPr>
          <w:i/>
          <w:iCs/>
          <w:noProof/>
        </w:rPr>
        <w:t>18</w:t>
      </w:r>
      <w:r w:rsidRPr="007D10B5">
        <w:rPr>
          <w:noProof/>
        </w:rPr>
        <w:t xml:space="preserve">(4), 510–531. </w:t>
      </w:r>
      <w:r w:rsidR="00BB6735" w:rsidRPr="00BB6735">
        <w:rPr>
          <w:noProof/>
        </w:rPr>
        <w:t>https://doi.org/</w:t>
      </w:r>
      <w:r w:rsidRPr="007D10B5">
        <w:rPr>
          <w:noProof/>
        </w:rPr>
        <w:t>10.1177/0891243204265269</w:t>
      </w:r>
    </w:p>
    <w:p w14:paraId="2494A357" w14:textId="3807FBA9" w:rsidR="007D10B5" w:rsidRPr="007D10B5" w:rsidRDefault="007D10B5" w:rsidP="00BB6735">
      <w:pPr>
        <w:pStyle w:val="Reference"/>
        <w:numPr>
          <w:ilvl w:val="0"/>
          <w:numId w:val="0"/>
        </w:numPr>
        <w:ind w:left="1530" w:hanging="450"/>
        <w:rPr>
          <w:noProof/>
        </w:rPr>
      </w:pPr>
      <w:r w:rsidRPr="007D10B5">
        <w:rPr>
          <w:noProof/>
        </w:rPr>
        <w:t xml:space="preserve">[3] </w:t>
      </w:r>
      <w:r w:rsidRPr="007D10B5">
        <w:rPr>
          <w:noProof/>
        </w:rPr>
        <w:tab/>
        <w:t xml:space="preserve">Acker, J. (1990). Hierarchies, jobs, bodies: A theory of gendered organizations. </w:t>
      </w:r>
      <w:r w:rsidRPr="007D10B5">
        <w:rPr>
          <w:i/>
          <w:iCs/>
          <w:noProof/>
        </w:rPr>
        <w:t>Gender &amp; society</w:t>
      </w:r>
      <w:r w:rsidRPr="007D10B5">
        <w:rPr>
          <w:noProof/>
        </w:rPr>
        <w:t xml:space="preserve">, </w:t>
      </w:r>
      <w:r w:rsidRPr="007D10B5">
        <w:rPr>
          <w:i/>
          <w:iCs/>
          <w:noProof/>
        </w:rPr>
        <w:t>4</w:t>
      </w:r>
      <w:r w:rsidRPr="007D10B5">
        <w:rPr>
          <w:noProof/>
        </w:rPr>
        <w:t xml:space="preserve">(2), 139–158. </w:t>
      </w:r>
      <w:r w:rsidR="00BB6735" w:rsidRPr="00BB6735">
        <w:rPr>
          <w:noProof/>
        </w:rPr>
        <w:t>https://doi.org/</w:t>
      </w:r>
      <w:r w:rsidRPr="007D10B5">
        <w:rPr>
          <w:noProof/>
        </w:rPr>
        <w:t>10.1177/089124390004002002</w:t>
      </w:r>
    </w:p>
    <w:p w14:paraId="754AFE0B" w14:textId="3E54CF1A" w:rsidR="007D10B5" w:rsidRPr="007D10B5" w:rsidRDefault="007D10B5" w:rsidP="007D10B5">
      <w:pPr>
        <w:pStyle w:val="Reference"/>
        <w:numPr>
          <w:ilvl w:val="0"/>
          <w:numId w:val="0"/>
        </w:numPr>
        <w:ind w:left="1530" w:hanging="450"/>
        <w:rPr>
          <w:noProof/>
        </w:rPr>
      </w:pPr>
      <w:r w:rsidRPr="007D10B5">
        <w:rPr>
          <w:noProof/>
        </w:rPr>
        <w:t xml:space="preserve">[4] </w:t>
      </w:r>
      <w:r w:rsidRPr="007D10B5">
        <w:rPr>
          <w:noProof/>
        </w:rPr>
        <w:tab/>
        <w:t xml:space="preserve">Halliday, C. S., Treviño, L. K., &amp; Morrison, E. W. (2019). Gender equality and female board representation: A cross-national meta-analysis. </w:t>
      </w:r>
      <w:r w:rsidRPr="007D10B5">
        <w:rPr>
          <w:i/>
          <w:iCs/>
          <w:noProof/>
        </w:rPr>
        <w:t>Journal of organizational behavior</w:t>
      </w:r>
      <w:r w:rsidRPr="007D10B5">
        <w:rPr>
          <w:noProof/>
        </w:rPr>
        <w:t xml:space="preserve">, </w:t>
      </w:r>
      <w:r w:rsidRPr="007D10B5">
        <w:rPr>
          <w:i/>
          <w:iCs/>
          <w:noProof/>
        </w:rPr>
        <w:t>40</w:t>
      </w:r>
      <w:r w:rsidRPr="007D10B5">
        <w:rPr>
          <w:noProof/>
        </w:rPr>
        <w:t>(4), 463–482. https://doi.org/10.1002/job.2345</w:t>
      </w:r>
    </w:p>
    <w:p w14:paraId="5900EA19" w14:textId="3B6B255F" w:rsidR="007D10B5" w:rsidRPr="007D10B5" w:rsidRDefault="007D10B5" w:rsidP="007D10B5">
      <w:pPr>
        <w:pStyle w:val="Reference"/>
        <w:numPr>
          <w:ilvl w:val="0"/>
          <w:numId w:val="0"/>
        </w:numPr>
        <w:ind w:left="1530" w:hanging="450"/>
        <w:rPr>
          <w:noProof/>
        </w:rPr>
      </w:pPr>
      <w:r w:rsidRPr="007D10B5">
        <w:rPr>
          <w:noProof/>
        </w:rPr>
        <w:t xml:space="preserve">[5] </w:t>
      </w:r>
      <w:r w:rsidRPr="007D10B5">
        <w:rPr>
          <w:noProof/>
        </w:rPr>
        <w:tab/>
        <w:t xml:space="preserve">Mahdi Abaker, M. O. S., Patterson, H. L., &amp; Cho, B. Y. (2023). Gender managerial obstacles in private organizations: the UAE case. </w:t>
      </w:r>
      <w:r w:rsidRPr="007D10B5">
        <w:rPr>
          <w:i/>
          <w:iCs/>
          <w:noProof/>
        </w:rPr>
        <w:t xml:space="preserve">Gender in management: </w:t>
      </w:r>
      <w:r w:rsidR="00B230B7" w:rsidRPr="007D10B5">
        <w:rPr>
          <w:i/>
          <w:iCs/>
          <w:noProof/>
        </w:rPr>
        <w:t xml:space="preserve">An </w:t>
      </w:r>
      <w:r w:rsidRPr="007D10B5">
        <w:rPr>
          <w:i/>
          <w:iCs/>
          <w:noProof/>
        </w:rPr>
        <w:t>international journal</w:t>
      </w:r>
      <w:r w:rsidRPr="007D10B5">
        <w:rPr>
          <w:noProof/>
        </w:rPr>
        <w:t xml:space="preserve">, </w:t>
      </w:r>
      <w:r w:rsidRPr="007D10B5">
        <w:rPr>
          <w:i/>
          <w:iCs/>
          <w:noProof/>
        </w:rPr>
        <w:t>38</w:t>
      </w:r>
      <w:r w:rsidRPr="007D10B5">
        <w:rPr>
          <w:noProof/>
        </w:rPr>
        <w:t>(4), 454–470. https://doi.org/10.1016/j.jbusres.2020.05.045</w:t>
      </w:r>
    </w:p>
    <w:p w14:paraId="1321B5E6" w14:textId="69611E2A" w:rsidR="007D10B5" w:rsidRPr="007D10B5" w:rsidRDefault="007D10B5" w:rsidP="007D10B5">
      <w:pPr>
        <w:pStyle w:val="Reference"/>
        <w:numPr>
          <w:ilvl w:val="0"/>
          <w:numId w:val="0"/>
        </w:numPr>
        <w:ind w:left="1530" w:hanging="450"/>
        <w:rPr>
          <w:noProof/>
        </w:rPr>
      </w:pPr>
      <w:r w:rsidRPr="007D10B5">
        <w:rPr>
          <w:noProof/>
        </w:rPr>
        <w:t xml:space="preserve">[6] </w:t>
      </w:r>
      <w:r w:rsidRPr="007D10B5">
        <w:rPr>
          <w:noProof/>
        </w:rPr>
        <w:tab/>
        <w:t xml:space="preserve">Kaftandzieva, M., &amp; Nakov, A. (2021). Barriers to women’s leadership in North Macedonia’s finance sector. </w:t>
      </w:r>
      <w:r w:rsidRPr="007D10B5">
        <w:rPr>
          <w:i/>
          <w:iCs/>
          <w:noProof/>
        </w:rPr>
        <w:t>Journal of economic development</w:t>
      </w:r>
      <w:r w:rsidRPr="007D10B5">
        <w:rPr>
          <w:noProof/>
        </w:rPr>
        <w:t xml:space="preserve">, </w:t>
      </w:r>
      <w:r w:rsidRPr="007D10B5">
        <w:rPr>
          <w:i/>
          <w:iCs/>
          <w:noProof/>
        </w:rPr>
        <w:t>46</w:t>
      </w:r>
      <w:r w:rsidRPr="007D10B5">
        <w:rPr>
          <w:noProof/>
        </w:rPr>
        <w:t>(2), 101–120. https://doi.org/10.1007/s11628-020-00431-5</w:t>
      </w:r>
    </w:p>
    <w:p w14:paraId="0F4BF2DA" w14:textId="54BD83D7" w:rsidR="007D10B5" w:rsidRPr="007D10B5" w:rsidRDefault="007D10B5" w:rsidP="007D10B5">
      <w:pPr>
        <w:pStyle w:val="Reference"/>
        <w:numPr>
          <w:ilvl w:val="0"/>
          <w:numId w:val="0"/>
        </w:numPr>
        <w:ind w:left="1530" w:hanging="450"/>
        <w:rPr>
          <w:noProof/>
        </w:rPr>
      </w:pPr>
      <w:r w:rsidRPr="007D10B5">
        <w:rPr>
          <w:noProof/>
        </w:rPr>
        <w:t xml:space="preserve">[7] </w:t>
      </w:r>
      <w:r w:rsidRPr="007D10B5">
        <w:rPr>
          <w:noProof/>
        </w:rPr>
        <w:tab/>
        <w:t xml:space="preserve">Desender, K. A., LópezPuertas-Lamy, M., Pattitoni, P., &amp; Petracci, B. (2020). Corporate social responsibility and cost of financing—The importance of the international corporate governance system. </w:t>
      </w:r>
      <w:r w:rsidRPr="007D10B5">
        <w:rPr>
          <w:i/>
          <w:iCs/>
          <w:noProof/>
        </w:rPr>
        <w:t xml:space="preserve">Corporate governance: </w:t>
      </w:r>
      <w:r w:rsidR="00B230B7" w:rsidRPr="007D10B5">
        <w:rPr>
          <w:i/>
          <w:iCs/>
          <w:noProof/>
        </w:rPr>
        <w:t xml:space="preserve">An </w:t>
      </w:r>
      <w:r w:rsidRPr="007D10B5">
        <w:rPr>
          <w:i/>
          <w:iCs/>
          <w:noProof/>
        </w:rPr>
        <w:t>international review</w:t>
      </w:r>
      <w:r w:rsidRPr="007D10B5">
        <w:rPr>
          <w:noProof/>
        </w:rPr>
        <w:t xml:space="preserve">, </w:t>
      </w:r>
      <w:r w:rsidRPr="007D10B5">
        <w:rPr>
          <w:i/>
          <w:iCs/>
          <w:noProof/>
        </w:rPr>
        <w:t>28</w:t>
      </w:r>
      <w:r w:rsidRPr="007D10B5">
        <w:rPr>
          <w:noProof/>
        </w:rPr>
        <w:t>(3), 207–234. https://doi.org/10.1111/corg.12312</w:t>
      </w:r>
    </w:p>
    <w:p w14:paraId="6FB054CF" w14:textId="203372D8" w:rsidR="007D10B5" w:rsidRPr="007D10B5" w:rsidRDefault="007D10B5" w:rsidP="007D10B5">
      <w:pPr>
        <w:pStyle w:val="Reference"/>
        <w:numPr>
          <w:ilvl w:val="0"/>
          <w:numId w:val="0"/>
        </w:numPr>
        <w:ind w:left="1530" w:hanging="450"/>
        <w:rPr>
          <w:noProof/>
        </w:rPr>
      </w:pPr>
      <w:r w:rsidRPr="007D10B5">
        <w:rPr>
          <w:noProof/>
        </w:rPr>
        <w:t xml:space="preserve">[8] </w:t>
      </w:r>
      <w:r w:rsidRPr="007D10B5">
        <w:rPr>
          <w:noProof/>
        </w:rPr>
        <w:tab/>
        <w:t xml:space="preserve">Bonet, R., Cappelli, P., &amp; Hamori, M. (2020). Gender inequality in leadership advancement: Evidence from Fortune 100 companies. </w:t>
      </w:r>
      <w:r w:rsidRPr="007D10B5">
        <w:rPr>
          <w:i/>
          <w:iCs/>
          <w:noProof/>
        </w:rPr>
        <w:t>Academy of management journal</w:t>
      </w:r>
      <w:r w:rsidRPr="007D10B5">
        <w:rPr>
          <w:noProof/>
        </w:rPr>
        <w:t xml:space="preserve">, </w:t>
      </w:r>
      <w:r w:rsidRPr="007D10B5">
        <w:rPr>
          <w:i/>
          <w:iCs/>
          <w:noProof/>
        </w:rPr>
        <w:t>63</w:t>
      </w:r>
      <w:r w:rsidRPr="007D10B5">
        <w:rPr>
          <w:noProof/>
        </w:rPr>
        <w:t>(2), 509–532. https://doi.org/10.5465/amj.2018.0231</w:t>
      </w:r>
    </w:p>
    <w:p w14:paraId="5AB26B34" w14:textId="70C98B01" w:rsidR="007D10B5" w:rsidRPr="007D10B5" w:rsidRDefault="007D10B5" w:rsidP="007D10B5">
      <w:pPr>
        <w:pStyle w:val="Reference"/>
        <w:numPr>
          <w:ilvl w:val="0"/>
          <w:numId w:val="0"/>
        </w:numPr>
        <w:ind w:left="1530" w:hanging="450"/>
        <w:rPr>
          <w:noProof/>
        </w:rPr>
      </w:pPr>
      <w:r w:rsidRPr="007D10B5">
        <w:rPr>
          <w:noProof/>
        </w:rPr>
        <w:t xml:space="preserve">[9] </w:t>
      </w:r>
      <w:r w:rsidRPr="007D10B5">
        <w:rPr>
          <w:noProof/>
        </w:rPr>
        <w:tab/>
        <w:t xml:space="preserve">Attah-Boakye, R., Adams, K., &amp; Owusu-Ansah, W. (2021). Gender diversity and corporate innovation in emerging economies: A multi-theoretical perspective. </w:t>
      </w:r>
      <w:r w:rsidRPr="007D10B5">
        <w:rPr>
          <w:i/>
          <w:iCs/>
          <w:noProof/>
        </w:rPr>
        <w:t>International business review</w:t>
      </w:r>
      <w:r w:rsidRPr="007D10B5">
        <w:rPr>
          <w:noProof/>
        </w:rPr>
        <w:t xml:space="preserve">, </w:t>
      </w:r>
      <w:r w:rsidRPr="007D10B5">
        <w:rPr>
          <w:i/>
          <w:iCs/>
          <w:noProof/>
        </w:rPr>
        <w:t>30</w:t>
      </w:r>
      <w:r w:rsidRPr="007D10B5">
        <w:rPr>
          <w:noProof/>
        </w:rPr>
        <w:t>(3), 101789. https://doi.org/10.1016/j.ibusrev.2021.101789</w:t>
      </w:r>
    </w:p>
    <w:p w14:paraId="09C79A36" w14:textId="7EE68A97" w:rsidR="007D10B5" w:rsidRPr="007D10B5" w:rsidRDefault="007D10B5" w:rsidP="007D10B5">
      <w:pPr>
        <w:pStyle w:val="Reference"/>
        <w:numPr>
          <w:ilvl w:val="0"/>
          <w:numId w:val="0"/>
        </w:numPr>
        <w:ind w:left="1530" w:hanging="450"/>
        <w:rPr>
          <w:noProof/>
        </w:rPr>
      </w:pPr>
      <w:r w:rsidRPr="007D10B5">
        <w:rPr>
          <w:noProof/>
        </w:rPr>
        <w:t xml:space="preserve">[10] </w:t>
      </w:r>
      <w:r w:rsidRPr="007D10B5">
        <w:rPr>
          <w:noProof/>
        </w:rPr>
        <w:tab/>
        <w:t xml:space="preserve">Wu, J., Richard, O. C., Triana, M. D. C., &amp; Zhang, X. (2022). The performance impact of gender diversity in the top management team and board of directors: A multiteam systems approach. </w:t>
      </w:r>
      <w:r w:rsidRPr="007D10B5">
        <w:rPr>
          <w:i/>
          <w:iCs/>
          <w:noProof/>
        </w:rPr>
        <w:t>Human resource management</w:t>
      </w:r>
      <w:r w:rsidRPr="007D10B5">
        <w:rPr>
          <w:noProof/>
        </w:rPr>
        <w:t xml:space="preserve">, </w:t>
      </w:r>
      <w:r w:rsidRPr="007D10B5">
        <w:rPr>
          <w:i/>
          <w:iCs/>
          <w:noProof/>
        </w:rPr>
        <w:t>61</w:t>
      </w:r>
      <w:r w:rsidRPr="007D10B5">
        <w:rPr>
          <w:noProof/>
        </w:rPr>
        <w:t>(2), 157–180. https://doi.org/10.1002/hrm.22050</w:t>
      </w:r>
    </w:p>
    <w:p w14:paraId="4973C7CF" w14:textId="6E0C1129" w:rsidR="007D10B5" w:rsidRPr="007D10B5" w:rsidRDefault="007D10B5" w:rsidP="007D10B5">
      <w:pPr>
        <w:pStyle w:val="Reference"/>
        <w:numPr>
          <w:ilvl w:val="0"/>
          <w:numId w:val="0"/>
        </w:numPr>
        <w:ind w:left="1530" w:hanging="450"/>
        <w:rPr>
          <w:noProof/>
        </w:rPr>
      </w:pPr>
      <w:r w:rsidRPr="007D10B5">
        <w:rPr>
          <w:noProof/>
        </w:rPr>
        <w:t xml:space="preserve">[11] </w:t>
      </w:r>
      <w:r w:rsidRPr="007D10B5">
        <w:rPr>
          <w:noProof/>
        </w:rPr>
        <w:tab/>
        <w:t xml:space="preserve">Schein, E. H. (2010). </w:t>
      </w:r>
      <w:r w:rsidRPr="007D10B5">
        <w:rPr>
          <w:i/>
          <w:iCs/>
          <w:noProof/>
        </w:rPr>
        <w:t>Organizational culture and leadership</w:t>
      </w:r>
      <w:r w:rsidRPr="007D10B5">
        <w:rPr>
          <w:noProof/>
        </w:rPr>
        <w:t>. Jossey-Bass.</w:t>
      </w:r>
      <w:r w:rsidR="00337F17" w:rsidRPr="00337F17">
        <w:t xml:space="preserve"> </w:t>
      </w:r>
      <w:r w:rsidR="00337F17" w:rsidRPr="00337F17">
        <w:rPr>
          <w:noProof/>
        </w:rPr>
        <w:t>https://library.megu.edu.ua:9443/jspui/bitstream/123456789/4900/1/2010.pdf</w:t>
      </w:r>
    </w:p>
    <w:p w14:paraId="79C520E5" w14:textId="6D5FABFA" w:rsidR="007D10B5" w:rsidRPr="007D10B5" w:rsidRDefault="007D10B5" w:rsidP="007D10B5">
      <w:pPr>
        <w:pStyle w:val="Reference"/>
        <w:numPr>
          <w:ilvl w:val="0"/>
          <w:numId w:val="0"/>
        </w:numPr>
        <w:ind w:left="1530" w:hanging="450"/>
        <w:rPr>
          <w:noProof/>
        </w:rPr>
      </w:pPr>
      <w:r w:rsidRPr="007D10B5">
        <w:rPr>
          <w:noProof/>
        </w:rPr>
        <w:t xml:space="preserve">[12] </w:t>
      </w:r>
      <w:r w:rsidRPr="007D10B5">
        <w:rPr>
          <w:noProof/>
        </w:rPr>
        <w:tab/>
        <w:t xml:space="preserve">Padavic, I., Ely, R. J., &amp; Reid, E. M. (2020). Explaining the persistence of gender inequality: The work–family narrative as a social defense. </w:t>
      </w:r>
      <w:r w:rsidRPr="007D10B5">
        <w:rPr>
          <w:i/>
          <w:iCs/>
          <w:noProof/>
        </w:rPr>
        <w:t>Administrative science quarterly</w:t>
      </w:r>
      <w:r w:rsidRPr="007D10B5">
        <w:rPr>
          <w:noProof/>
        </w:rPr>
        <w:t xml:space="preserve">, </w:t>
      </w:r>
      <w:r w:rsidRPr="007D10B5">
        <w:rPr>
          <w:i/>
          <w:iCs/>
          <w:noProof/>
        </w:rPr>
        <w:t>65</w:t>
      </w:r>
      <w:r w:rsidRPr="007D10B5">
        <w:rPr>
          <w:noProof/>
        </w:rPr>
        <w:t>(1), 61–111. https://doi.org/10.1177/0001839219832310</w:t>
      </w:r>
    </w:p>
    <w:p w14:paraId="1A8BE316" w14:textId="3996B37C" w:rsidR="007D10B5" w:rsidRPr="007D10B5" w:rsidRDefault="007D10B5" w:rsidP="007D10B5">
      <w:pPr>
        <w:pStyle w:val="Reference"/>
        <w:numPr>
          <w:ilvl w:val="0"/>
          <w:numId w:val="0"/>
        </w:numPr>
        <w:ind w:left="1530" w:hanging="450"/>
        <w:rPr>
          <w:noProof/>
        </w:rPr>
      </w:pPr>
      <w:r w:rsidRPr="007D10B5">
        <w:rPr>
          <w:noProof/>
        </w:rPr>
        <w:t xml:space="preserve">[13] </w:t>
      </w:r>
      <w:r w:rsidRPr="007D10B5">
        <w:rPr>
          <w:noProof/>
        </w:rPr>
        <w:tab/>
        <w:t xml:space="preserve">Ibarra, H., Carter, N. M., &amp; Silva, C. (2010). Why men still get more promotions than women. </w:t>
      </w:r>
      <w:r w:rsidRPr="007D10B5">
        <w:rPr>
          <w:i/>
          <w:iCs/>
          <w:noProof/>
        </w:rPr>
        <w:t>Harvard business review</w:t>
      </w:r>
      <w:r w:rsidRPr="007D10B5">
        <w:rPr>
          <w:noProof/>
        </w:rPr>
        <w:t xml:space="preserve">, </w:t>
      </w:r>
      <w:r w:rsidRPr="007D10B5">
        <w:rPr>
          <w:i/>
          <w:iCs/>
          <w:noProof/>
        </w:rPr>
        <w:t>88</w:t>
      </w:r>
      <w:r w:rsidRPr="007D10B5">
        <w:rPr>
          <w:noProof/>
        </w:rPr>
        <w:t>(9), 80–85.</w:t>
      </w:r>
      <w:r w:rsidR="00CA573A" w:rsidRPr="00CA573A">
        <w:t xml:space="preserve"> </w:t>
      </w:r>
      <w:r w:rsidR="00CA573A" w:rsidRPr="00CA573A">
        <w:rPr>
          <w:noProof/>
        </w:rPr>
        <w:t>https://www.bio.org/sites/default/files/2024-05/why_men_still_get_more_promotions_than_women_hbr_article.pdf</w:t>
      </w:r>
    </w:p>
    <w:p w14:paraId="03937A12" w14:textId="0A559008" w:rsidR="007D10B5" w:rsidRPr="007D10B5" w:rsidRDefault="007D10B5" w:rsidP="007D10B5">
      <w:pPr>
        <w:pStyle w:val="Reference"/>
        <w:numPr>
          <w:ilvl w:val="0"/>
          <w:numId w:val="0"/>
        </w:numPr>
        <w:ind w:left="1530" w:hanging="450"/>
        <w:rPr>
          <w:noProof/>
        </w:rPr>
      </w:pPr>
      <w:r w:rsidRPr="007D10B5">
        <w:rPr>
          <w:noProof/>
        </w:rPr>
        <w:t xml:space="preserve">[14] </w:t>
      </w:r>
      <w:r w:rsidRPr="007D10B5">
        <w:rPr>
          <w:noProof/>
        </w:rPr>
        <w:tab/>
        <w:t xml:space="preserve">Cotter, D. A., Hermsen, J. M., Ovadia, S., &amp; Vanneman, R. (2001). The glass ceiling effect. </w:t>
      </w:r>
      <w:r w:rsidRPr="007D10B5">
        <w:rPr>
          <w:i/>
          <w:iCs/>
          <w:noProof/>
        </w:rPr>
        <w:t>Social forces</w:t>
      </w:r>
      <w:r w:rsidRPr="007D10B5">
        <w:rPr>
          <w:noProof/>
        </w:rPr>
        <w:t xml:space="preserve">, </w:t>
      </w:r>
      <w:r w:rsidRPr="007D10B5">
        <w:rPr>
          <w:i/>
          <w:iCs/>
          <w:noProof/>
        </w:rPr>
        <w:t>80</w:t>
      </w:r>
      <w:r w:rsidRPr="007D10B5">
        <w:rPr>
          <w:noProof/>
        </w:rPr>
        <w:t>(2), 655–671. https://doi.org/10.1353/sof.2001.0091</w:t>
      </w:r>
    </w:p>
    <w:p w14:paraId="4BBEA50F" w14:textId="0F834047" w:rsidR="007D10B5" w:rsidRPr="007D10B5" w:rsidRDefault="007D10B5" w:rsidP="007D10B5">
      <w:pPr>
        <w:pStyle w:val="Reference"/>
        <w:numPr>
          <w:ilvl w:val="0"/>
          <w:numId w:val="0"/>
        </w:numPr>
        <w:ind w:left="1530" w:hanging="450"/>
        <w:rPr>
          <w:noProof/>
        </w:rPr>
      </w:pPr>
      <w:r w:rsidRPr="007D10B5">
        <w:rPr>
          <w:noProof/>
        </w:rPr>
        <w:t xml:space="preserve">[15] </w:t>
      </w:r>
      <w:r w:rsidRPr="007D10B5">
        <w:rPr>
          <w:noProof/>
        </w:rPr>
        <w:tab/>
        <w:t xml:space="preserve">Allen, T. D., Johnson, R. C., Kiburz, K. M., &amp; Shockley, K. M. (2013). Work–family conflict and flexible work arrangements: Deconstructing flexibility. </w:t>
      </w:r>
      <w:r w:rsidRPr="007D10B5">
        <w:rPr>
          <w:i/>
          <w:iCs/>
          <w:noProof/>
        </w:rPr>
        <w:t>Personnel psychology</w:t>
      </w:r>
      <w:r w:rsidRPr="007D10B5">
        <w:rPr>
          <w:noProof/>
        </w:rPr>
        <w:t xml:space="preserve">, </w:t>
      </w:r>
      <w:r w:rsidRPr="007D10B5">
        <w:rPr>
          <w:i/>
          <w:iCs/>
          <w:noProof/>
        </w:rPr>
        <w:t>66</w:t>
      </w:r>
      <w:r w:rsidRPr="007D10B5">
        <w:rPr>
          <w:noProof/>
        </w:rPr>
        <w:t>(2), 345–376. https://doi.org/10.1111/peps.12012</w:t>
      </w:r>
    </w:p>
    <w:p w14:paraId="6BCF03D8" w14:textId="39458E34" w:rsidR="007D10B5" w:rsidRPr="007D10B5" w:rsidRDefault="007D10B5" w:rsidP="007D10B5">
      <w:pPr>
        <w:pStyle w:val="Reference"/>
        <w:numPr>
          <w:ilvl w:val="0"/>
          <w:numId w:val="0"/>
        </w:numPr>
        <w:ind w:left="1530" w:hanging="450"/>
        <w:rPr>
          <w:noProof/>
        </w:rPr>
      </w:pPr>
      <w:r w:rsidRPr="007D10B5">
        <w:rPr>
          <w:noProof/>
        </w:rPr>
        <w:lastRenderedPageBreak/>
        <w:t xml:space="preserve">[16] </w:t>
      </w:r>
      <w:r w:rsidRPr="007D10B5">
        <w:rPr>
          <w:noProof/>
        </w:rPr>
        <w:tab/>
        <w:t xml:space="preserve">Homan, A. C., Gündemir, S., Buengeler, C., &amp; Kleef, G. A. van. (2020). Leading diversity: Towards a theory of functional leadership in diverse teams. </w:t>
      </w:r>
      <w:r w:rsidRPr="007D10B5">
        <w:rPr>
          <w:i/>
          <w:iCs/>
          <w:noProof/>
        </w:rPr>
        <w:t>Journal of applied psychology</w:t>
      </w:r>
      <w:r w:rsidRPr="007D10B5">
        <w:rPr>
          <w:noProof/>
        </w:rPr>
        <w:t xml:space="preserve">, </w:t>
      </w:r>
      <w:r w:rsidRPr="007D10B5">
        <w:rPr>
          <w:i/>
          <w:iCs/>
          <w:noProof/>
        </w:rPr>
        <w:t>105</w:t>
      </w:r>
      <w:r w:rsidRPr="007D10B5">
        <w:rPr>
          <w:noProof/>
        </w:rPr>
        <w:t>(10), 1101–1120. https://doi.org/10.1037/apl0000474</w:t>
      </w:r>
    </w:p>
    <w:p w14:paraId="7FD355AC" w14:textId="7D1FE5E2" w:rsidR="007D10B5" w:rsidRPr="007D10B5" w:rsidRDefault="007D10B5" w:rsidP="007D10B5">
      <w:pPr>
        <w:pStyle w:val="Reference"/>
        <w:numPr>
          <w:ilvl w:val="0"/>
          <w:numId w:val="0"/>
        </w:numPr>
        <w:ind w:left="1530" w:hanging="450"/>
        <w:rPr>
          <w:noProof/>
        </w:rPr>
      </w:pPr>
      <w:r w:rsidRPr="007D10B5">
        <w:rPr>
          <w:noProof/>
        </w:rPr>
        <w:t xml:space="preserve">[17] </w:t>
      </w:r>
      <w:r w:rsidRPr="007D10B5">
        <w:rPr>
          <w:noProof/>
        </w:rPr>
        <w:tab/>
      </w:r>
      <w:r w:rsidR="00396530" w:rsidRPr="00396530">
        <w:rPr>
          <w:noProof/>
        </w:rPr>
        <w:t>Decuypere, A., &amp; Schaufeli, W</w:t>
      </w:r>
      <w:r w:rsidRPr="007D10B5">
        <w:rPr>
          <w:noProof/>
        </w:rPr>
        <w:t xml:space="preserve">. (2020). Leadership and work engagement: Exploring explanatory mechanisms. </w:t>
      </w:r>
      <w:r w:rsidRPr="007D10B5">
        <w:rPr>
          <w:i/>
          <w:iCs/>
          <w:noProof/>
        </w:rPr>
        <w:t>German journal of human resource management</w:t>
      </w:r>
      <w:r w:rsidRPr="007D10B5">
        <w:rPr>
          <w:noProof/>
        </w:rPr>
        <w:t xml:space="preserve">, </w:t>
      </w:r>
      <w:r w:rsidRPr="007D10B5">
        <w:rPr>
          <w:i/>
          <w:iCs/>
          <w:noProof/>
        </w:rPr>
        <w:t>34</w:t>
      </w:r>
      <w:r w:rsidRPr="007D10B5">
        <w:rPr>
          <w:noProof/>
        </w:rPr>
        <w:t>(1), 69–95. https://doi.org/10.1177/2397002219892197</w:t>
      </w:r>
    </w:p>
    <w:p w14:paraId="698AB060" w14:textId="77777777" w:rsidR="007D10B5" w:rsidRPr="007D10B5" w:rsidRDefault="007D10B5" w:rsidP="007D10B5">
      <w:pPr>
        <w:pStyle w:val="Reference"/>
        <w:numPr>
          <w:ilvl w:val="0"/>
          <w:numId w:val="0"/>
        </w:numPr>
        <w:ind w:left="1530" w:hanging="450"/>
        <w:rPr>
          <w:noProof/>
        </w:rPr>
      </w:pPr>
      <w:r w:rsidRPr="007D10B5">
        <w:rPr>
          <w:noProof/>
        </w:rPr>
        <w:t xml:space="preserve">[18] </w:t>
      </w:r>
      <w:r w:rsidRPr="007D10B5">
        <w:rPr>
          <w:noProof/>
        </w:rPr>
        <w:tab/>
        <w:t xml:space="preserve">Nguyen, N. P., Hang, N. T. T., Hiep, N., &amp; Flynn, O. (2023). Does transformational leadership influence organisational culture and performance? </w:t>
      </w:r>
      <w:r w:rsidRPr="007D10B5">
        <w:rPr>
          <w:i/>
          <w:iCs/>
          <w:noProof/>
        </w:rPr>
        <w:t>IIMB management review</w:t>
      </w:r>
      <w:r w:rsidRPr="007D10B5">
        <w:rPr>
          <w:noProof/>
        </w:rPr>
        <w:t xml:space="preserve">, </w:t>
      </w:r>
      <w:r w:rsidRPr="007D10B5">
        <w:rPr>
          <w:i/>
          <w:iCs/>
          <w:noProof/>
        </w:rPr>
        <w:t>35</w:t>
      </w:r>
      <w:r w:rsidRPr="007D10B5">
        <w:rPr>
          <w:noProof/>
        </w:rPr>
        <w:t>(4), 382–392.</w:t>
      </w:r>
    </w:p>
    <w:p w14:paraId="089D4DB0" w14:textId="44593648" w:rsidR="007D10B5" w:rsidRPr="007D10B5" w:rsidRDefault="007D10B5" w:rsidP="007D10B5">
      <w:pPr>
        <w:pStyle w:val="Reference"/>
        <w:numPr>
          <w:ilvl w:val="0"/>
          <w:numId w:val="0"/>
        </w:numPr>
        <w:ind w:left="1530" w:hanging="450"/>
        <w:rPr>
          <w:noProof/>
        </w:rPr>
      </w:pPr>
      <w:r w:rsidRPr="007D10B5">
        <w:rPr>
          <w:noProof/>
        </w:rPr>
        <w:t xml:space="preserve">[19] </w:t>
      </w:r>
      <w:r w:rsidRPr="007D10B5">
        <w:rPr>
          <w:noProof/>
        </w:rPr>
        <w:tab/>
        <w:t xml:space="preserve">Liao, L., &amp; Luo, M. (2021). Education and attitudes toward women in leadership: Evidence from East Asia. </w:t>
      </w:r>
      <w:r w:rsidRPr="007D10B5">
        <w:rPr>
          <w:i/>
          <w:iCs/>
          <w:noProof/>
        </w:rPr>
        <w:t>Journal of asian studies</w:t>
      </w:r>
      <w:r w:rsidRPr="007D10B5">
        <w:rPr>
          <w:noProof/>
        </w:rPr>
        <w:t xml:space="preserve">, </w:t>
      </w:r>
      <w:r w:rsidRPr="007D10B5">
        <w:rPr>
          <w:i/>
          <w:iCs/>
          <w:noProof/>
        </w:rPr>
        <w:t>80</w:t>
      </w:r>
      <w:r w:rsidRPr="007D10B5">
        <w:rPr>
          <w:noProof/>
        </w:rPr>
        <w:t>(2), 617–635. https://doi.org/10.1017/S002191182000198X</w:t>
      </w:r>
    </w:p>
    <w:p w14:paraId="15BA0140" w14:textId="2D842F6A" w:rsidR="007D10B5" w:rsidRPr="007D10B5" w:rsidRDefault="007D10B5" w:rsidP="007D10B5">
      <w:pPr>
        <w:pStyle w:val="Reference"/>
        <w:numPr>
          <w:ilvl w:val="0"/>
          <w:numId w:val="0"/>
        </w:numPr>
        <w:ind w:left="1530" w:hanging="450"/>
        <w:rPr>
          <w:noProof/>
        </w:rPr>
      </w:pPr>
      <w:r w:rsidRPr="007D10B5">
        <w:rPr>
          <w:noProof/>
        </w:rPr>
        <w:t xml:space="preserve">[20] </w:t>
      </w:r>
      <w:r w:rsidRPr="007D10B5">
        <w:rPr>
          <w:noProof/>
        </w:rPr>
        <w:tab/>
        <w:t xml:space="preserve">Naghavi, N., Sharif, S. P., &amp; Hussain, H. I. (2021). The role of national culture in the impact of board gender diversity on firm performance: Evidence from a multi-country study. </w:t>
      </w:r>
      <w:r w:rsidRPr="007D10B5">
        <w:rPr>
          <w:i/>
          <w:iCs/>
          <w:noProof/>
        </w:rPr>
        <w:t>Equality, diversity and inclusion</w:t>
      </w:r>
      <w:r w:rsidRPr="007D10B5">
        <w:rPr>
          <w:noProof/>
        </w:rPr>
        <w:t xml:space="preserve">, </w:t>
      </w:r>
      <w:r w:rsidRPr="007D10B5">
        <w:rPr>
          <w:i/>
          <w:iCs/>
          <w:noProof/>
        </w:rPr>
        <w:t>40</w:t>
      </w:r>
      <w:r w:rsidRPr="007D10B5">
        <w:rPr>
          <w:noProof/>
        </w:rPr>
        <w:t>(5), 631–650. https://doi.org/10.1108/EDI-02-2020-0038</w:t>
      </w:r>
    </w:p>
    <w:p w14:paraId="1BCEC374" w14:textId="431BC562" w:rsidR="007D10B5" w:rsidRPr="007D10B5" w:rsidRDefault="007D10B5" w:rsidP="007D10B5">
      <w:pPr>
        <w:pStyle w:val="Reference"/>
        <w:numPr>
          <w:ilvl w:val="0"/>
          <w:numId w:val="0"/>
        </w:numPr>
        <w:ind w:left="1530" w:hanging="450"/>
        <w:rPr>
          <w:noProof/>
        </w:rPr>
      </w:pPr>
      <w:r w:rsidRPr="007D10B5">
        <w:rPr>
          <w:noProof/>
        </w:rPr>
        <w:t xml:space="preserve">[21] </w:t>
      </w:r>
      <w:r w:rsidRPr="007D10B5">
        <w:rPr>
          <w:noProof/>
        </w:rPr>
        <w:tab/>
        <w:t xml:space="preserve">R. J. Ely, Ibarra, H., &amp; Kolb, D. M. (2011). Taking gender into account: Theory and design for women’s leadership development programs. </w:t>
      </w:r>
      <w:r w:rsidRPr="007D10B5">
        <w:rPr>
          <w:i/>
          <w:iCs/>
          <w:noProof/>
        </w:rPr>
        <w:t>Academy of management learning &amp; education</w:t>
      </w:r>
      <w:r w:rsidRPr="007D10B5">
        <w:rPr>
          <w:noProof/>
        </w:rPr>
        <w:t xml:space="preserve">, </w:t>
      </w:r>
      <w:r w:rsidRPr="007D10B5">
        <w:rPr>
          <w:i/>
          <w:iCs/>
          <w:noProof/>
        </w:rPr>
        <w:t>10</w:t>
      </w:r>
      <w:r w:rsidRPr="007D10B5">
        <w:rPr>
          <w:noProof/>
        </w:rPr>
        <w:t>(3), 474–493. https://doi.org/10.5465/amle.2010.0046</w:t>
      </w:r>
    </w:p>
    <w:p w14:paraId="260BB667" w14:textId="57205D0D" w:rsidR="00E617FE" w:rsidRDefault="00D863C9" w:rsidP="00D05C30">
      <w:pPr>
        <w:pStyle w:val="BODY0"/>
        <w:ind w:left="660"/>
      </w:pPr>
      <w:r>
        <w:fldChar w:fldCharType="end"/>
      </w:r>
    </w:p>
    <w:p w14:paraId="70C6DA11" w14:textId="77777777" w:rsidR="00E617FE" w:rsidRDefault="00E617FE" w:rsidP="00D05C30">
      <w:pPr>
        <w:pStyle w:val="BODY0"/>
        <w:ind w:left="660"/>
      </w:pPr>
    </w:p>
    <w:p w14:paraId="3DCAB5F0" w14:textId="77777777" w:rsidR="00E617FE" w:rsidRDefault="00E617FE" w:rsidP="00D05C30">
      <w:pPr>
        <w:pStyle w:val="BODY0"/>
        <w:ind w:left="660"/>
      </w:pPr>
    </w:p>
    <w:p w14:paraId="6F236489" w14:textId="77777777" w:rsidR="00E617FE" w:rsidRDefault="00E617FE" w:rsidP="00D05C30">
      <w:pPr>
        <w:pStyle w:val="BODY0"/>
        <w:ind w:left="660"/>
      </w:pPr>
    </w:p>
    <w:p w14:paraId="6D3BF17A" w14:textId="77777777" w:rsidR="00E617FE" w:rsidRDefault="00E617FE" w:rsidP="00D05C30">
      <w:pPr>
        <w:pStyle w:val="BODY0"/>
        <w:ind w:left="660"/>
      </w:pPr>
    </w:p>
    <w:p w14:paraId="6EBDE0E7" w14:textId="77777777" w:rsidR="00E617FE" w:rsidRDefault="00E617FE" w:rsidP="00D05C30">
      <w:pPr>
        <w:pStyle w:val="BODY0"/>
        <w:ind w:left="660"/>
      </w:pPr>
    </w:p>
    <w:p w14:paraId="4D8BE57D" w14:textId="77777777" w:rsidR="00E617FE" w:rsidRDefault="00E617FE" w:rsidP="00D05C30">
      <w:pPr>
        <w:pStyle w:val="BODY0"/>
        <w:ind w:left="660"/>
      </w:pPr>
    </w:p>
    <w:p w14:paraId="2D80E0CF" w14:textId="77777777" w:rsidR="00E617FE" w:rsidRDefault="00E617FE" w:rsidP="00D05C30">
      <w:pPr>
        <w:pStyle w:val="BODY0"/>
        <w:ind w:left="660"/>
      </w:pPr>
    </w:p>
    <w:p w14:paraId="7A77AD85" w14:textId="77777777" w:rsidR="00E617FE" w:rsidRDefault="00E617FE" w:rsidP="00D05C30">
      <w:pPr>
        <w:pStyle w:val="BODY0"/>
        <w:ind w:left="660"/>
      </w:pPr>
    </w:p>
    <w:p w14:paraId="6EBC2F67" w14:textId="77777777" w:rsidR="00E617FE" w:rsidRDefault="00E617FE" w:rsidP="00D05C30">
      <w:pPr>
        <w:pStyle w:val="BODY0"/>
        <w:ind w:left="660"/>
      </w:pPr>
    </w:p>
    <w:p w14:paraId="1DCE8671" w14:textId="77777777" w:rsidR="00E617FE" w:rsidRDefault="00E617FE" w:rsidP="00D05C30">
      <w:pPr>
        <w:pStyle w:val="BODY0"/>
        <w:ind w:left="660"/>
      </w:pPr>
    </w:p>
    <w:sectPr w:rsidR="00E617FE" w:rsidSect="00AF174D">
      <w:headerReference w:type="even" r:id="rId16"/>
      <w:headerReference w:type="default" r:id="rId17"/>
      <w:footerReference w:type="even" r:id="rId18"/>
      <w:footerReference w:type="default" r:id="rId19"/>
      <w:footerReference w:type="first" r:id="rId20"/>
      <w:footnotePr>
        <w:numRestart w:val="eachPage"/>
      </w:footnotePr>
      <w:pgSz w:w="11909" w:h="16834" w:code="9"/>
      <w:pgMar w:top="1021" w:right="737" w:bottom="1021" w:left="737" w:header="850" w:footer="624" w:gutter="0"/>
      <w:pgNumType w:start="5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168865" w14:textId="77777777" w:rsidR="00A81C07" w:rsidRPr="00FE73CA" w:rsidRDefault="00A81C07" w:rsidP="00FA44F9">
      <w:r w:rsidRPr="00FE73CA">
        <w:separator/>
      </w:r>
    </w:p>
  </w:endnote>
  <w:endnote w:type="continuationSeparator" w:id="0">
    <w:p w14:paraId="1725CE95" w14:textId="77777777" w:rsidR="00A81C07" w:rsidRPr="00FE73CA" w:rsidRDefault="00A81C07" w:rsidP="00FA44F9">
      <w:r w:rsidRPr="00FE73CA">
        <w:continuationSeparator/>
      </w:r>
    </w:p>
  </w:endnote>
  <w:endnote w:type="continuationNotice" w:id="1">
    <w:p w14:paraId="72EE467E" w14:textId="77777777" w:rsidR="00A81C07" w:rsidRDefault="00A81C0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IRLotus">
    <w:altName w:val="Times New Roman"/>
    <w:panose1 w:val="02000503000000020002"/>
    <w:charset w:val="00"/>
    <w:family w:val="auto"/>
    <w:pitch w:val="variable"/>
    <w:sig w:usb0="00002003" w:usb1="00000000" w:usb2="00000000" w:usb3="00000000" w:csb0="00000041" w:csb1="00000000"/>
  </w:font>
  <w:font w:name="Calibri">
    <w:panose1 w:val="020F0502020204030204"/>
    <w:charset w:val="00"/>
    <w:family w:val="swiss"/>
    <w:pitch w:val="variable"/>
    <w:sig w:usb0="E4002EFF" w:usb1="C000247B" w:usb2="00000009" w:usb3="00000000" w:csb0="000001FF" w:csb1="00000000"/>
  </w:font>
  <w:font w:name="Adobe Gurmukhi">
    <w:altName w:val="Courier New"/>
    <w:charset w:val="00"/>
    <w:family w:val="modern"/>
    <w:pitch w:val="variable"/>
    <w:sig w:usb0="00020003" w:usb1="00000000" w:usb2="00000000" w:usb3="00000000" w:csb0="00000001" w:csb1="00000000"/>
  </w:font>
  <w:font w:name="XB Kayhan">
    <w:altName w:val="Times New Roman"/>
    <w:charset w:val="00"/>
    <w:family w:val="auto"/>
    <w:pitch w:val="variable"/>
    <w:sig w:usb0="00002007" w:usb1="80000000" w:usb2="00000008" w:usb3="00000000" w:csb0="00000051" w:csb1="00000000"/>
  </w:font>
  <w:font w:name="Calibri Light">
    <w:panose1 w:val="020F0302020204030204"/>
    <w:charset w:val="00"/>
    <w:family w:val="swiss"/>
    <w:pitch w:val="variable"/>
    <w:sig w:usb0="E4002EFF" w:usb1="C000247B" w:usb2="00000009" w:usb3="00000000" w:csb0="000001FF" w:csb1="00000000"/>
  </w:font>
  <w:font w:name="PMingLiU">
    <w:panose1 w:val="02010601000101010101"/>
    <w:charset w:val="88"/>
    <w:family w:val="roman"/>
    <w:pitch w:val="variable"/>
    <w:sig w:usb0="A00002FF" w:usb1="28CFFCFA" w:usb2="00000016" w:usb3="00000000" w:csb0="00100001" w:csb1="00000000"/>
  </w:font>
  <w:font w:name="B Lotus">
    <w:altName w:val="Arial"/>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IRTitr">
    <w:altName w:val="Arial"/>
    <w:panose1 w:val="02000506000000020002"/>
    <w:charset w:val="00"/>
    <w:family w:val="auto"/>
    <w:pitch w:val="variable"/>
    <w:sig w:usb0="00002003" w:usb1="00000000" w:usb2="00000000" w:usb3="00000000" w:csb0="00000041" w:csb1="00000000"/>
  </w:font>
  <w:font w:name="IRNazanin">
    <w:altName w:val="Calibri"/>
    <w:panose1 w:val="02000506000000020002"/>
    <w:charset w:val="00"/>
    <w:family w:val="auto"/>
    <w:pitch w:val="variable"/>
    <w:sig w:usb0="21002A87" w:usb1="00000000" w:usb2="00000000" w:usb3="00000000" w:csb0="000101FF" w:csb1="00000000"/>
  </w:font>
  <w:font w:name="B Compset">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pitch w:val="default"/>
  </w:font>
  <w:font w:name="2  Mitra">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Nazanin">
    <w:charset w:val="B2"/>
    <w:family w:val="auto"/>
    <w:pitch w:val="variable"/>
    <w:sig w:usb0="00002001" w:usb1="00000000" w:usb2="00000000" w:usb3="00000000" w:csb0="00000040" w:csb1="00000000"/>
  </w:font>
  <w:font w:name="Lotus">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urlak">
    <w:charset w:val="00"/>
    <w:family w:val="script"/>
    <w:pitch w:val="variable"/>
    <w:sig w:usb0="80000203" w:usb1="00000000" w:usb2="00000000" w:usb3="00000000" w:csb0="00000005"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hames New">
    <w:charset w:val="00"/>
    <w:family w:val="auto"/>
    <w:pitch w:val="variable"/>
    <w:sig w:usb0="00000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Mitra">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Adobe Garamond Pro Bold">
    <w:charset w:val="00"/>
    <w:family w:val="roman"/>
    <w:pitch w:val="variable"/>
    <w:sig w:usb0="00000007" w:usb1="00000001" w:usb2="00000000" w:usb3="00000000" w:csb0="00000093" w:csb1="00000000"/>
  </w:font>
  <w:font w:name="Perpetua">
    <w:panose1 w:val="02020502060401020303"/>
    <w:charset w:val="00"/>
    <w:family w:val="roman"/>
    <w:pitch w:val="variable"/>
    <w:sig w:usb0="00000003" w:usb1="00000000" w:usb2="00000000" w:usb3="00000000" w:csb0="00000001" w:csb1="00000000"/>
  </w:font>
  <w:font w:name="Eras Bold ITC">
    <w:panose1 w:val="020B0907030504020204"/>
    <w:charset w:val="00"/>
    <w:family w:val="swiss"/>
    <w:pitch w:val="variable"/>
    <w:sig w:usb0="00000003" w:usb1="00000000" w:usb2="00000000" w:usb3="00000000" w:csb0="00000001" w:csb1="00000000"/>
  </w:font>
  <w:font w:name="B Kamran Outline">
    <w:panose1 w:val="00000400000000000000"/>
    <w:charset w:val="B2"/>
    <w:family w:val="auto"/>
    <w:pitch w:val="variable"/>
    <w:sig w:usb0="00002001" w:usb1="80000000" w:usb2="00000008" w:usb3="00000000" w:csb0="00000040" w:csb1="00000000"/>
  </w:font>
  <w:font w:name="TT6F0Ao00">
    <w:altName w:val="Times New Roman"/>
    <w:charset w:val="B2"/>
    <w:family w:val="auto"/>
    <w:pitch w:val="default"/>
    <w:sig w:usb0="00002000" w:usb1="00000000" w:usb2="00000000" w:usb3="00000000" w:csb0="00000040" w:csb1="00000000"/>
  </w:font>
  <w:font w:name="Adobe Devanagari">
    <w:altName w:val="Kokila"/>
    <w:charset w:val="00"/>
    <w:family w:val="roman"/>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00"/>
    <w:family w:val="roman"/>
    <w:pitch w:val="variable"/>
    <w:sig w:usb0="00000007" w:usb1="00000001"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0AAC9" w14:textId="2DACC4AD" w:rsidR="00E116FE" w:rsidRPr="00C91519" w:rsidRDefault="00E116FE" w:rsidP="007B74CC">
    <w:pPr>
      <w:pStyle w:val="Footer"/>
      <w:spacing w:before="100" w:afterAutospacing="0"/>
      <w:jc w:val="left"/>
      <w:rPr>
        <w:sz w:val="24"/>
        <w:szCs w:val="2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70B4B" w14:textId="410E764D" w:rsidR="00E116FE" w:rsidRPr="00C91519" w:rsidRDefault="00E116FE" w:rsidP="00C62754">
    <w:pPr>
      <w:pStyle w:val="Footer"/>
      <w:spacing w:before="100" w:after="120" w:afterAutospacing="0"/>
      <w:rPr>
        <w:rFonts w:ascii="Garamond" w:hAnsi="Garamond"/>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0F4AC" w14:textId="46CA0379" w:rsidR="009F36F0" w:rsidRPr="008310C2" w:rsidRDefault="00C62754" w:rsidP="008310C2">
    <w:pPr>
      <w:tabs>
        <w:tab w:val="center" w:pos="4680"/>
        <w:tab w:val="right" w:pos="9360"/>
      </w:tabs>
      <w:bidi w:val="0"/>
      <w:spacing w:before="240" w:beforeAutospacing="0" w:after="0" w:afterAutospacing="0"/>
      <w:ind w:left="426" w:right="427"/>
      <w:jc w:val="left"/>
      <w:rPr>
        <w:rFonts w:ascii="Palatino Linotype" w:hAnsi="Palatino Linotype"/>
        <w:sz w:val="16"/>
        <w:szCs w:val="16"/>
        <w:lang w:bidi="fa-IR"/>
      </w:rPr>
    </w:pPr>
    <w:r w:rsidRPr="00E86428">
      <w:rPr>
        <w:rFonts w:ascii="Palatino Linotype" w:hAnsi="Palatino Linotype"/>
        <w:noProof/>
      </w:rPr>
      <w:drawing>
        <wp:anchor distT="0" distB="0" distL="114300" distR="114300" simplePos="0" relativeHeight="251800576" behindDoc="1" locked="0" layoutInCell="1" allowOverlap="1" wp14:anchorId="3375412C" wp14:editId="068A3C29">
          <wp:simplePos x="0" y="0"/>
          <wp:positionH relativeFrom="margin">
            <wp:posOffset>327158</wp:posOffset>
          </wp:positionH>
          <wp:positionV relativeFrom="paragraph">
            <wp:posOffset>165100</wp:posOffset>
          </wp:positionV>
          <wp:extent cx="142240" cy="143510"/>
          <wp:effectExtent l="0" t="0" r="0" b="8890"/>
          <wp:wrapNone/>
          <wp:docPr id="11" name="Picture 11" descr="C:\Users\imeni\Desktop\ایکون ایمیل2.pn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imeni\Desktop\ایکون ایمیل2.png">
                    <a:hlinkClick r:id="rId1"/>
                  </pic:cNvPr>
                  <pic:cNvPicPr>
                    <a:picLocks noChangeAspect="1" noChangeArrowheads="1"/>
                  </pic:cNvPicPr>
                </pic:nvPicPr>
                <pic:blipFill>
                  <a:blip r:embed="rId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42240"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009F36F0" w:rsidRPr="00E86428">
      <w:rPr>
        <w:rFonts w:ascii="Palatino Linotype" w:hAnsi="Palatino Linotype"/>
        <w:sz w:val="18"/>
        <w:szCs w:val="18"/>
        <w:lang w:bidi="fa-IR"/>
      </w:rPr>
      <w:t xml:space="preserve">  </w:t>
    </w:r>
    <w:r w:rsidR="00BE7790">
      <w:rPr>
        <w:rFonts w:ascii="Palatino Linotype" w:hAnsi="Palatino Linotype" w:hint="cs"/>
        <w:sz w:val="18"/>
        <w:szCs w:val="18"/>
        <w:rtl/>
        <w:lang w:bidi="fa-IR"/>
      </w:rPr>
      <w:t xml:space="preserve"> </w:t>
    </w:r>
    <w:r w:rsidR="007A289E">
      <w:rPr>
        <w:rFonts w:ascii="Palatino Linotype" w:hAnsi="Palatino Linotype"/>
        <w:sz w:val="18"/>
        <w:szCs w:val="18"/>
        <w:lang w:bidi="fa-IR"/>
      </w:rPr>
      <w:t xml:space="preserve">     </w:t>
    </w:r>
    <w:r w:rsidR="009F36F0" w:rsidRPr="00546368">
      <w:rPr>
        <w:rFonts w:ascii="Palatino Linotype" w:hAnsi="Palatino Linotype"/>
        <w:sz w:val="16"/>
        <w:szCs w:val="16"/>
        <w:lang w:bidi="fa-IR"/>
      </w:rPr>
      <w:t xml:space="preserve">Corresponding Author: </w:t>
    </w:r>
    <w:hyperlink r:id="rId3" w:history="1">
      <w:r w:rsidR="008310C2" w:rsidRPr="008310C2">
        <w:rPr>
          <w:rFonts w:ascii="Palatino Linotype" w:hAnsi="Palatino Linotype"/>
          <w:sz w:val="16"/>
          <w:szCs w:val="16"/>
          <w:lang w:bidi="fa-IR"/>
        </w:rPr>
        <w:t>shuchuan@mail.mcut.edu.tw</w:t>
      </w:r>
    </w:hyperlink>
    <w:r w:rsidR="008310C2">
      <w:rPr>
        <w:rFonts w:ascii="Palatino Linotype" w:hAnsi="Palatino Linotype"/>
        <w:sz w:val="16"/>
        <w:szCs w:val="16"/>
        <w:lang w:bidi="fa-IR"/>
      </w:rPr>
      <w:t xml:space="preserve"> </w:t>
    </w:r>
  </w:p>
  <w:p w14:paraId="22876991" w14:textId="1974B980" w:rsidR="00C62754" w:rsidRPr="00206A13" w:rsidRDefault="007A289E" w:rsidP="00B9697E">
    <w:pPr>
      <w:pStyle w:val="Affiliation"/>
      <w:framePr w:hSpace="0" w:wrap="auto" w:vAnchor="margin" w:hAnchor="text" w:xAlign="left" w:yAlign="inline"/>
      <w:ind w:left="426"/>
      <w:suppressOverlap w:val="0"/>
      <w:rPr>
        <w:rFonts w:ascii="Palatino Linotype" w:hAnsi="Palatino Linotype"/>
        <w:color w:val="767171" w:themeColor="background2" w:themeShade="80"/>
        <w:sz w:val="16"/>
        <w:szCs w:val="16"/>
        <w:lang w:bidi="fa-IR"/>
      </w:rPr>
    </w:pPr>
    <w:r w:rsidRPr="003922BA">
      <w:rPr>
        <w:rFonts w:ascii="Book Antiqua" w:hAnsi="Book Antiqua"/>
        <w:noProof/>
        <w:color w:val="767171" w:themeColor="background2" w:themeShade="80"/>
      </w:rPr>
      <w:drawing>
        <wp:anchor distT="0" distB="0" distL="114300" distR="114300" simplePos="0" relativeHeight="251801600" behindDoc="0" locked="0" layoutInCell="1" allowOverlap="1" wp14:anchorId="479D0E07" wp14:editId="327B4478">
          <wp:simplePos x="0" y="0"/>
          <wp:positionH relativeFrom="column">
            <wp:posOffset>318770</wp:posOffset>
          </wp:positionH>
          <wp:positionV relativeFrom="paragraph">
            <wp:posOffset>5715</wp:posOffset>
          </wp:positionV>
          <wp:extent cx="153670" cy="15367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OI_logo.svg.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53670" cy="153670"/>
                  </a:xfrm>
                  <a:prstGeom prst="rect">
                    <a:avLst/>
                  </a:prstGeom>
                </pic:spPr>
              </pic:pic>
            </a:graphicData>
          </a:graphic>
          <wp14:sizeRelH relativeFrom="page">
            <wp14:pctWidth>0</wp14:pctWidth>
          </wp14:sizeRelH>
          <wp14:sizeRelV relativeFrom="page">
            <wp14:pctHeight>0</wp14:pctHeight>
          </wp14:sizeRelV>
        </wp:anchor>
      </w:drawing>
    </w:r>
    <w:r w:rsidR="009F36F0" w:rsidRPr="003922BA">
      <w:rPr>
        <w:rFonts w:ascii="Palatino Linotype" w:hAnsi="Palatino Linotype"/>
        <w:color w:val="767171" w:themeColor="background2" w:themeShade="80"/>
        <w:lang w:bidi="fa-IR"/>
      </w:rPr>
      <w:t xml:space="preserve">    </w:t>
    </w:r>
    <w:r>
      <w:rPr>
        <w:rFonts w:ascii="Palatino Linotype" w:hAnsi="Palatino Linotype"/>
        <w:color w:val="767171" w:themeColor="background2" w:themeShade="80"/>
        <w:lang w:bidi="fa-IR"/>
      </w:rPr>
      <w:t xml:space="preserve">    </w:t>
    </w:r>
    <w:hyperlink r:id="rId5" w:history="1">
      <w:r w:rsidR="00206A13" w:rsidRPr="00206A13">
        <w:rPr>
          <w:rStyle w:val="Hyperlink"/>
          <w:rFonts w:ascii="Palatino Linotype" w:hAnsi="Palatino Linotype"/>
          <w:color w:val="auto"/>
          <w:u w:val="none"/>
          <w:lang w:bidi="fa-IR"/>
        </w:rPr>
        <w:t>https://doi.org/10.22105/masi.v3i1.97</w:t>
      </w:r>
    </w:hyperlink>
    <w:r w:rsidR="00206A13" w:rsidRPr="00206A13">
      <w:rPr>
        <w:rFonts w:ascii="Palatino Linotype" w:hAnsi="Palatino Linotype"/>
        <w:color w:val="auto"/>
        <w:lang w:bidi="fa-IR"/>
      </w:rPr>
      <w:t xml:space="preserve"> </w:t>
    </w:r>
  </w:p>
  <w:p w14:paraId="52751CF0" w14:textId="538CFE17" w:rsidR="000E04F6" w:rsidRPr="00E531BF" w:rsidRDefault="00C62754" w:rsidP="00E531BF">
    <w:pPr>
      <w:pStyle w:val="Affiliation"/>
      <w:framePr w:hSpace="0" w:wrap="auto" w:vAnchor="margin" w:hAnchor="text" w:xAlign="left" w:yAlign="inline"/>
      <w:ind w:left="1134"/>
      <w:suppressOverlap w:val="0"/>
      <w:rPr>
        <w:rFonts w:ascii="Palatino Linotype" w:hAnsi="Palatino Linotype"/>
      </w:rPr>
    </w:pPr>
    <w:r w:rsidRPr="00E531BF">
      <w:rPr>
        <w:rFonts w:ascii="Palatino Linotype" w:hAnsi="Palatino Linotype"/>
        <w:noProof/>
      </w:rPr>
      <w:drawing>
        <wp:anchor distT="0" distB="0" distL="114300" distR="114300" simplePos="0" relativeHeight="251802624" behindDoc="0" locked="0" layoutInCell="1" allowOverlap="1" wp14:anchorId="554358CA" wp14:editId="7AEDC846">
          <wp:simplePos x="0" y="0"/>
          <wp:positionH relativeFrom="margin">
            <wp:posOffset>318770</wp:posOffset>
          </wp:positionH>
          <wp:positionV relativeFrom="paragraph">
            <wp:posOffset>74818</wp:posOffset>
          </wp:positionV>
          <wp:extent cx="330835" cy="165100"/>
          <wp:effectExtent l="0" t="0" r="0" b="635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cc-by.png"/>
                  <pic:cNvPicPr preferRelativeResize="0"/>
                </pic:nvPicPr>
                <pic:blipFill>
                  <a:blip r:embed="rId6"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30835" cy="165100"/>
                  </a:xfrm>
                  <a:prstGeom prst="rect">
                    <a:avLst/>
                  </a:prstGeom>
                </pic:spPr>
              </pic:pic>
            </a:graphicData>
          </a:graphic>
          <wp14:sizeRelV relativeFrom="margin">
            <wp14:pctHeight>0</wp14:pctHeight>
          </wp14:sizeRelV>
        </wp:anchor>
      </w:drawing>
    </w:r>
    <w:r w:rsidR="000E04F6" w:rsidRPr="00E531BF">
      <w:rPr>
        <w:rFonts w:ascii="Palatino Linotype" w:hAnsi="Palatino Linotype"/>
        <w:sz w:val="16"/>
        <w:szCs w:val="16"/>
      </w:rPr>
      <w:t xml:space="preserve">Licensee </w:t>
    </w:r>
    <w:r w:rsidR="00160A7F" w:rsidRPr="00E531BF">
      <w:rPr>
        <w:rFonts w:ascii="Palatino Linotype" w:hAnsi="Palatino Linotype"/>
        <w:sz w:val="16"/>
        <w:szCs w:val="16"/>
      </w:rPr>
      <w:t>System Analytics</w:t>
    </w:r>
    <w:r w:rsidR="000E04F6" w:rsidRPr="00E531BF">
      <w:rPr>
        <w:rFonts w:ascii="Palatino Linotype" w:hAnsi="Palatino Linotype"/>
        <w:sz w:val="16"/>
        <w:szCs w:val="16"/>
      </w:rPr>
      <w:t xml:space="preserve">. </w:t>
    </w:r>
    <w:proofErr w:type="gramStart"/>
    <w:r w:rsidR="000E04F6" w:rsidRPr="00E531BF">
      <w:rPr>
        <w:rFonts w:ascii="Palatino Linotype" w:hAnsi="Palatino Linotype"/>
        <w:sz w:val="16"/>
        <w:szCs w:val="16"/>
      </w:rPr>
      <w:t>This  article</w:t>
    </w:r>
    <w:proofErr w:type="gramEnd"/>
    <w:r w:rsidR="000E04F6" w:rsidRPr="00E531BF">
      <w:rPr>
        <w:rFonts w:ascii="Palatino Linotype" w:hAnsi="Palatino Linotype"/>
        <w:sz w:val="16"/>
        <w:szCs w:val="16"/>
      </w:rPr>
      <w:t xml:space="preserve"> is an open access article distributed under the terms and conditions of the Creative Commons Attribution (CC BY) license (http://creativecommons.org/licenses/by/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3E42F9" w14:textId="77777777" w:rsidR="00A81C07" w:rsidRPr="00FE73CA" w:rsidRDefault="00A81C07" w:rsidP="00FA44F9">
      <w:pPr>
        <w:bidi w:val="0"/>
      </w:pPr>
      <w:r w:rsidRPr="00FE73CA">
        <w:separator/>
      </w:r>
    </w:p>
  </w:footnote>
  <w:footnote w:type="continuationSeparator" w:id="0">
    <w:p w14:paraId="4B44AFB5" w14:textId="77777777" w:rsidR="00A81C07" w:rsidRPr="00FE73CA" w:rsidRDefault="00A81C07" w:rsidP="00FA44F9">
      <w:r w:rsidRPr="00FE73CA">
        <w:continuationSeparator/>
      </w:r>
    </w:p>
  </w:footnote>
  <w:footnote w:type="continuationNotice" w:id="1">
    <w:p w14:paraId="494917AA" w14:textId="77777777" w:rsidR="00A81C07" w:rsidRPr="00FE73CA" w:rsidRDefault="00A81C07" w:rsidP="00FA44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tl/>
      </w:rPr>
      <w:id w:val="-1200926988"/>
      <w:docPartObj>
        <w:docPartGallery w:val="Page Numbers (Top of Page)"/>
        <w:docPartUnique/>
      </w:docPartObj>
    </w:sdtPr>
    <w:sdtContent>
      <w:p w14:paraId="30B67E5E" w14:textId="27C16449" w:rsidR="00731FEA" w:rsidRDefault="00731FEA" w:rsidP="00C1356F">
        <w:pPr>
          <w:pStyle w:val="Header"/>
          <w:framePr w:w="1308" w:h="376" w:hRule="exact" w:wrap="none" w:vAnchor="text" w:hAnchor="page" w:x="9827" w:y="2"/>
          <w:rPr>
            <w:rStyle w:val="PageNumber"/>
          </w:rPr>
        </w:pPr>
        <w:r w:rsidRPr="00C1356F">
          <w:rPr>
            <w:rStyle w:val="PageNumber"/>
            <w:rFonts w:ascii="Garamond" w:hAnsi="Garamond" w:cstheme="majorBidi"/>
            <w:b/>
            <w:bCs/>
            <w:sz w:val="18"/>
            <w:szCs w:val="18"/>
            <w:rtl/>
          </w:rPr>
          <w:fldChar w:fldCharType="begin"/>
        </w:r>
        <w:r w:rsidRPr="00C1356F">
          <w:rPr>
            <w:rStyle w:val="PageNumber"/>
            <w:rFonts w:ascii="Garamond" w:hAnsi="Garamond" w:cstheme="majorBidi"/>
            <w:b/>
            <w:bCs/>
            <w:sz w:val="18"/>
            <w:szCs w:val="18"/>
          </w:rPr>
          <w:instrText xml:space="preserve"> PAGE </w:instrText>
        </w:r>
        <w:r w:rsidRPr="00C1356F">
          <w:rPr>
            <w:rStyle w:val="PageNumber"/>
            <w:rFonts w:ascii="Garamond" w:hAnsi="Garamond" w:cstheme="majorBidi"/>
            <w:b/>
            <w:bCs/>
            <w:sz w:val="18"/>
            <w:szCs w:val="18"/>
            <w:rtl/>
          </w:rPr>
          <w:fldChar w:fldCharType="separate"/>
        </w:r>
        <w:r w:rsidR="00266F98">
          <w:rPr>
            <w:rStyle w:val="PageNumber"/>
            <w:rFonts w:ascii="Garamond" w:hAnsi="Garamond" w:cstheme="majorBidi"/>
            <w:b/>
            <w:bCs/>
            <w:noProof/>
            <w:sz w:val="18"/>
            <w:szCs w:val="18"/>
            <w:rtl/>
          </w:rPr>
          <w:t>4</w:t>
        </w:r>
        <w:r w:rsidRPr="00C1356F">
          <w:rPr>
            <w:rStyle w:val="PageNumber"/>
            <w:rFonts w:ascii="Garamond" w:hAnsi="Garamond" w:cstheme="majorBidi"/>
            <w:b/>
            <w:bCs/>
            <w:sz w:val="18"/>
            <w:szCs w:val="18"/>
            <w:rtl/>
          </w:rPr>
          <w:fldChar w:fldCharType="end"/>
        </w:r>
        <w:r>
          <w:rPr>
            <w:rStyle w:val="PageNumber"/>
          </w:rPr>
          <w:tab/>
        </w:r>
        <w:r>
          <w:rPr>
            <w:rStyle w:val="PageNumber"/>
          </w:rPr>
          <w:tab/>
        </w:r>
        <w:r>
          <w:rPr>
            <w:rStyle w:val="PageNumber"/>
          </w:rPr>
          <w:tab/>
        </w:r>
      </w:p>
    </w:sdtContent>
  </w:sdt>
  <w:p w14:paraId="06468B28" w14:textId="68A0048E" w:rsidR="00FF649C" w:rsidRPr="00FF649C" w:rsidRDefault="00000000" w:rsidP="00950966">
    <w:pPr>
      <w:pBdr>
        <w:bottom w:val="single" w:sz="4" w:space="1" w:color="000000"/>
      </w:pBdr>
      <w:bidi w:val="0"/>
      <w:ind w:firstLine="142"/>
      <w:rPr>
        <w:rFonts w:ascii="Times New Roman" w:eastAsia="Times New Roman" w:hAnsi="Times New Roman" w:cs="Times New Roman"/>
        <w:b/>
        <w:bCs/>
        <w:i/>
        <w:iCs/>
        <w:sz w:val="16"/>
        <w:szCs w:val="16"/>
        <w:rtl/>
        <w:lang w:bidi="fa-IR"/>
      </w:rPr>
    </w:pPr>
    <w:sdt>
      <w:sdtPr>
        <w:id w:val="1120882926"/>
        <w:docPartObj>
          <w:docPartGallery w:val="Page Numbers (Margins)"/>
          <w:docPartUnique/>
        </w:docPartObj>
      </w:sdtPr>
      <w:sdtContent/>
    </w:sdt>
    <w:r w:rsidR="00950966" w:rsidRPr="00950966">
      <w:rPr>
        <w:rFonts w:ascii="Palatino Linotype" w:hAnsi="Palatino Linotype"/>
      </w:rPr>
      <w:t xml:space="preserve"> </w:t>
    </w:r>
    <w:r w:rsidR="00950966" w:rsidRPr="00950966">
      <w:rPr>
        <w:rFonts w:ascii="Garamond" w:eastAsia="Times New Roman" w:hAnsi="Garamond" w:cs="Times New Roman"/>
        <w:b/>
        <w:bCs/>
        <w:color w:val="767171" w:themeColor="background2" w:themeShade="80"/>
        <w:sz w:val="20"/>
        <w:szCs w:val="20"/>
      </w:rPr>
      <w:t>Equality by design: A management operating model for executive leadershi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085369241"/>
      <w:docPartObj>
        <w:docPartGallery w:val="Page Numbers (Top of Page)"/>
        <w:docPartUnique/>
      </w:docPartObj>
    </w:sdtPr>
    <w:sdtContent>
      <w:p w14:paraId="34E26AB8" w14:textId="0313CBED" w:rsidR="00690F51" w:rsidRPr="00690F51" w:rsidRDefault="00690F51" w:rsidP="00690F51">
        <w:pPr>
          <w:framePr w:w="1308" w:h="376" w:hRule="exact" w:wrap="none" w:vAnchor="text" w:hAnchor="page" w:x="715" w:y="-73"/>
          <w:tabs>
            <w:tab w:val="center" w:pos="4680"/>
            <w:tab w:val="right" w:pos="9360"/>
          </w:tabs>
          <w:spacing w:before="0" w:after="0"/>
        </w:pPr>
        <w:r w:rsidRPr="00690F51">
          <w:rPr>
            <w:rFonts w:ascii="Garamond" w:hAnsi="Garamond" w:cstheme="majorBidi"/>
            <w:b/>
            <w:bCs/>
            <w:sz w:val="18"/>
            <w:szCs w:val="18"/>
            <w:rtl/>
          </w:rPr>
          <w:fldChar w:fldCharType="begin"/>
        </w:r>
        <w:r w:rsidRPr="00690F51">
          <w:rPr>
            <w:rFonts w:ascii="Garamond" w:hAnsi="Garamond" w:cstheme="majorBidi"/>
            <w:b/>
            <w:bCs/>
            <w:sz w:val="18"/>
            <w:szCs w:val="18"/>
          </w:rPr>
          <w:instrText xml:space="preserve"> PAGE </w:instrText>
        </w:r>
        <w:r w:rsidRPr="00690F51">
          <w:rPr>
            <w:rFonts w:ascii="Garamond" w:hAnsi="Garamond" w:cstheme="majorBidi"/>
            <w:b/>
            <w:bCs/>
            <w:sz w:val="18"/>
            <w:szCs w:val="18"/>
            <w:rtl/>
          </w:rPr>
          <w:fldChar w:fldCharType="separate"/>
        </w:r>
        <w:r w:rsidR="00266F98">
          <w:rPr>
            <w:rFonts w:ascii="Garamond" w:hAnsi="Garamond" w:cstheme="majorBidi"/>
            <w:b/>
            <w:bCs/>
            <w:noProof/>
            <w:sz w:val="18"/>
            <w:szCs w:val="18"/>
            <w:rtl/>
          </w:rPr>
          <w:t>3</w:t>
        </w:r>
        <w:r w:rsidRPr="00690F51">
          <w:rPr>
            <w:rFonts w:ascii="Garamond" w:hAnsi="Garamond" w:cstheme="majorBidi"/>
            <w:b/>
            <w:bCs/>
            <w:sz w:val="18"/>
            <w:szCs w:val="18"/>
            <w:rtl/>
          </w:rPr>
          <w:fldChar w:fldCharType="end"/>
        </w:r>
        <w:r w:rsidRPr="00690F51">
          <w:tab/>
        </w:r>
        <w:r w:rsidRPr="00690F51">
          <w:tab/>
        </w:r>
        <w:r w:rsidRPr="00690F51">
          <w:tab/>
        </w:r>
      </w:p>
    </w:sdtContent>
  </w:sdt>
  <w:p w14:paraId="6D24D68E" w14:textId="481C0FEF" w:rsidR="00690F51" w:rsidRPr="00690F51" w:rsidRDefault="00000000" w:rsidP="00F72967">
    <w:pPr>
      <w:pBdr>
        <w:bottom w:val="single" w:sz="4" w:space="1" w:color="000000"/>
      </w:pBdr>
      <w:bidi w:val="0"/>
      <w:ind w:firstLine="360"/>
      <w:jc w:val="right"/>
      <w:rPr>
        <w:rFonts w:ascii="Times New Roman" w:eastAsia="Times New Roman" w:hAnsi="Times New Roman" w:cs="Times New Roman"/>
        <w:b/>
        <w:bCs/>
        <w:i/>
        <w:iCs/>
        <w:sz w:val="16"/>
        <w:szCs w:val="16"/>
        <w:rtl/>
        <w:lang w:bidi="fa-IR"/>
      </w:rPr>
    </w:pPr>
    <w:sdt>
      <w:sdtPr>
        <w:id w:val="1230566990"/>
        <w:docPartObj>
          <w:docPartGallery w:val="Page Numbers (Margins)"/>
          <w:docPartUnique/>
        </w:docPartObj>
      </w:sdtPr>
      <w:sdtContent/>
    </w:sdt>
    <w:r w:rsidR="00690F51" w:rsidRPr="00690F51">
      <w:rPr>
        <w:rFonts w:ascii="Times New Roman" w:eastAsia="Times New Roman" w:hAnsi="Times New Roman" w:cs="Times New Roman"/>
        <w:i/>
        <w:sz w:val="16"/>
        <w:szCs w:val="16"/>
      </w:rPr>
      <w:t xml:space="preserve"> </w:t>
    </w:r>
    <w:r w:rsidR="00F72967" w:rsidRPr="00F72967">
      <w:rPr>
        <w:rFonts w:ascii="Garamond" w:eastAsia="Times New Roman" w:hAnsi="Garamond" w:cs="Times New Roman"/>
        <w:b/>
        <w:bCs/>
        <w:color w:val="767171" w:themeColor="background2" w:themeShade="80"/>
        <w:sz w:val="18"/>
        <w:szCs w:val="18"/>
      </w:rPr>
      <w:t xml:space="preserve">Saenz </w:t>
    </w:r>
    <w:r w:rsidR="00F72967">
      <w:rPr>
        <w:rFonts w:ascii="Garamond" w:eastAsia="Times New Roman" w:hAnsi="Garamond" w:cs="Times New Roman"/>
        <w:b/>
        <w:bCs/>
        <w:color w:val="767171" w:themeColor="background2" w:themeShade="80"/>
        <w:sz w:val="18"/>
        <w:szCs w:val="18"/>
      </w:rPr>
      <w:t xml:space="preserve">et al. </w:t>
    </w:r>
    <w:r w:rsidR="00690F51" w:rsidRPr="00690F51">
      <w:rPr>
        <w:rFonts w:ascii="Garamond" w:eastAsia="Times New Roman" w:hAnsi="Garamond" w:cs="Times New Roman"/>
        <w:b/>
        <w:bCs/>
        <w:color w:val="767171" w:themeColor="background2" w:themeShade="80"/>
        <w:sz w:val="18"/>
        <w:szCs w:val="18"/>
      </w:rPr>
      <w:t>|</w:t>
    </w:r>
    <w:r w:rsidR="007371C3" w:rsidRPr="007371C3">
      <w:rPr>
        <w:rFonts w:ascii="Garamond" w:eastAsia="Times New Roman" w:hAnsi="Garamond" w:cs="Times New Roman"/>
        <w:b/>
        <w:bCs/>
        <w:color w:val="767171" w:themeColor="background2" w:themeShade="80"/>
        <w:sz w:val="18"/>
        <w:szCs w:val="18"/>
      </w:rPr>
      <w:t>Manag. Anal. Soc. Insights.</w:t>
    </w:r>
    <w:r w:rsidR="00467536">
      <w:rPr>
        <w:rFonts w:ascii="Garamond" w:eastAsia="Times New Roman" w:hAnsi="Garamond" w:cs="Times New Roman"/>
        <w:b/>
        <w:bCs/>
        <w:color w:val="767171" w:themeColor="background2" w:themeShade="80"/>
        <w:sz w:val="18"/>
        <w:szCs w:val="18"/>
      </w:rPr>
      <w:t xml:space="preserve"> </w:t>
    </w:r>
    <w:r w:rsidR="000832E0">
      <w:rPr>
        <w:rFonts w:ascii="Garamond" w:eastAsia="Times New Roman" w:hAnsi="Garamond" w:cs="Times New Roman"/>
        <w:b/>
        <w:bCs/>
        <w:color w:val="767171" w:themeColor="background2" w:themeShade="80"/>
        <w:sz w:val="18"/>
        <w:szCs w:val="18"/>
      </w:rPr>
      <w:t>3</w:t>
    </w:r>
    <w:r w:rsidR="00690F51" w:rsidRPr="00690F51">
      <w:rPr>
        <w:rFonts w:ascii="Garamond" w:eastAsia="Times New Roman" w:hAnsi="Garamond" w:cs="Times New Roman"/>
        <w:b/>
        <w:bCs/>
        <w:color w:val="767171" w:themeColor="background2" w:themeShade="80"/>
        <w:sz w:val="18"/>
        <w:szCs w:val="18"/>
      </w:rPr>
      <w:t>(</w:t>
    </w:r>
    <w:r w:rsidR="000832E0">
      <w:rPr>
        <w:rFonts w:ascii="Garamond" w:eastAsia="Times New Roman" w:hAnsi="Garamond" w:cs="Times New Roman"/>
        <w:b/>
        <w:bCs/>
        <w:color w:val="767171" w:themeColor="background2" w:themeShade="80"/>
        <w:sz w:val="18"/>
        <w:szCs w:val="18"/>
      </w:rPr>
      <w:t>1</w:t>
    </w:r>
    <w:r w:rsidR="00690F51" w:rsidRPr="00690F51">
      <w:rPr>
        <w:rFonts w:ascii="Garamond" w:eastAsia="Times New Roman" w:hAnsi="Garamond" w:cs="Times New Roman"/>
        <w:b/>
        <w:bCs/>
        <w:color w:val="767171" w:themeColor="background2" w:themeShade="80"/>
        <w:sz w:val="18"/>
        <w:szCs w:val="18"/>
      </w:rPr>
      <w:t>) (</w:t>
    </w:r>
    <w:r w:rsidR="000832E0">
      <w:rPr>
        <w:rFonts w:ascii="Garamond" w:eastAsia="Times New Roman" w:hAnsi="Garamond" w:cs="Times New Roman"/>
        <w:b/>
        <w:bCs/>
        <w:color w:val="767171" w:themeColor="background2" w:themeShade="80"/>
        <w:sz w:val="18"/>
        <w:szCs w:val="18"/>
      </w:rPr>
      <w:t>2026</w:t>
    </w:r>
    <w:r w:rsidR="00690F51" w:rsidRPr="00690F51">
      <w:rPr>
        <w:rFonts w:ascii="Garamond" w:eastAsia="Times New Roman" w:hAnsi="Garamond" w:cs="Times New Roman"/>
        <w:b/>
        <w:bCs/>
        <w:color w:val="767171" w:themeColor="background2" w:themeShade="80"/>
        <w:sz w:val="18"/>
        <w:szCs w:val="18"/>
      </w:rPr>
      <w:t xml:space="preserve">) </w:t>
    </w:r>
    <w:r w:rsidR="00AF174D">
      <w:rPr>
        <w:rFonts w:ascii="Garamond" w:eastAsia="Times New Roman" w:hAnsi="Garamond" w:cs="Times New Roman"/>
        <w:b/>
        <w:bCs/>
        <w:color w:val="767171" w:themeColor="background2" w:themeShade="80"/>
        <w:sz w:val="18"/>
        <w:szCs w:val="18"/>
      </w:rPr>
      <w:t>57</w:t>
    </w:r>
    <w:r w:rsidR="00690F51" w:rsidRPr="00690F51">
      <w:rPr>
        <w:rFonts w:ascii="Garamond" w:eastAsia="Times New Roman" w:hAnsi="Garamond" w:cs="Times New Roman"/>
        <w:b/>
        <w:bCs/>
        <w:color w:val="767171" w:themeColor="background2" w:themeShade="80"/>
        <w:sz w:val="18"/>
        <w:szCs w:val="18"/>
      </w:rPr>
      <w:t>-</w:t>
    </w:r>
    <w:r w:rsidR="002811A6">
      <w:rPr>
        <w:rFonts w:ascii="Garamond" w:eastAsia="Times New Roman" w:hAnsi="Garamond" w:cs="Times New Roman"/>
        <w:b/>
        <w:bCs/>
        <w:color w:val="767171" w:themeColor="background2" w:themeShade="80"/>
        <w:sz w:val="18"/>
        <w:szCs w:val="18"/>
      </w:rPr>
      <w:t>7</w:t>
    </w:r>
    <w:r w:rsidR="00F13681">
      <w:rPr>
        <w:rFonts w:ascii="Garamond" w:eastAsia="Times New Roman" w:hAnsi="Garamond" w:cs="Times New Roman"/>
        <w:b/>
        <w:bCs/>
        <w:color w:val="767171" w:themeColor="background2" w:themeShade="80"/>
        <w:sz w:val="18"/>
        <w:szCs w:val="18"/>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FE6656B4"/>
    <w:lvl w:ilvl="0">
      <w:start w:val="1"/>
      <w:numFmt w:val="decimal"/>
      <w:pStyle w:val="ListNumber"/>
      <w:lvlText w:val="%1."/>
      <w:lvlJc w:val="left"/>
      <w:pPr>
        <w:tabs>
          <w:tab w:val="num" w:pos="360"/>
        </w:tabs>
        <w:ind w:left="360" w:hanging="360"/>
      </w:pPr>
    </w:lvl>
  </w:abstractNum>
  <w:abstractNum w:abstractNumId="1" w15:restartNumberingAfterBreak="0">
    <w:nsid w:val="036F69E9"/>
    <w:multiLevelType w:val="hybridMultilevel"/>
    <w:tmpl w:val="2FD2D404"/>
    <w:lvl w:ilvl="0" w:tplc="04090013">
      <w:start w:val="1"/>
      <w:numFmt w:val="upperRoman"/>
      <w:lvlText w:val="%1."/>
      <w:lvlJc w:val="right"/>
      <w:pPr>
        <w:ind w:left="720" w:right="1378" w:hanging="360"/>
      </w:pPr>
    </w:lvl>
    <w:lvl w:ilvl="1" w:tplc="FFFFFFFF">
      <w:start w:val="1"/>
      <w:numFmt w:val="lowerLetter"/>
      <w:lvlText w:val="%2."/>
      <w:lvlJc w:val="left"/>
      <w:pPr>
        <w:ind w:left="1440" w:right="2098" w:hanging="360"/>
      </w:pPr>
    </w:lvl>
    <w:lvl w:ilvl="2" w:tplc="FFFFFFFF">
      <w:start w:val="1"/>
      <w:numFmt w:val="lowerRoman"/>
      <w:lvlText w:val="%3."/>
      <w:lvlJc w:val="right"/>
      <w:pPr>
        <w:ind w:left="2160" w:right="2818" w:hanging="180"/>
      </w:pPr>
    </w:lvl>
    <w:lvl w:ilvl="3" w:tplc="FFFFFFFF">
      <w:start w:val="1"/>
      <w:numFmt w:val="decimal"/>
      <w:lvlText w:val="%4."/>
      <w:lvlJc w:val="left"/>
      <w:pPr>
        <w:ind w:left="2880" w:right="3538" w:hanging="360"/>
      </w:pPr>
    </w:lvl>
    <w:lvl w:ilvl="4" w:tplc="FFFFFFFF">
      <w:start w:val="1"/>
      <w:numFmt w:val="lowerLetter"/>
      <w:lvlText w:val="%5."/>
      <w:lvlJc w:val="left"/>
      <w:pPr>
        <w:ind w:left="3600" w:right="4258" w:hanging="360"/>
      </w:pPr>
    </w:lvl>
    <w:lvl w:ilvl="5" w:tplc="FFFFFFFF">
      <w:start w:val="1"/>
      <w:numFmt w:val="lowerRoman"/>
      <w:lvlText w:val="%6."/>
      <w:lvlJc w:val="right"/>
      <w:pPr>
        <w:ind w:left="4320" w:right="4978" w:hanging="180"/>
      </w:pPr>
    </w:lvl>
    <w:lvl w:ilvl="6" w:tplc="FFFFFFFF">
      <w:start w:val="1"/>
      <w:numFmt w:val="decimal"/>
      <w:lvlText w:val="%7."/>
      <w:lvlJc w:val="left"/>
      <w:pPr>
        <w:ind w:left="5040" w:right="5698" w:hanging="360"/>
      </w:pPr>
    </w:lvl>
    <w:lvl w:ilvl="7" w:tplc="FFFFFFFF">
      <w:start w:val="1"/>
      <w:numFmt w:val="lowerLetter"/>
      <w:lvlText w:val="%8."/>
      <w:lvlJc w:val="left"/>
      <w:pPr>
        <w:ind w:left="5760" w:right="6418" w:hanging="360"/>
      </w:pPr>
    </w:lvl>
    <w:lvl w:ilvl="8" w:tplc="FFFFFFFF">
      <w:start w:val="1"/>
      <w:numFmt w:val="lowerRoman"/>
      <w:lvlText w:val="%9."/>
      <w:lvlJc w:val="right"/>
      <w:pPr>
        <w:ind w:left="6480" w:right="7138" w:hanging="180"/>
      </w:pPr>
    </w:lvl>
  </w:abstractNum>
  <w:abstractNum w:abstractNumId="2" w15:restartNumberingAfterBreak="0">
    <w:nsid w:val="100C53BE"/>
    <w:multiLevelType w:val="hybridMultilevel"/>
    <w:tmpl w:val="D152D9A8"/>
    <w:lvl w:ilvl="0" w:tplc="8814F406">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ACECF96" w:tentative="1">
      <w:start w:val="1"/>
      <w:numFmt w:val="lowerLetter"/>
      <w:lvlText w:val="%2."/>
      <w:lvlJc w:val="left"/>
      <w:pPr>
        <w:tabs>
          <w:tab w:val="num" w:pos="1440"/>
        </w:tabs>
        <w:ind w:left="1440" w:hanging="360"/>
      </w:pPr>
    </w:lvl>
    <w:lvl w:ilvl="2" w:tplc="335257C2" w:tentative="1">
      <w:start w:val="1"/>
      <w:numFmt w:val="lowerRoman"/>
      <w:lvlText w:val="%3."/>
      <w:lvlJc w:val="right"/>
      <w:pPr>
        <w:tabs>
          <w:tab w:val="num" w:pos="2160"/>
        </w:tabs>
        <w:ind w:left="2160" w:hanging="180"/>
      </w:pPr>
    </w:lvl>
    <w:lvl w:ilvl="3" w:tplc="013A7770" w:tentative="1">
      <w:start w:val="1"/>
      <w:numFmt w:val="decimal"/>
      <w:lvlText w:val="%4."/>
      <w:lvlJc w:val="left"/>
      <w:pPr>
        <w:tabs>
          <w:tab w:val="num" w:pos="2880"/>
        </w:tabs>
        <w:ind w:left="2880" w:hanging="360"/>
      </w:pPr>
    </w:lvl>
    <w:lvl w:ilvl="4" w:tplc="A7AAC702" w:tentative="1">
      <w:start w:val="1"/>
      <w:numFmt w:val="lowerLetter"/>
      <w:lvlText w:val="%5."/>
      <w:lvlJc w:val="left"/>
      <w:pPr>
        <w:tabs>
          <w:tab w:val="num" w:pos="3600"/>
        </w:tabs>
        <w:ind w:left="3600" w:hanging="360"/>
      </w:pPr>
    </w:lvl>
    <w:lvl w:ilvl="5" w:tplc="505E8A22" w:tentative="1">
      <w:start w:val="1"/>
      <w:numFmt w:val="lowerRoman"/>
      <w:lvlText w:val="%6."/>
      <w:lvlJc w:val="right"/>
      <w:pPr>
        <w:tabs>
          <w:tab w:val="num" w:pos="4320"/>
        </w:tabs>
        <w:ind w:left="4320" w:hanging="180"/>
      </w:pPr>
    </w:lvl>
    <w:lvl w:ilvl="6" w:tplc="B76889B6" w:tentative="1">
      <w:start w:val="1"/>
      <w:numFmt w:val="decimal"/>
      <w:lvlText w:val="%7."/>
      <w:lvlJc w:val="left"/>
      <w:pPr>
        <w:tabs>
          <w:tab w:val="num" w:pos="5040"/>
        </w:tabs>
        <w:ind w:left="5040" w:hanging="360"/>
      </w:pPr>
    </w:lvl>
    <w:lvl w:ilvl="7" w:tplc="AA506526" w:tentative="1">
      <w:start w:val="1"/>
      <w:numFmt w:val="lowerLetter"/>
      <w:lvlText w:val="%8."/>
      <w:lvlJc w:val="left"/>
      <w:pPr>
        <w:tabs>
          <w:tab w:val="num" w:pos="5760"/>
        </w:tabs>
        <w:ind w:left="5760" w:hanging="360"/>
      </w:pPr>
    </w:lvl>
    <w:lvl w:ilvl="8" w:tplc="BF9EB5BE" w:tentative="1">
      <w:start w:val="1"/>
      <w:numFmt w:val="lowerRoman"/>
      <w:lvlText w:val="%9."/>
      <w:lvlJc w:val="right"/>
      <w:pPr>
        <w:tabs>
          <w:tab w:val="num" w:pos="6480"/>
        </w:tabs>
        <w:ind w:left="6480" w:hanging="180"/>
      </w:pPr>
    </w:lvl>
  </w:abstractNum>
  <w:abstractNum w:abstractNumId="3" w15:restartNumberingAfterBreak="0">
    <w:nsid w:val="113419F6"/>
    <w:multiLevelType w:val="hybridMultilevel"/>
    <w:tmpl w:val="75BE860A"/>
    <w:lvl w:ilvl="0" w:tplc="040475E8">
      <w:start w:val="1"/>
      <w:numFmt w:val="bullet"/>
      <w:lvlText w:val=""/>
      <w:lvlJc w:val="left"/>
      <w:pPr>
        <w:tabs>
          <w:tab w:val="num" w:pos="927"/>
        </w:tabs>
        <w:ind w:left="927" w:hanging="360"/>
      </w:pPr>
      <w:rPr>
        <w:rFonts w:ascii="Symbol" w:hAnsi="Symbol" w:hint="default"/>
        <w:color w:val="auto"/>
      </w:rPr>
    </w:lvl>
    <w:lvl w:ilvl="1" w:tplc="AFDE5234">
      <w:start w:val="1"/>
      <w:numFmt w:val="bullet"/>
      <w:pStyle w:val="2"/>
      <w:lvlText w:val=""/>
      <w:lvlJc w:val="left"/>
      <w:pPr>
        <w:tabs>
          <w:tab w:val="num" w:pos="2007"/>
        </w:tabs>
        <w:ind w:left="2007" w:hanging="360"/>
      </w:pPr>
      <w:rPr>
        <w:rFonts w:ascii="Symbol" w:hAnsi="Symbol" w:hint="default"/>
        <w:b w:val="0"/>
        <w:i w:val="0"/>
        <w:color w:val="auto"/>
        <w:sz w:val="24"/>
      </w:rPr>
    </w:lvl>
    <w:lvl w:ilvl="2" w:tplc="1BA4BF3C" w:tentative="1">
      <w:start w:val="1"/>
      <w:numFmt w:val="bullet"/>
      <w:lvlText w:val=""/>
      <w:lvlJc w:val="left"/>
      <w:pPr>
        <w:tabs>
          <w:tab w:val="num" w:pos="2727"/>
        </w:tabs>
        <w:ind w:left="2727" w:hanging="360"/>
      </w:pPr>
      <w:rPr>
        <w:rFonts w:ascii="Wingdings" w:hAnsi="Wingdings" w:hint="default"/>
      </w:rPr>
    </w:lvl>
    <w:lvl w:ilvl="3" w:tplc="FA4E15A0" w:tentative="1">
      <w:start w:val="1"/>
      <w:numFmt w:val="bullet"/>
      <w:lvlText w:val=""/>
      <w:lvlJc w:val="left"/>
      <w:pPr>
        <w:tabs>
          <w:tab w:val="num" w:pos="3447"/>
        </w:tabs>
        <w:ind w:left="3447" w:hanging="360"/>
      </w:pPr>
      <w:rPr>
        <w:rFonts w:ascii="Symbol" w:hAnsi="Symbol" w:hint="default"/>
      </w:rPr>
    </w:lvl>
    <w:lvl w:ilvl="4" w:tplc="071861CA" w:tentative="1">
      <w:start w:val="1"/>
      <w:numFmt w:val="bullet"/>
      <w:lvlText w:val="o"/>
      <w:lvlJc w:val="left"/>
      <w:pPr>
        <w:tabs>
          <w:tab w:val="num" w:pos="4167"/>
        </w:tabs>
        <w:ind w:left="4167" w:hanging="360"/>
      </w:pPr>
      <w:rPr>
        <w:rFonts w:ascii="Courier New" w:hAnsi="Courier New" w:cs="Courier New" w:hint="default"/>
      </w:rPr>
    </w:lvl>
    <w:lvl w:ilvl="5" w:tplc="143A375C" w:tentative="1">
      <w:start w:val="1"/>
      <w:numFmt w:val="bullet"/>
      <w:lvlText w:val=""/>
      <w:lvlJc w:val="left"/>
      <w:pPr>
        <w:tabs>
          <w:tab w:val="num" w:pos="4887"/>
        </w:tabs>
        <w:ind w:left="4887" w:hanging="360"/>
      </w:pPr>
      <w:rPr>
        <w:rFonts w:ascii="Wingdings" w:hAnsi="Wingdings" w:hint="default"/>
      </w:rPr>
    </w:lvl>
    <w:lvl w:ilvl="6" w:tplc="0BD670B4" w:tentative="1">
      <w:start w:val="1"/>
      <w:numFmt w:val="bullet"/>
      <w:lvlText w:val=""/>
      <w:lvlJc w:val="left"/>
      <w:pPr>
        <w:tabs>
          <w:tab w:val="num" w:pos="5607"/>
        </w:tabs>
        <w:ind w:left="5607" w:hanging="360"/>
      </w:pPr>
      <w:rPr>
        <w:rFonts w:ascii="Symbol" w:hAnsi="Symbol" w:hint="default"/>
      </w:rPr>
    </w:lvl>
    <w:lvl w:ilvl="7" w:tplc="21E4A000" w:tentative="1">
      <w:start w:val="1"/>
      <w:numFmt w:val="bullet"/>
      <w:lvlText w:val="o"/>
      <w:lvlJc w:val="left"/>
      <w:pPr>
        <w:tabs>
          <w:tab w:val="num" w:pos="6327"/>
        </w:tabs>
        <w:ind w:left="6327" w:hanging="360"/>
      </w:pPr>
      <w:rPr>
        <w:rFonts w:ascii="Courier New" w:hAnsi="Courier New" w:cs="Courier New" w:hint="default"/>
      </w:rPr>
    </w:lvl>
    <w:lvl w:ilvl="8" w:tplc="8760FB32"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13AE2A09"/>
    <w:multiLevelType w:val="multilevel"/>
    <w:tmpl w:val="A2F06462"/>
    <w:styleLink w:val="Style2"/>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5" w15:restartNumberingAfterBreak="0">
    <w:nsid w:val="18977C26"/>
    <w:multiLevelType w:val="multilevel"/>
    <w:tmpl w:val="A2A89380"/>
    <w:styleLink w:val="ListNumber1"/>
    <w:lvl w:ilvl="0">
      <w:start w:val="1"/>
      <w:numFmt w:val="decimal"/>
      <w:suff w:val="space"/>
      <w:lvlText w:val="%1-"/>
      <w:lvlJc w:val="left"/>
      <w:pPr>
        <w:ind w:left="360" w:hanging="360"/>
      </w:pPr>
      <w:rPr>
        <w:rFonts w:ascii="Times New Roman" w:hAnsi="Times New Roman" w:cs="B Nazanin" w:hint="default"/>
        <w:b w:val="0"/>
        <w:bCs w:val="0"/>
        <w:i w:val="0"/>
        <w:iCs w:val="0"/>
        <w:sz w:val="24"/>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E887A58"/>
    <w:multiLevelType w:val="hybridMultilevel"/>
    <w:tmpl w:val="AB1E0758"/>
    <w:lvl w:ilvl="0" w:tplc="28E07EC0">
      <w:start w:val="1"/>
      <w:numFmt w:val="bullet"/>
      <w:pStyle w:val="a0"/>
      <w:lvlText w:val=""/>
      <w:lvlJc w:val="left"/>
      <w:pPr>
        <w:ind w:left="720" w:hanging="360"/>
      </w:pPr>
      <w:rPr>
        <w:rFonts w:ascii="Symbol" w:hAnsi="Symbol" w:cs="IRLotus" w:hint="default"/>
        <w:bCs/>
        <w:iCs w:val="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6466CA"/>
    <w:multiLevelType w:val="hybridMultilevel"/>
    <w:tmpl w:val="493CF616"/>
    <w:lvl w:ilvl="0" w:tplc="0809000F">
      <w:start w:val="1"/>
      <w:numFmt w:val="decimal"/>
      <w:lvlText w:val="%1."/>
      <w:lvlJc w:val="left"/>
      <w:pPr>
        <w:ind w:left="720" w:right="1378" w:hanging="360"/>
      </w:pPr>
    </w:lvl>
    <w:lvl w:ilvl="1" w:tplc="08090019">
      <w:start w:val="1"/>
      <w:numFmt w:val="lowerLetter"/>
      <w:lvlText w:val="%2."/>
      <w:lvlJc w:val="left"/>
      <w:pPr>
        <w:ind w:left="1440" w:right="2098" w:hanging="360"/>
      </w:pPr>
    </w:lvl>
    <w:lvl w:ilvl="2" w:tplc="0809001B">
      <w:start w:val="1"/>
      <w:numFmt w:val="lowerRoman"/>
      <w:lvlText w:val="%3."/>
      <w:lvlJc w:val="right"/>
      <w:pPr>
        <w:ind w:left="2160" w:right="2818" w:hanging="180"/>
      </w:pPr>
    </w:lvl>
    <w:lvl w:ilvl="3" w:tplc="0809000F">
      <w:start w:val="1"/>
      <w:numFmt w:val="decimal"/>
      <w:lvlText w:val="%4."/>
      <w:lvlJc w:val="left"/>
      <w:pPr>
        <w:ind w:left="2880" w:right="3538" w:hanging="360"/>
      </w:pPr>
    </w:lvl>
    <w:lvl w:ilvl="4" w:tplc="08090019">
      <w:start w:val="1"/>
      <w:numFmt w:val="lowerLetter"/>
      <w:lvlText w:val="%5."/>
      <w:lvlJc w:val="left"/>
      <w:pPr>
        <w:ind w:left="3600" w:right="4258" w:hanging="360"/>
      </w:pPr>
    </w:lvl>
    <w:lvl w:ilvl="5" w:tplc="0809001B">
      <w:start w:val="1"/>
      <w:numFmt w:val="lowerRoman"/>
      <w:lvlText w:val="%6."/>
      <w:lvlJc w:val="right"/>
      <w:pPr>
        <w:ind w:left="4320" w:right="4978" w:hanging="180"/>
      </w:pPr>
    </w:lvl>
    <w:lvl w:ilvl="6" w:tplc="0809000F">
      <w:start w:val="1"/>
      <w:numFmt w:val="decimal"/>
      <w:lvlText w:val="%7."/>
      <w:lvlJc w:val="left"/>
      <w:pPr>
        <w:ind w:left="5040" w:right="5698" w:hanging="360"/>
      </w:pPr>
    </w:lvl>
    <w:lvl w:ilvl="7" w:tplc="08090019">
      <w:start w:val="1"/>
      <w:numFmt w:val="lowerLetter"/>
      <w:lvlText w:val="%8."/>
      <w:lvlJc w:val="left"/>
      <w:pPr>
        <w:ind w:left="5760" w:right="6418" w:hanging="360"/>
      </w:pPr>
    </w:lvl>
    <w:lvl w:ilvl="8" w:tplc="0809001B">
      <w:start w:val="1"/>
      <w:numFmt w:val="lowerRoman"/>
      <w:lvlText w:val="%9."/>
      <w:lvlJc w:val="right"/>
      <w:pPr>
        <w:ind w:left="6480" w:right="7138" w:hanging="180"/>
      </w:pPr>
    </w:lvl>
  </w:abstractNum>
  <w:abstractNum w:abstractNumId="8" w15:restartNumberingAfterBreak="0">
    <w:nsid w:val="2EA36D8C"/>
    <w:multiLevelType w:val="hybridMultilevel"/>
    <w:tmpl w:val="B4FA5046"/>
    <w:lvl w:ilvl="0" w:tplc="0D9A1DF0">
      <w:start w:val="1"/>
      <w:numFmt w:val="decimal"/>
      <w:pStyle w:val="Reference"/>
      <w:lvlText w:val="[%1]"/>
      <w:lvlJc w:val="left"/>
      <w:pPr>
        <w:ind w:left="360" w:hanging="360"/>
      </w:pPr>
      <w:rPr>
        <w:specVanish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FD77AFB"/>
    <w:multiLevelType w:val="hybridMultilevel"/>
    <w:tmpl w:val="3F6ED5D4"/>
    <w:lvl w:ilvl="0" w:tplc="CB1475CA">
      <w:start w:val="1"/>
      <w:numFmt w:val="decimal"/>
      <w:pStyle w:val="a1"/>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5084517"/>
    <w:multiLevelType w:val="multilevel"/>
    <w:tmpl w:val="1E0AA8F6"/>
    <w:styleLink w:val="Style3"/>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36924151"/>
    <w:multiLevelType w:val="hybridMultilevel"/>
    <w:tmpl w:val="F5DC8510"/>
    <w:lvl w:ilvl="0" w:tplc="0409000F">
      <w:start w:val="1"/>
      <w:numFmt w:val="bullet"/>
      <w:pStyle w:val="1"/>
      <w:lvlText w:val=""/>
      <w:lvlJc w:val="left"/>
      <w:pPr>
        <w:tabs>
          <w:tab w:val="num" w:pos="927"/>
        </w:tabs>
        <w:ind w:left="927" w:hanging="360"/>
      </w:pPr>
      <w:rPr>
        <w:rFonts w:ascii="Symbol" w:hAnsi="Symbol" w:hint="default"/>
        <w:color w:val="auto"/>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tentative="1">
      <w:start w:val="1"/>
      <w:numFmt w:val="bullet"/>
      <w:lvlText w:val=""/>
      <w:lvlJc w:val="left"/>
      <w:pPr>
        <w:tabs>
          <w:tab w:val="num" w:pos="2727"/>
        </w:tabs>
        <w:ind w:left="2727" w:hanging="360"/>
      </w:pPr>
      <w:rPr>
        <w:rFonts w:ascii="Wingdings" w:hAnsi="Wingdings" w:hint="default"/>
      </w:rPr>
    </w:lvl>
    <w:lvl w:ilvl="3" w:tplc="0409000F" w:tentative="1">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2" w15:restartNumberingAfterBreak="0">
    <w:nsid w:val="37876680"/>
    <w:multiLevelType w:val="hybridMultilevel"/>
    <w:tmpl w:val="101086F0"/>
    <w:lvl w:ilvl="0" w:tplc="0809000F">
      <w:start w:val="1"/>
      <w:numFmt w:val="decimal"/>
      <w:lvlText w:val="%1."/>
      <w:lvlJc w:val="left"/>
      <w:pPr>
        <w:ind w:left="720" w:right="1378" w:hanging="360"/>
      </w:pPr>
    </w:lvl>
    <w:lvl w:ilvl="1" w:tplc="08090019">
      <w:start w:val="1"/>
      <w:numFmt w:val="lowerLetter"/>
      <w:lvlText w:val="%2."/>
      <w:lvlJc w:val="left"/>
      <w:pPr>
        <w:ind w:left="1440" w:right="2098" w:hanging="360"/>
      </w:pPr>
    </w:lvl>
    <w:lvl w:ilvl="2" w:tplc="0809001B">
      <w:start w:val="1"/>
      <w:numFmt w:val="lowerRoman"/>
      <w:lvlText w:val="%3."/>
      <w:lvlJc w:val="right"/>
      <w:pPr>
        <w:ind w:left="2160" w:right="2818" w:hanging="180"/>
      </w:pPr>
    </w:lvl>
    <w:lvl w:ilvl="3" w:tplc="0809000F">
      <w:start w:val="1"/>
      <w:numFmt w:val="decimal"/>
      <w:lvlText w:val="%4."/>
      <w:lvlJc w:val="left"/>
      <w:pPr>
        <w:ind w:left="2880" w:right="3538" w:hanging="360"/>
      </w:pPr>
    </w:lvl>
    <w:lvl w:ilvl="4" w:tplc="08090019">
      <w:start w:val="1"/>
      <w:numFmt w:val="lowerLetter"/>
      <w:lvlText w:val="%5."/>
      <w:lvlJc w:val="left"/>
      <w:pPr>
        <w:ind w:left="3600" w:right="4258" w:hanging="360"/>
      </w:pPr>
    </w:lvl>
    <w:lvl w:ilvl="5" w:tplc="0809001B">
      <w:start w:val="1"/>
      <w:numFmt w:val="lowerRoman"/>
      <w:lvlText w:val="%6."/>
      <w:lvlJc w:val="right"/>
      <w:pPr>
        <w:ind w:left="4320" w:right="4978" w:hanging="180"/>
      </w:pPr>
    </w:lvl>
    <w:lvl w:ilvl="6" w:tplc="0809000F">
      <w:start w:val="1"/>
      <w:numFmt w:val="decimal"/>
      <w:lvlText w:val="%7."/>
      <w:lvlJc w:val="left"/>
      <w:pPr>
        <w:ind w:left="5040" w:right="5698" w:hanging="360"/>
      </w:pPr>
    </w:lvl>
    <w:lvl w:ilvl="7" w:tplc="08090019">
      <w:start w:val="1"/>
      <w:numFmt w:val="lowerLetter"/>
      <w:lvlText w:val="%8."/>
      <w:lvlJc w:val="left"/>
      <w:pPr>
        <w:ind w:left="5760" w:right="6418" w:hanging="360"/>
      </w:pPr>
    </w:lvl>
    <w:lvl w:ilvl="8" w:tplc="0809001B">
      <w:start w:val="1"/>
      <w:numFmt w:val="lowerRoman"/>
      <w:lvlText w:val="%9."/>
      <w:lvlJc w:val="right"/>
      <w:pPr>
        <w:ind w:left="6480" w:right="7138" w:hanging="180"/>
      </w:pPr>
    </w:lvl>
  </w:abstractNum>
  <w:abstractNum w:abstractNumId="13" w15:restartNumberingAfterBreak="0">
    <w:nsid w:val="3E1F6A3C"/>
    <w:multiLevelType w:val="hybridMultilevel"/>
    <w:tmpl w:val="9D5EADAE"/>
    <w:lvl w:ilvl="0" w:tplc="0809000F">
      <w:start w:val="1"/>
      <w:numFmt w:val="decimal"/>
      <w:lvlText w:val="%1."/>
      <w:lvlJc w:val="left"/>
      <w:pPr>
        <w:ind w:left="720" w:right="1378" w:hanging="360"/>
      </w:pPr>
    </w:lvl>
    <w:lvl w:ilvl="1" w:tplc="08090019">
      <w:start w:val="1"/>
      <w:numFmt w:val="lowerLetter"/>
      <w:lvlText w:val="%2."/>
      <w:lvlJc w:val="left"/>
      <w:pPr>
        <w:ind w:left="1440" w:right="2098" w:hanging="360"/>
      </w:pPr>
    </w:lvl>
    <w:lvl w:ilvl="2" w:tplc="0809001B">
      <w:start w:val="1"/>
      <w:numFmt w:val="lowerRoman"/>
      <w:lvlText w:val="%3."/>
      <w:lvlJc w:val="right"/>
      <w:pPr>
        <w:ind w:left="2160" w:right="2818" w:hanging="180"/>
      </w:pPr>
    </w:lvl>
    <w:lvl w:ilvl="3" w:tplc="0809000F">
      <w:start w:val="1"/>
      <w:numFmt w:val="decimal"/>
      <w:lvlText w:val="%4."/>
      <w:lvlJc w:val="left"/>
      <w:pPr>
        <w:ind w:left="2880" w:right="3538" w:hanging="360"/>
      </w:pPr>
    </w:lvl>
    <w:lvl w:ilvl="4" w:tplc="08090019">
      <w:start w:val="1"/>
      <w:numFmt w:val="lowerLetter"/>
      <w:lvlText w:val="%5."/>
      <w:lvlJc w:val="left"/>
      <w:pPr>
        <w:ind w:left="3600" w:right="4258" w:hanging="360"/>
      </w:pPr>
    </w:lvl>
    <w:lvl w:ilvl="5" w:tplc="0809001B">
      <w:start w:val="1"/>
      <w:numFmt w:val="lowerRoman"/>
      <w:lvlText w:val="%6."/>
      <w:lvlJc w:val="right"/>
      <w:pPr>
        <w:ind w:left="4320" w:right="4978" w:hanging="180"/>
      </w:pPr>
    </w:lvl>
    <w:lvl w:ilvl="6" w:tplc="0809000F">
      <w:start w:val="1"/>
      <w:numFmt w:val="decimal"/>
      <w:lvlText w:val="%7."/>
      <w:lvlJc w:val="left"/>
      <w:pPr>
        <w:ind w:left="5040" w:right="5698" w:hanging="360"/>
      </w:pPr>
    </w:lvl>
    <w:lvl w:ilvl="7" w:tplc="08090019">
      <w:start w:val="1"/>
      <w:numFmt w:val="lowerLetter"/>
      <w:lvlText w:val="%8."/>
      <w:lvlJc w:val="left"/>
      <w:pPr>
        <w:ind w:left="5760" w:right="6418" w:hanging="360"/>
      </w:pPr>
    </w:lvl>
    <w:lvl w:ilvl="8" w:tplc="0809001B">
      <w:start w:val="1"/>
      <w:numFmt w:val="lowerRoman"/>
      <w:lvlText w:val="%9."/>
      <w:lvlJc w:val="right"/>
      <w:pPr>
        <w:ind w:left="6480" w:right="7138" w:hanging="180"/>
      </w:pPr>
    </w:lvl>
  </w:abstractNum>
  <w:abstractNum w:abstractNumId="14" w15:restartNumberingAfterBreak="0">
    <w:nsid w:val="42600CBF"/>
    <w:multiLevelType w:val="hybridMultilevel"/>
    <w:tmpl w:val="C5FE2F54"/>
    <w:lvl w:ilvl="0" w:tplc="3A4AB0E6">
      <w:start w:val="1"/>
      <w:numFmt w:val="decimal"/>
      <w:pStyle w:val="References"/>
      <w:lvlText w:val="[%1]"/>
      <w:lvlJc w:val="left"/>
      <w:pPr>
        <w:tabs>
          <w:tab w:val="num" w:pos="450"/>
        </w:tabs>
        <w:ind w:left="44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15615AC"/>
    <w:multiLevelType w:val="hybridMultilevel"/>
    <w:tmpl w:val="C6B6E68C"/>
    <w:lvl w:ilvl="0" w:tplc="088A1682">
      <w:start w:val="1"/>
      <w:numFmt w:val="decimal"/>
      <w:lvlText w:val="[%1]"/>
      <w:lvlJc w:val="left"/>
      <w:pPr>
        <w:ind w:left="1627" w:hanging="360"/>
      </w:pPr>
      <w:rPr>
        <w:rFonts w:hint="default"/>
        <w:sz w:val="20"/>
        <w:szCs w:val="22"/>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6" w15:restartNumberingAfterBreak="0">
    <w:nsid w:val="52B82BAB"/>
    <w:multiLevelType w:val="hybridMultilevel"/>
    <w:tmpl w:val="3B2801B2"/>
    <w:lvl w:ilvl="0" w:tplc="BA12CF54">
      <w:start w:val="2"/>
      <w:numFmt w:val="decimal"/>
      <w:pStyle w:val="Title2"/>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385037"/>
    <w:multiLevelType w:val="hybridMultilevel"/>
    <w:tmpl w:val="47BC59AE"/>
    <w:lvl w:ilvl="0" w:tplc="0809000F">
      <w:start w:val="1"/>
      <w:numFmt w:val="decimal"/>
      <w:lvlText w:val="%1."/>
      <w:lvlJc w:val="left"/>
      <w:pPr>
        <w:ind w:left="720" w:right="1378" w:hanging="360"/>
      </w:pPr>
    </w:lvl>
    <w:lvl w:ilvl="1" w:tplc="08090019">
      <w:start w:val="1"/>
      <w:numFmt w:val="lowerLetter"/>
      <w:lvlText w:val="%2."/>
      <w:lvlJc w:val="left"/>
      <w:pPr>
        <w:ind w:left="1440" w:right="2098" w:hanging="360"/>
      </w:pPr>
    </w:lvl>
    <w:lvl w:ilvl="2" w:tplc="0809001B">
      <w:start w:val="1"/>
      <w:numFmt w:val="lowerRoman"/>
      <w:lvlText w:val="%3."/>
      <w:lvlJc w:val="right"/>
      <w:pPr>
        <w:ind w:left="2160" w:right="2818" w:hanging="180"/>
      </w:pPr>
    </w:lvl>
    <w:lvl w:ilvl="3" w:tplc="0809000F">
      <w:start w:val="1"/>
      <w:numFmt w:val="decimal"/>
      <w:lvlText w:val="%4."/>
      <w:lvlJc w:val="left"/>
      <w:pPr>
        <w:ind w:left="2880" w:right="3538" w:hanging="360"/>
      </w:pPr>
    </w:lvl>
    <w:lvl w:ilvl="4" w:tplc="08090019">
      <w:start w:val="1"/>
      <w:numFmt w:val="lowerLetter"/>
      <w:lvlText w:val="%5."/>
      <w:lvlJc w:val="left"/>
      <w:pPr>
        <w:ind w:left="3600" w:right="4258" w:hanging="360"/>
      </w:pPr>
    </w:lvl>
    <w:lvl w:ilvl="5" w:tplc="0809001B">
      <w:start w:val="1"/>
      <w:numFmt w:val="lowerRoman"/>
      <w:lvlText w:val="%6."/>
      <w:lvlJc w:val="right"/>
      <w:pPr>
        <w:ind w:left="4320" w:right="4978" w:hanging="180"/>
      </w:pPr>
    </w:lvl>
    <w:lvl w:ilvl="6" w:tplc="0809000F">
      <w:start w:val="1"/>
      <w:numFmt w:val="decimal"/>
      <w:lvlText w:val="%7."/>
      <w:lvlJc w:val="left"/>
      <w:pPr>
        <w:ind w:left="5040" w:right="5698" w:hanging="360"/>
      </w:pPr>
    </w:lvl>
    <w:lvl w:ilvl="7" w:tplc="08090019">
      <w:start w:val="1"/>
      <w:numFmt w:val="lowerLetter"/>
      <w:lvlText w:val="%8."/>
      <w:lvlJc w:val="left"/>
      <w:pPr>
        <w:ind w:left="5760" w:right="6418" w:hanging="360"/>
      </w:pPr>
    </w:lvl>
    <w:lvl w:ilvl="8" w:tplc="0809001B">
      <w:start w:val="1"/>
      <w:numFmt w:val="lowerRoman"/>
      <w:lvlText w:val="%9."/>
      <w:lvlJc w:val="right"/>
      <w:pPr>
        <w:ind w:left="6480" w:right="7138" w:hanging="180"/>
      </w:pPr>
    </w:lvl>
  </w:abstractNum>
  <w:abstractNum w:abstractNumId="18" w15:restartNumberingAfterBreak="0">
    <w:nsid w:val="57D42C54"/>
    <w:multiLevelType w:val="hybridMultilevel"/>
    <w:tmpl w:val="2C6A6B6E"/>
    <w:lvl w:ilvl="0" w:tplc="F0F2FE02">
      <w:start w:val="1"/>
      <w:numFmt w:val="bullet"/>
      <w:pStyle w:val="Bullet"/>
      <w:lvlText w:val=""/>
      <w:lvlJc w:val="left"/>
      <w:pPr>
        <w:ind w:left="958" w:hanging="360"/>
      </w:pPr>
      <w:rPr>
        <w:rFonts w:ascii="Symbol" w:hAnsi="Symbol" w:cs="IRLotus" w:hint="default"/>
        <w:bCs/>
        <w:iCs w:val="0"/>
        <w:szCs w:val="24"/>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9" w15:restartNumberingAfterBreak="0">
    <w:nsid w:val="59AF5797"/>
    <w:multiLevelType w:val="hybridMultilevel"/>
    <w:tmpl w:val="664ABD3A"/>
    <w:lvl w:ilvl="0" w:tplc="04090013">
      <w:start w:val="1"/>
      <w:numFmt w:val="upperRoman"/>
      <w:lvlText w:val="%1."/>
      <w:lvlJc w:val="right"/>
      <w:pPr>
        <w:ind w:left="720" w:right="1378" w:hanging="360"/>
      </w:pPr>
    </w:lvl>
    <w:lvl w:ilvl="1" w:tplc="FFFFFFFF">
      <w:start w:val="1"/>
      <w:numFmt w:val="lowerLetter"/>
      <w:lvlText w:val="%2."/>
      <w:lvlJc w:val="left"/>
      <w:pPr>
        <w:ind w:left="1440" w:right="2098" w:hanging="360"/>
      </w:pPr>
    </w:lvl>
    <w:lvl w:ilvl="2" w:tplc="FFFFFFFF">
      <w:start w:val="1"/>
      <w:numFmt w:val="lowerRoman"/>
      <w:lvlText w:val="%3."/>
      <w:lvlJc w:val="right"/>
      <w:pPr>
        <w:ind w:left="2160" w:right="2818" w:hanging="180"/>
      </w:pPr>
    </w:lvl>
    <w:lvl w:ilvl="3" w:tplc="FFFFFFFF">
      <w:start w:val="1"/>
      <w:numFmt w:val="decimal"/>
      <w:lvlText w:val="%4."/>
      <w:lvlJc w:val="left"/>
      <w:pPr>
        <w:ind w:left="2880" w:right="3538" w:hanging="360"/>
      </w:pPr>
    </w:lvl>
    <w:lvl w:ilvl="4" w:tplc="FFFFFFFF">
      <w:start w:val="1"/>
      <w:numFmt w:val="lowerLetter"/>
      <w:lvlText w:val="%5."/>
      <w:lvlJc w:val="left"/>
      <w:pPr>
        <w:ind w:left="3600" w:right="4258" w:hanging="360"/>
      </w:pPr>
    </w:lvl>
    <w:lvl w:ilvl="5" w:tplc="FFFFFFFF">
      <w:start w:val="1"/>
      <w:numFmt w:val="lowerRoman"/>
      <w:lvlText w:val="%6."/>
      <w:lvlJc w:val="right"/>
      <w:pPr>
        <w:ind w:left="4320" w:right="4978" w:hanging="180"/>
      </w:pPr>
    </w:lvl>
    <w:lvl w:ilvl="6" w:tplc="FFFFFFFF">
      <w:start w:val="1"/>
      <w:numFmt w:val="decimal"/>
      <w:lvlText w:val="%7."/>
      <w:lvlJc w:val="left"/>
      <w:pPr>
        <w:ind w:left="5040" w:right="5698" w:hanging="360"/>
      </w:pPr>
    </w:lvl>
    <w:lvl w:ilvl="7" w:tplc="FFFFFFFF">
      <w:start w:val="1"/>
      <w:numFmt w:val="lowerLetter"/>
      <w:lvlText w:val="%8."/>
      <w:lvlJc w:val="left"/>
      <w:pPr>
        <w:ind w:left="5760" w:right="6418" w:hanging="360"/>
      </w:pPr>
    </w:lvl>
    <w:lvl w:ilvl="8" w:tplc="FFFFFFFF">
      <w:start w:val="1"/>
      <w:numFmt w:val="lowerRoman"/>
      <w:lvlText w:val="%9."/>
      <w:lvlJc w:val="right"/>
      <w:pPr>
        <w:ind w:left="6480" w:right="7138" w:hanging="180"/>
      </w:pPr>
    </w:lvl>
  </w:abstractNum>
  <w:abstractNum w:abstractNumId="20" w15:restartNumberingAfterBreak="0">
    <w:nsid w:val="61A94B58"/>
    <w:multiLevelType w:val="multilevel"/>
    <w:tmpl w:val="8A4CF34E"/>
    <w:styleLink w:val="ListNumber11"/>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52C1CB9"/>
    <w:multiLevelType w:val="multilevel"/>
    <w:tmpl w:val="203866F0"/>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pStyle w:val="a2"/>
      <w:suff w:val="space"/>
      <w:lvlText w:val="%1-%2-"/>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a3"/>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22"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73F131BB"/>
    <w:multiLevelType w:val="hybridMultilevel"/>
    <w:tmpl w:val="20A84D6C"/>
    <w:lvl w:ilvl="0" w:tplc="ABFA34A8">
      <w:start w:val="1"/>
      <w:numFmt w:val="decimal"/>
      <w:pStyle w:val="a4"/>
      <w:lvlText w:val="%1."/>
      <w:lvlJc w:val="left"/>
      <w:pPr>
        <w:tabs>
          <w:tab w:val="num" w:pos="720"/>
        </w:tabs>
        <w:ind w:left="720" w:hanging="360"/>
      </w:pPr>
      <w:rPr>
        <w:rFonts w:ascii="Times New Roman" w:hAnsi="Times New Roman" w:cs="Zar" w:hint="default"/>
        <w:b w:val="0"/>
        <w:bCs w:val="0"/>
        <w:i w:val="0"/>
        <w:iCs w:val="0"/>
        <w:sz w:val="24"/>
        <w:szCs w:val="28"/>
      </w:rPr>
    </w:lvl>
    <w:lvl w:ilvl="1" w:tplc="6B10E35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3FBC932E" w:tentative="1">
      <w:start w:val="1"/>
      <w:numFmt w:val="lowerRoman"/>
      <w:lvlText w:val="%3."/>
      <w:lvlJc w:val="right"/>
      <w:pPr>
        <w:tabs>
          <w:tab w:val="num" w:pos="2160"/>
        </w:tabs>
        <w:ind w:left="2160" w:hanging="180"/>
      </w:pPr>
    </w:lvl>
    <w:lvl w:ilvl="3" w:tplc="C660FEBA" w:tentative="1">
      <w:start w:val="1"/>
      <w:numFmt w:val="decimal"/>
      <w:lvlText w:val="%4."/>
      <w:lvlJc w:val="left"/>
      <w:pPr>
        <w:tabs>
          <w:tab w:val="num" w:pos="2880"/>
        </w:tabs>
        <w:ind w:left="2880" w:hanging="360"/>
      </w:pPr>
    </w:lvl>
    <w:lvl w:ilvl="4" w:tplc="DEC61686" w:tentative="1">
      <w:start w:val="1"/>
      <w:numFmt w:val="lowerLetter"/>
      <w:lvlText w:val="%5."/>
      <w:lvlJc w:val="left"/>
      <w:pPr>
        <w:tabs>
          <w:tab w:val="num" w:pos="3600"/>
        </w:tabs>
        <w:ind w:left="3600" w:hanging="360"/>
      </w:pPr>
    </w:lvl>
    <w:lvl w:ilvl="5" w:tplc="64044F6C" w:tentative="1">
      <w:start w:val="1"/>
      <w:numFmt w:val="lowerRoman"/>
      <w:lvlText w:val="%6."/>
      <w:lvlJc w:val="right"/>
      <w:pPr>
        <w:tabs>
          <w:tab w:val="num" w:pos="4320"/>
        </w:tabs>
        <w:ind w:left="4320" w:hanging="180"/>
      </w:pPr>
    </w:lvl>
    <w:lvl w:ilvl="6" w:tplc="7C8C8B32" w:tentative="1">
      <w:start w:val="1"/>
      <w:numFmt w:val="decimal"/>
      <w:lvlText w:val="%7."/>
      <w:lvlJc w:val="left"/>
      <w:pPr>
        <w:tabs>
          <w:tab w:val="num" w:pos="5040"/>
        </w:tabs>
        <w:ind w:left="5040" w:hanging="360"/>
      </w:pPr>
    </w:lvl>
    <w:lvl w:ilvl="7" w:tplc="6DA4B3CE" w:tentative="1">
      <w:start w:val="1"/>
      <w:numFmt w:val="lowerLetter"/>
      <w:lvlText w:val="%8."/>
      <w:lvlJc w:val="left"/>
      <w:pPr>
        <w:tabs>
          <w:tab w:val="num" w:pos="5760"/>
        </w:tabs>
        <w:ind w:left="5760" w:hanging="360"/>
      </w:pPr>
    </w:lvl>
    <w:lvl w:ilvl="8" w:tplc="743A32C8" w:tentative="1">
      <w:start w:val="1"/>
      <w:numFmt w:val="lowerRoman"/>
      <w:lvlText w:val="%9."/>
      <w:lvlJc w:val="right"/>
      <w:pPr>
        <w:tabs>
          <w:tab w:val="num" w:pos="6480"/>
        </w:tabs>
        <w:ind w:left="6480" w:hanging="180"/>
      </w:pPr>
    </w:lvl>
  </w:abstractNum>
  <w:abstractNum w:abstractNumId="24" w15:restartNumberingAfterBreak="0">
    <w:nsid w:val="7AA012A1"/>
    <w:multiLevelType w:val="hybridMultilevel"/>
    <w:tmpl w:val="D076F6EA"/>
    <w:lvl w:ilvl="0" w:tplc="2CEEEC16">
      <w:start w:val="1"/>
      <w:numFmt w:val="bullet"/>
      <w:pStyle w:val="a5"/>
      <w:lvlText w:val=""/>
      <w:lvlJc w:val="left"/>
      <w:pPr>
        <w:tabs>
          <w:tab w:val="num" w:pos="720"/>
        </w:tabs>
        <w:ind w:left="720" w:hanging="360"/>
      </w:pPr>
      <w:rPr>
        <w:rFonts w:ascii="Wingdings" w:hAnsi="Wingdings" w:hint="default"/>
        <w:b/>
        <w:i w:val="0"/>
        <w:color w:val="auto"/>
        <w:sz w:val="24"/>
      </w:rPr>
    </w:lvl>
    <w:lvl w:ilvl="1" w:tplc="FD28A2C6">
      <w:start w:val="1"/>
      <w:numFmt w:val="bullet"/>
      <w:lvlText w:val="-"/>
      <w:lvlJc w:val="left"/>
      <w:pPr>
        <w:tabs>
          <w:tab w:val="num" w:pos="1443"/>
        </w:tabs>
        <w:ind w:left="1443" w:hanging="363"/>
      </w:pPr>
      <w:rPr>
        <w:rFonts w:ascii="Times New Roman" w:hAnsi="Times New Roman" w:cs="Times New Roman" w:hint="default"/>
      </w:rPr>
    </w:lvl>
    <w:lvl w:ilvl="2" w:tplc="279CE0EE" w:tentative="1">
      <w:start w:val="1"/>
      <w:numFmt w:val="bullet"/>
      <w:lvlText w:val=""/>
      <w:lvlJc w:val="left"/>
      <w:pPr>
        <w:tabs>
          <w:tab w:val="num" w:pos="2160"/>
        </w:tabs>
        <w:ind w:left="2160" w:hanging="360"/>
      </w:pPr>
      <w:rPr>
        <w:rFonts w:ascii="Wingdings" w:hAnsi="Wingdings" w:hint="default"/>
      </w:rPr>
    </w:lvl>
    <w:lvl w:ilvl="3" w:tplc="B04A8642" w:tentative="1">
      <w:start w:val="1"/>
      <w:numFmt w:val="bullet"/>
      <w:lvlText w:val=""/>
      <w:lvlJc w:val="left"/>
      <w:pPr>
        <w:tabs>
          <w:tab w:val="num" w:pos="2880"/>
        </w:tabs>
        <w:ind w:left="2880" w:hanging="360"/>
      </w:pPr>
      <w:rPr>
        <w:rFonts w:ascii="Symbol" w:hAnsi="Symbol" w:hint="default"/>
      </w:rPr>
    </w:lvl>
    <w:lvl w:ilvl="4" w:tplc="020E51F4" w:tentative="1">
      <w:start w:val="1"/>
      <w:numFmt w:val="bullet"/>
      <w:lvlText w:val="o"/>
      <w:lvlJc w:val="left"/>
      <w:pPr>
        <w:tabs>
          <w:tab w:val="num" w:pos="3600"/>
        </w:tabs>
        <w:ind w:left="3600" w:hanging="360"/>
      </w:pPr>
      <w:rPr>
        <w:rFonts w:ascii="Courier New" w:hAnsi="Courier New" w:cs="Courier New" w:hint="default"/>
      </w:rPr>
    </w:lvl>
    <w:lvl w:ilvl="5" w:tplc="6C7C4D6A" w:tentative="1">
      <w:start w:val="1"/>
      <w:numFmt w:val="bullet"/>
      <w:lvlText w:val=""/>
      <w:lvlJc w:val="left"/>
      <w:pPr>
        <w:tabs>
          <w:tab w:val="num" w:pos="4320"/>
        </w:tabs>
        <w:ind w:left="4320" w:hanging="360"/>
      </w:pPr>
      <w:rPr>
        <w:rFonts w:ascii="Wingdings" w:hAnsi="Wingdings" w:hint="default"/>
      </w:rPr>
    </w:lvl>
    <w:lvl w:ilvl="6" w:tplc="75304ED6" w:tentative="1">
      <w:start w:val="1"/>
      <w:numFmt w:val="bullet"/>
      <w:lvlText w:val=""/>
      <w:lvlJc w:val="left"/>
      <w:pPr>
        <w:tabs>
          <w:tab w:val="num" w:pos="5040"/>
        </w:tabs>
        <w:ind w:left="5040" w:hanging="360"/>
      </w:pPr>
      <w:rPr>
        <w:rFonts w:ascii="Symbol" w:hAnsi="Symbol" w:hint="default"/>
      </w:rPr>
    </w:lvl>
    <w:lvl w:ilvl="7" w:tplc="F6142898" w:tentative="1">
      <w:start w:val="1"/>
      <w:numFmt w:val="bullet"/>
      <w:lvlText w:val="o"/>
      <w:lvlJc w:val="left"/>
      <w:pPr>
        <w:tabs>
          <w:tab w:val="num" w:pos="5760"/>
        </w:tabs>
        <w:ind w:left="5760" w:hanging="360"/>
      </w:pPr>
      <w:rPr>
        <w:rFonts w:ascii="Courier New" w:hAnsi="Courier New" w:cs="Courier New" w:hint="default"/>
      </w:rPr>
    </w:lvl>
    <w:lvl w:ilvl="8" w:tplc="D14000D0"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3727C0"/>
    <w:multiLevelType w:val="hybridMultilevel"/>
    <w:tmpl w:val="6B844356"/>
    <w:lvl w:ilvl="0" w:tplc="04090013">
      <w:start w:val="1"/>
      <w:numFmt w:val="upperRoman"/>
      <w:lvlText w:val="%1."/>
      <w:lvlJc w:val="right"/>
      <w:pPr>
        <w:ind w:left="720" w:right="1378" w:hanging="360"/>
      </w:pPr>
    </w:lvl>
    <w:lvl w:ilvl="1" w:tplc="FFFFFFFF">
      <w:start w:val="1"/>
      <w:numFmt w:val="lowerLetter"/>
      <w:lvlText w:val="%2."/>
      <w:lvlJc w:val="left"/>
      <w:pPr>
        <w:ind w:left="1440" w:right="2098" w:hanging="360"/>
      </w:pPr>
    </w:lvl>
    <w:lvl w:ilvl="2" w:tplc="FFFFFFFF">
      <w:start w:val="1"/>
      <w:numFmt w:val="lowerRoman"/>
      <w:lvlText w:val="%3."/>
      <w:lvlJc w:val="right"/>
      <w:pPr>
        <w:ind w:left="2160" w:right="2818" w:hanging="180"/>
      </w:pPr>
    </w:lvl>
    <w:lvl w:ilvl="3" w:tplc="FFFFFFFF">
      <w:start w:val="1"/>
      <w:numFmt w:val="decimal"/>
      <w:lvlText w:val="%4."/>
      <w:lvlJc w:val="left"/>
      <w:pPr>
        <w:ind w:left="2880" w:right="3538" w:hanging="360"/>
      </w:pPr>
    </w:lvl>
    <w:lvl w:ilvl="4" w:tplc="FFFFFFFF">
      <w:start w:val="1"/>
      <w:numFmt w:val="lowerLetter"/>
      <w:lvlText w:val="%5."/>
      <w:lvlJc w:val="left"/>
      <w:pPr>
        <w:ind w:left="3600" w:right="4258" w:hanging="360"/>
      </w:pPr>
    </w:lvl>
    <w:lvl w:ilvl="5" w:tplc="FFFFFFFF">
      <w:start w:val="1"/>
      <w:numFmt w:val="lowerRoman"/>
      <w:lvlText w:val="%6."/>
      <w:lvlJc w:val="right"/>
      <w:pPr>
        <w:ind w:left="4320" w:right="4978" w:hanging="180"/>
      </w:pPr>
    </w:lvl>
    <w:lvl w:ilvl="6" w:tplc="FFFFFFFF">
      <w:start w:val="1"/>
      <w:numFmt w:val="decimal"/>
      <w:lvlText w:val="%7."/>
      <w:lvlJc w:val="left"/>
      <w:pPr>
        <w:ind w:left="5040" w:right="5698" w:hanging="360"/>
      </w:pPr>
    </w:lvl>
    <w:lvl w:ilvl="7" w:tplc="FFFFFFFF">
      <w:start w:val="1"/>
      <w:numFmt w:val="lowerLetter"/>
      <w:lvlText w:val="%8."/>
      <w:lvlJc w:val="left"/>
      <w:pPr>
        <w:ind w:left="5760" w:right="6418" w:hanging="360"/>
      </w:pPr>
    </w:lvl>
    <w:lvl w:ilvl="8" w:tplc="FFFFFFFF">
      <w:start w:val="1"/>
      <w:numFmt w:val="lowerRoman"/>
      <w:lvlText w:val="%9."/>
      <w:lvlJc w:val="right"/>
      <w:pPr>
        <w:ind w:left="6480" w:right="7138" w:hanging="180"/>
      </w:pPr>
    </w:lvl>
  </w:abstractNum>
  <w:abstractNum w:abstractNumId="26" w15:restartNumberingAfterBreak="0">
    <w:nsid w:val="7EC643CE"/>
    <w:multiLevelType w:val="hybridMultilevel"/>
    <w:tmpl w:val="4D04217A"/>
    <w:lvl w:ilvl="0" w:tplc="04090013">
      <w:start w:val="1"/>
      <w:numFmt w:val="upperRoman"/>
      <w:lvlText w:val="%1."/>
      <w:lvlJc w:val="right"/>
      <w:pPr>
        <w:ind w:left="720" w:right="1378" w:hanging="360"/>
      </w:pPr>
    </w:lvl>
    <w:lvl w:ilvl="1" w:tplc="FFFFFFFF">
      <w:start w:val="1"/>
      <w:numFmt w:val="lowerLetter"/>
      <w:lvlText w:val="%2."/>
      <w:lvlJc w:val="left"/>
      <w:pPr>
        <w:ind w:left="1440" w:right="2098" w:hanging="360"/>
      </w:pPr>
    </w:lvl>
    <w:lvl w:ilvl="2" w:tplc="FFFFFFFF">
      <w:start w:val="1"/>
      <w:numFmt w:val="lowerRoman"/>
      <w:lvlText w:val="%3."/>
      <w:lvlJc w:val="right"/>
      <w:pPr>
        <w:ind w:left="2160" w:right="2818" w:hanging="180"/>
      </w:pPr>
    </w:lvl>
    <w:lvl w:ilvl="3" w:tplc="FFFFFFFF">
      <w:start w:val="1"/>
      <w:numFmt w:val="decimal"/>
      <w:lvlText w:val="%4."/>
      <w:lvlJc w:val="left"/>
      <w:pPr>
        <w:ind w:left="2880" w:right="3538" w:hanging="360"/>
      </w:pPr>
    </w:lvl>
    <w:lvl w:ilvl="4" w:tplc="FFFFFFFF">
      <w:start w:val="1"/>
      <w:numFmt w:val="lowerLetter"/>
      <w:lvlText w:val="%5."/>
      <w:lvlJc w:val="left"/>
      <w:pPr>
        <w:ind w:left="3600" w:right="4258" w:hanging="360"/>
      </w:pPr>
    </w:lvl>
    <w:lvl w:ilvl="5" w:tplc="FFFFFFFF">
      <w:start w:val="1"/>
      <w:numFmt w:val="lowerRoman"/>
      <w:lvlText w:val="%6."/>
      <w:lvlJc w:val="right"/>
      <w:pPr>
        <w:ind w:left="4320" w:right="4978" w:hanging="180"/>
      </w:pPr>
    </w:lvl>
    <w:lvl w:ilvl="6" w:tplc="FFFFFFFF">
      <w:start w:val="1"/>
      <w:numFmt w:val="decimal"/>
      <w:lvlText w:val="%7."/>
      <w:lvlJc w:val="left"/>
      <w:pPr>
        <w:ind w:left="5040" w:right="5698" w:hanging="360"/>
      </w:pPr>
    </w:lvl>
    <w:lvl w:ilvl="7" w:tplc="FFFFFFFF">
      <w:start w:val="1"/>
      <w:numFmt w:val="lowerLetter"/>
      <w:lvlText w:val="%8."/>
      <w:lvlJc w:val="left"/>
      <w:pPr>
        <w:ind w:left="5760" w:right="6418" w:hanging="360"/>
      </w:pPr>
    </w:lvl>
    <w:lvl w:ilvl="8" w:tplc="FFFFFFFF">
      <w:start w:val="1"/>
      <w:numFmt w:val="lowerRoman"/>
      <w:lvlText w:val="%9."/>
      <w:lvlJc w:val="right"/>
      <w:pPr>
        <w:ind w:left="6480" w:right="7138" w:hanging="180"/>
      </w:pPr>
    </w:lvl>
  </w:abstractNum>
  <w:num w:numId="1" w16cid:durableId="1754930626">
    <w:abstractNumId w:val="0"/>
  </w:num>
  <w:num w:numId="2" w16cid:durableId="404954265">
    <w:abstractNumId w:val="16"/>
  </w:num>
  <w:num w:numId="3" w16cid:durableId="1513379784">
    <w:abstractNumId w:val="14"/>
  </w:num>
  <w:num w:numId="4" w16cid:durableId="598410585">
    <w:abstractNumId w:val="6"/>
  </w:num>
  <w:num w:numId="5" w16cid:durableId="1341354367">
    <w:abstractNumId w:val="8"/>
  </w:num>
  <w:num w:numId="6" w16cid:durableId="1179345353">
    <w:abstractNumId w:val="21"/>
  </w:num>
  <w:num w:numId="7" w16cid:durableId="1644768926">
    <w:abstractNumId w:val="24"/>
  </w:num>
  <w:num w:numId="8" w16cid:durableId="537354826">
    <w:abstractNumId w:val="23"/>
  </w:num>
  <w:num w:numId="9" w16cid:durableId="1710295587">
    <w:abstractNumId w:val="11"/>
  </w:num>
  <w:num w:numId="10" w16cid:durableId="488207960">
    <w:abstractNumId w:val="3"/>
  </w:num>
  <w:num w:numId="11" w16cid:durableId="1942686868">
    <w:abstractNumId w:val="2"/>
  </w:num>
  <w:num w:numId="12" w16cid:durableId="727338104">
    <w:abstractNumId w:val="4"/>
  </w:num>
  <w:num w:numId="13" w16cid:durableId="1323777561">
    <w:abstractNumId w:val="10"/>
  </w:num>
  <w:num w:numId="14" w16cid:durableId="1565682702">
    <w:abstractNumId w:val="22"/>
  </w:num>
  <w:num w:numId="15" w16cid:durableId="1086654113">
    <w:abstractNumId w:val="5"/>
  </w:num>
  <w:num w:numId="16" w16cid:durableId="1902666011">
    <w:abstractNumId w:val="9"/>
  </w:num>
  <w:num w:numId="17" w16cid:durableId="493498371">
    <w:abstractNumId w:val="20"/>
  </w:num>
  <w:num w:numId="18" w16cid:durableId="1909916312">
    <w:abstractNumId w:val="18"/>
  </w:num>
  <w:num w:numId="19" w16cid:durableId="360402250">
    <w:abstractNumId w:val="15"/>
  </w:num>
  <w:num w:numId="20" w16cid:durableId="120143055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0291855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7424883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248326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25487010">
    <w:abstractNumId w:val="7"/>
  </w:num>
  <w:num w:numId="25" w16cid:durableId="326716989">
    <w:abstractNumId w:val="19"/>
  </w:num>
  <w:num w:numId="26" w16cid:durableId="1912882674">
    <w:abstractNumId w:val="26"/>
  </w:num>
  <w:num w:numId="27" w16cid:durableId="1889679957">
    <w:abstractNumId w:val="1"/>
  </w:num>
  <w:num w:numId="28" w16cid:durableId="80808811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Q3MjQ1MTKzMDMyNrVQ0lEKTi0uzszPAykwqgUA92S0hywAAAA="/>
  </w:docVars>
  <w:rsids>
    <w:rsidRoot w:val="00514B36"/>
    <w:rsid w:val="00000C1A"/>
    <w:rsid w:val="00001F81"/>
    <w:rsid w:val="00002397"/>
    <w:rsid w:val="00003257"/>
    <w:rsid w:val="000034A1"/>
    <w:rsid w:val="00006005"/>
    <w:rsid w:val="000102A5"/>
    <w:rsid w:val="00011001"/>
    <w:rsid w:val="0001623C"/>
    <w:rsid w:val="00020DE9"/>
    <w:rsid w:val="000252C5"/>
    <w:rsid w:val="0002739F"/>
    <w:rsid w:val="00027916"/>
    <w:rsid w:val="00027C56"/>
    <w:rsid w:val="000301E6"/>
    <w:rsid w:val="00030D5E"/>
    <w:rsid w:val="00030F79"/>
    <w:rsid w:val="00031AF9"/>
    <w:rsid w:val="00031FFD"/>
    <w:rsid w:val="000328C1"/>
    <w:rsid w:val="000337C9"/>
    <w:rsid w:val="00033927"/>
    <w:rsid w:val="00033C8F"/>
    <w:rsid w:val="00035391"/>
    <w:rsid w:val="000408F5"/>
    <w:rsid w:val="0004272B"/>
    <w:rsid w:val="0004541E"/>
    <w:rsid w:val="00045F20"/>
    <w:rsid w:val="00047452"/>
    <w:rsid w:val="00047A38"/>
    <w:rsid w:val="00052275"/>
    <w:rsid w:val="00052588"/>
    <w:rsid w:val="00054BE4"/>
    <w:rsid w:val="000552A7"/>
    <w:rsid w:val="00055F6D"/>
    <w:rsid w:val="000617C1"/>
    <w:rsid w:val="00061C07"/>
    <w:rsid w:val="00064AA9"/>
    <w:rsid w:val="00066B89"/>
    <w:rsid w:val="00067F01"/>
    <w:rsid w:val="000726BD"/>
    <w:rsid w:val="00076689"/>
    <w:rsid w:val="00077AEE"/>
    <w:rsid w:val="00077EA3"/>
    <w:rsid w:val="00082218"/>
    <w:rsid w:val="000832E0"/>
    <w:rsid w:val="000859BB"/>
    <w:rsid w:val="00085D56"/>
    <w:rsid w:val="00086ABE"/>
    <w:rsid w:val="00087071"/>
    <w:rsid w:val="00087B2D"/>
    <w:rsid w:val="00091327"/>
    <w:rsid w:val="00093CB8"/>
    <w:rsid w:val="00094CF1"/>
    <w:rsid w:val="0009772C"/>
    <w:rsid w:val="00097BA8"/>
    <w:rsid w:val="000A1536"/>
    <w:rsid w:val="000B10CA"/>
    <w:rsid w:val="000B27E9"/>
    <w:rsid w:val="000B3CB0"/>
    <w:rsid w:val="000B44E3"/>
    <w:rsid w:val="000B6B93"/>
    <w:rsid w:val="000B70A2"/>
    <w:rsid w:val="000B7114"/>
    <w:rsid w:val="000C066A"/>
    <w:rsid w:val="000C0A82"/>
    <w:rsid w:val="000C1148"/>
    <w:rsid w:val="000C1A7A"/>
    <w:rsid w:val="000C23B9"/>
    <w:rsid w:val="000C27B6"/>
    <w:rsid w:val="000C631E"/>
    <w:rsid w:val="000C7668"/>
    <w:rsid w:val="000D333E"/>
    <w:rsid w:val="000D3F7D"/>
    <w:rsid w:val="000D4F7B"/>
    <w:rsid w:val="000E01A9"/>
    <w:rsid w:val="000E04F6"/>
    <w:rsid w:val="000E121F"/>
    <w:rsid w:val="000E126A"/>
    <w:rsid w:val="000E1577"/>
    <w:rsid w:val="000E162A"/>
    <w:rsid w:val="000E6314"/>
    <w:rsid w:val="000E6551"/>
    <w:rsid w:val="000E747E"/>
    <w:rsid w:val="000F12F1"/>
    <w:rsid w:val="000F1E47"/>
    <w:rsid w:val="000F2F97"/>
    <w:rsid w:val="000F5801"/>
    <w:rsid w:val="000F69A1"/>
    <w:rsid w:val="000F785A"/>
    <w:rsid w:val="0010037F"/>
    <w:rsid w:val="00100628"/>
    <w:rsid w:val="001017CA"/>
    <w:rsid w:val="00101B12"/>
    <w:rsid w:val="00103FAC"/>
    <w:rsid w:val="00104AA9"/>
    <w:rsid w:val="00104D11"/>
    <w:rsid w:val="0010602A"/>
    <w:rsid w:val="001061DC"/>
    <w:rsid w:val="001103A1"/>
    <w:rsid w:val="00114850"/>
    <w:rsid w:val="00114B54"/>
    <w:rsid w:val="00120977"/>
    <w:rsid w:val="00120FE3"/>
    <w:rsid w:val="00122375"/>
    <w:rsid w:val="00124558"/>
    <w:rsid w:val="001245A3"/>
    <w:rsid w:val="00126B39"/>
    <w:rsid w:val="00130A7D"/>
    <w:rsid w:val="00131E2E"/>
    <w:rsid w:val="001331C7"/>
    <w:rsid w:val="00134014"/>
    <w:rsid w:val="00135F7D"/>
    <w:rsid w:val="001361CD"/>
    <w:rsid w:val="00140A8A"/>
    <w:rsid w:val="00141DF9"/>
    <w:rsid w:val="00142590"/>
    <w:rsid w:val="00143D56"/>
    <w:rsid w:val="00144EA2"/>
    <w:rsid w:val="00146C83"/>
    <w:rsid w:val="001471E8"/>
    <w:rsid w:val="001505BC"/>
    <w:rsid w:val="00153223"/>
    <w:rsid w:val="00153732"/>
    <w:rsid w:val="00153742"/>
    <w:rsid w:val="00153EF9"/>
    <w:rsid w:val="001566B2"/>
    <w:rsid w:val="0016016F"/>
    <w:rsid w:val="0016044D"/>
    <w:rsid w:val="00160A7F"/>
    <w:rsid w:val="00161013"/>
    <w:rsid w:val="00161A81"/>
    <w:rsid w:val="0016306F"/>
    <w:rsid w:val="00163EC2"/>
    <w:rsid w:val="00163F20"/>
    <w:rsid w:val="00164E44"/>
    <w:rsid w:val="0016564E"/>
    <w:rsid w:val="00166118"/>
    <w:rsid w:val="001708FA"/>
    <w:rsid w:val="00170D43"/>
    <w:rsid w:val="0017564B"/>
    <w:rsid w:val="00177ABF"/>
    <w:rsid w:val="001811AC"/>
    <w:rsid w:val="001812AF"/>
    <w:rsid w:val="001816AC"/>
    <w:rsid w:val="00182A6C"/>
    <w:rsid w:val="0018312D"/>
    <w:rsid w:val="0018542F"/>
    <w:rsid w:val="00187BE9"/>
    <w:rsid w:val="00192E46"/>
    <w:rsid w:val="00196CEA"/>
    <w:rsid w:val="00197201"/>
    <w:rsid w:val="001A08FA"/>
    <w:rsid w:val="001A1317"/>
    <w:rsid w:val="001A1699"/>
    <w:rsid w:val="001A3327"/>
    <w:rsid w:val="001A3C23"/>
    <w:rsid w:val="001A48EF"/>
    <w:rsid w:val="001A55AE"/>
    <w:rsid w:val="001A5E51"/>
    <w:rsid w:val="001B018A"/>
    <w:rsid w:val="001B20CE"/>
    <w:rsid w:val="001B46AA"/>
    <w:rsid w:val="001B56FB"/>
    <w:rsid w:val="001B5DC1"/>
    <w:rsid w:val="001B717A"/>
    <w:rsid w:val="001B740D"/>
    <w:rsid w:val="001C05E2"/>
    <w:rsid w:val="001C22E6"/>
    <w:rsid w:val="001C3359"/>
    <w:rsid w:val="001C4319"/>
    <w:rsid w:val="001C4F08"/>
    <w:rsid w:val="001C4FCE"/>
    <w:rsid w:val="001C563B"/>
    <w:rsid w:val="001D0F5F"/>
    <w:rsid w:val="001D4E37"/>
    <w:rsid w:val="001E170B"/>
    <w:rsid w:val="001E3767"/>
    <w:rsid w:val="001E4081"/>
    <w:rsid w:val="001E40BE"/>
    <w:rsid w:val="001E48AD"/>
    <w:rsid w:val="001E71F5"/>
    <w:rsid w:val="001E7230"/>
    <w:rsid w:val="001F138D"/>
    <w:rsid w:val="001F3797"/>
    <w:rsid w:val="001F53B9"/>
    <w:rsid w:val="001F6CE5"/>
    <w:rsid w:val="001F6D28"/>
    <w:rsid w:val="00206A13"/>
    <w:rsid w:val="00206AC8"/>
    <w:rsid w:val="00207F6C"/>
    <w:rsid w:val="002102BF"/>
    <w:rsid w:val="0021208D"/>
    <w:rsid w:val="00212234"/>
    <w:rsid w:val="00222C7D"/>
    <w:rsid w:val="0022347C"/>
    <w:rsid w:val="00224EF5"/>
    <w:rsid w:val="0022509A"/>
    <w:rsid w:val="00226CB9"/>
    <w:rsid w:val="002277BF"/>
    <w:rsid w:val="00235381"/>
    <w:rsid w:val="00235E29"/>
    <w:rsid w:val="00235EF6"/>
    <w:rsid w:val="0023689B"/>
    <w:rsid w:val="00237501"/>
    <w:rsid w:val="002408B6"/>
    <w:rsid w:val="002421F8"/>
    <w:rsid w:val="00242737"/>
    <w:rsid w:val="002438D9"/>
    <w:rsid w:val="002439D5"/>
    <w:rsid w:val="00243FF6"/>
    <w:rsid w:val="00245D2E"/>
    <w:rsid w:val="00247F09"/>
    <w:rsid w:val="00251D34"/>
    <w:rsid w:val="00252363"/>
    <w:rsid w:val="00255D88"/>
    <w:rsid w:val="00261788"/>
    <w:rsid w:val="00266F98"/>
    <w:rsid w:val="0026770D"/>
    <w:rsid w:val="00267BCF"/>
    <w:rsid w:val="00270627"/>
    <w:rsid w:val="00270A25"/>
    <w:rsid w:val="002718B3"/>
    <w:rsid w:val="00274E05"/>
    <w:rsid w:val="0027565A"/>
    <w:rsid w:val="00276084"/>
    <w:rsid w:val="00277820"/>
    <w:rsid w:val="002811A6"/>
    <w:rsid w:val="00282445"/>
    <w:rsid w:val="00283B77"/>
    <w:rsid w:val="00284419"/>
    <w:rsid w:val="00285BD3"/>
    <w:rsid w:val="00286103"/>
    <w:rsid w:val="00286F12"/>
    <w:rsid w:val="00292A9A"/>
    <w:rsid w:val="00294B70"/>
    <w:rsid w:val="002A49F3"/>
    <w:rsid w:val="002A4E11"/>
    <w:rsid w:val="002A5D52"/>
    <w:rsid w:val="002B0791"/>
    <w:rsid w:val="002B2846"/>
    <w:rsid w:val="002B4A70"/>
    <w:rsid w:val="002B5067"/>
    <w:rsid w:val="002B52A4"/>
    <w:rsid w:val="002B5DF9"/>
    <w:rsid w:val="002B6E44"/>
    <w:rsid w:val="002B796E"/>
    <w:rsid w:val="002B79B9"/>
    <w:rsid w:val="002C1ECD"/>
    <w:rsid w:val="002C243A"/>
    <w:rsid w:val="002C4FC4"/>
    <w:rsid w:val="002C5B06"/>
    <w:rsid w:val="002D24CD"/>
    <w:rsid w:val="002D2FCA"/>
    <w:rsid w:val="002D4952"/>
    <w:rsid w:val="002D4A1A"/>
    <w:rsid w:val="002D62D7"/>
    <w:rsid w:val="002D63B7"/>
    <w:rsid w:val="002D739A"/>
    <w:rsid w:val="002D7AEF"/>
    <w:rsid w:val="002D7D3E"/>
    <w:rsid w:val="002E0063"/>
    <w:rsid w:val="002E140C"/>
    <w:rsid w:val="002E1F57"/>
    <w:rsid w:val="002E2463"/>
    <w:rsid w:val="002E3B30"/>
    <w:rsid w:val="002E4A5E"/>
    <w:rsid w:val="002E5A1F"/>
    <w:rsid w:val="002F2C59"/>
    <w:rsid w:val="002F4EB4"/>
    <w:rsid w:val="002F52FD"/>
    <w:rsid w:val="002F76ED"/>
    <w:rsid w:val="00300399"/>
    <w:rsid w:val="00300DB7"/>
    <w:rsid w:val="0030168C"/>
    <w:rsid w:val="00305A5B"/>
    <w:rsid w:val="00305DAB"/>
    <w:rsid w:val="00305EFF"/>
    <w:rsid w:val="003128E1"/>
    <w:rsid w:val="00313FBB"/>
    <w:rsid w:val="003147E6"/>
    <w:rsid w:val="00315CC6"/>
    <w:rsid w:val="003160D4"/>
    <w:rsid w:val="00320308"/>
    <w:rsid w:val="00322312"/>
    <w:rsid w:val="00326445"/>
    <w:rsid w:val="003278CB"/>
    <w:rsid w:val="00327F97"/>
    <w:rsid w:val="003324D3"/>
    <w:rsid w:val="0033607B"/>
    <w:rsid w:val="00337DED"/>
    <w:rsid w:val="00337F17"/>
    <w:rsid w:val="00342D37"/>
    <w:rsid w:val="003472E7"/>
    <w:rsid w:val="003527AE"/>
    <w:rsid w:val="00352AEB"/>
    <w:rsid w:val="003553E5"/>
    <w:rsid w:val="00357C86"/>
    <w:rsid w:val="00363F15"/>
    <w:rsid w:val="00365FE9"/>
    <w:rsid w:val="003677BF"/>
    <w:rsid w:val="00367A36"/>
    <w:rsid w:val="00375A41"/>
    <w:rsid w:val="00377F08"/>
    <w:rsid w:val="00380D05"/>
    <w:rsid w:val="00382F9D"/>
    <w:rsid w:val="0038700E"/>
    <w:rsid w:val="003876ED"/>
    <w:rsid w:val="00387D04"/>
    <w:rsid w:val="003918D2"/>
    <w:rsid w:val="00392058"/>
    <w:rsid w:val="003922BA"/>
    <w:rsid w:val="00395642"/>
    <w:rsid w:val="00395F36"/>
    <w:rsid w:val="00396530"/>
    <w:rsid w:val="003965A6"/>
    <w:rsid w:val="003A0EE8"/>
    <w:rsid w:val="003A18D6"/>
    <w:rsid w:val="003A18FE"/>
    <w:rsid w:val="003A2A70"/>
    <w:rsid w:val="003A4FD7"/>
    <w:rsid w:val="003A5308"/>
    <w:rsid w:val="003A6269"/>
    <w:rsid w:val="003A6DD4"/>
    <w:rsid w:val="003B31E5"/>
    <w:rsid w:val="003B5CB9"/>
    <w:rsid w:val="003B60EF"/>
    <w:rsid w:val="003C076E"/>
    <w:rsid w:val="003C0E8A"/>
    <w:rsid w:val="003C2084"/>
    <w:rsid w:val="003C3E80"/>
    <w:rsid w:val="003C588C"/>
    <w:rsid w:val="003C6F87"/>
    <w:rsid w:val="003D112D"/>
    <w:rsid w:val="003D15E0"/>
    <w:rsid w:val="003D38CB"/>
    <w:rsid w:val="003D43AD"/>
    <w:rsid w:val="003D447B"/>
    <w:rsid w:val="003D48B6"/>
    <w:rsid w:val="003D7CE9"/>
    <w:rsid w:val="003E0ABA"/>
    <w:rsid w:val="003E19C2"/>
    <w:rsid w:val="003E310B"/>
    <w:rsid w:val="003E3C6E"/>
    <w:rsid w:val="003E5EF1"/>
    <w:rsid w:val="003E7D12"/>
    <w:rsid w:val="003F07BB"/>
    <w:rsid w:val="003F1202"/>
    <w:rsid w:val="003F1490"/>
    <w:rsid w:val="003F2696"/>
    <w:rsid w:val="003F27ED"/>
    <w:rsid w:val="003F39CC"/>
    <w:rsid w:val="003F46EF"/>
    <w:rsid w:val="003F69E9"/>
    <w:rsid w:val="003F7260"/>
    <w:rsid w:val="003F7F53"/>
    <w:rsid w:val="004019CF"/>
    <w:rsid w:val="00401B6B"/>
    <w:rsid w:val="00403DB0"/>
    <w:rsid w:val="00404B96"/>
    <w:rsid w:val="00406708"/>
    <w:rsid w:val="0040779A"/>
    <w:rsid w:val="004079EC"/>
    <w:rsid w:val="00410BFD"/>
    <w:rsid w:val="00411B2E"/>
    <w:rsid w:val="00413950"/>
    <w:rsid w:val="00423948"/>
    <w:rsid w:val="00424935"/>
    <w:rsid w:val="00426704"/>
    <w:rsid w:val="00430D3D"/>
    <w:rsid w:val="00431886"/>
    <w:rsid w:val="004332BB"/>
    <w:rsid w:val="0043474B"/>
    <w:rsid w:val="004360E5"/>
    <w:rsid w:val="00437A11"/>
    <w:rsid w:val="00437CDE"/>
    <w:rsid w:val="00437ECA"/>
    <w:rsid w:val="00440990"/>
    <w:rsid w:val="00440C3E"/>
    <w:rsid w:val="0044245C"/>
    <w:rsid w:val="00442CE6"/>
    <w:rsid w:val="004462FC"/>
    <w:rsid w:val="004474B3"/>
    <w:rsid w:val="00447725"/>
    <w:rsid w:val="004501BF"/>
    <w:rsid w:val="0045552B"/>
    <w:rsid w:val="00455D03"/>
    <w:rsid w:val="004613EF"/>
    <w:rsid w:val="00466DEF"/>
    <w:rsid w:val="00467536"/>
    <w:rsid w:val="004713DD"/>
    <w:rsid w:val="00472FCD"/>
    <w:rsid w:val="00473B14"/>
    <w:rsid w:val="00474357"/>
    <w:rsid w:val="00476274"/>
    <w:rsid w:val="00476ED9"/>
    <w:rsid w:val="004816E6"/>
    <w:rsid w:val="00481A20"/>
    <w:rsid w:val="00481D68"/>
    <w:rsid w:val="00481FD3"/>
    <w:rsid w:val="004856D8"/>
    <w:rsid w:val="00485F9D"/>
    <w:rsid w:val="00491D73"/>
    <w:rsid w:val="00494400"/>
    <w:rsid w:val="00497268"/>
    <w:rsid w:val="004A0516"/>
    <w:rsid w:val="004A12A4"/>
    <w:rsid w:val="004A1B77"/>
    <w:rsid w:val="004A2CE4"/>
    <w:rsid w:val="004A2EEC"/>
    <w:rsid w:val="004A5A5D"/>
    <w:rsid w:val="004A6F46"/>
    <w:rsid w:val="004A70C7"/>
    <w:rsid w:val="004B1417"/>
    <w:rsid w:val="004B28A6"/>
    <w:rsid w:val="004B2AC2"/>
    <w:rsid w:val="004B2BDE"/>
    <w:rsid w:val="004B3623"/>
    <w:rsid w:val="004B3954"/>
    <w:rsid w:val="004B3BBF"/>
    <w:rsid w:val="004B4D85"/>
    <w:rsid w:val="004B5E29"/>
    <w:rsid w:val="004B5E60"/>
    <w:rsid w:val="004B615D"/>
    <w:rsid w:val="004B617F"/>
    <w:rsid w:val="004C012B"/>
    <w:rsid w:val="004C14DC"/>
    <w:rsid w:val="004C1FCD"/>
    <w:rsid w:val="004C22B1"/>
    <w:rsid w:val="004C4603"/>
    <w:rsid w:val="004C5084"/>
    <w:rsid w:val="004D1FF4"/>
    <w:rsid w:val="004E0EBF"/>
    <w:rsid w:val="004E39F0"/>
    <w:rsid w:val="004E7805"/>
    <w:rsid w:val="004F1D26"/>
    <w:rsid w:val="004F358A"/>
    <w:rsid w:val="004F515E"/>
    <w:rsid w:val="004F5B01"/>
    <w:rsid w:val="004F7422"/>
    <w:rsid w:val="004F7E2D"/>
    <w:rsid w:val="0050005A"/>
    <w:rsid w:val="0050447C"/>
    <w:rsid w:val="005047D9"/>
    <w:rsid w:val="00504B9E"/>
    <w:rsid w:val="00504D26"/>
    <w:rsid w:val="00504E03"/>
    <w:rsid w:val="00506345"/>
    <w:rsid w:val="005065E3"/>
    <w:rsid w:val="00510573"/>
    <w:rsid w:val="0051090C"/>
    <w:rsid w:val="005115E7"/>
    <w:rsid w:val="00514188"/>
    <w:rsid w:val="00514517"/>
    <w:rsid w:val="00514B36"/>
    <w:rsid w:val="0051574F"/>
    <w:rsid w:val="00515B07"/>
    <w:rsid w:val="0051692C"/>
    <w:rsid w:val="005205CC"/>
    <w:rsid w:val="00523402"/>
    <w:rsid w:val="00531035"/>
    <w:rsid w:val="00533B97"/>
    <w:rsid w:val="00534079"/>
    <w:rsid w:val="005356C1"/>
    <w:rsid w:val="005359DA"/>
    <w:rsid w:val="00535B35"/>
    <w:rsid w:val="0054184F"/>
    <w:rsid w:val="00541E87"/>
    <w:rsid w:val="005428C2"/>
    <w:rsid w:val="005454B5"/>
    <w:rsid w:val="00545D2A"/>
    <w:rsid w:val="00546368"/>
    <w:rsid w:val="005475BA"/>
    <w:rsid w:val="0055068D"/>
    <w:rsid w:val="00551681"/>
    <w:rsid w:val="00551C29"/>
    <w:rsid w:val="00552F2F"/>
    <w:rsid w:val="005540F7"/>
    <w:rsid w:val="00555613"/>
    <w:rsid w:val="00556771"/>
    <w:rsid w:val="00556F70"/>
    <w:rsid w:val="00557697"/>
    <w:rsid w:val="00560064"/>
    <w:rsid w:val="00561145"/>
    <w:rsid w:val="00563A79"/>
    <w:rsid w:val="00564001"/>
    <w:rsid w:val="00564E71"/>
    <w:rsid w:val="005671FA"/>
    <w:rsid w:val="0056787F"/>
    <w:rsid w:val="00567C7C"/>
    <w:rsid w:val="00572B90"/>
    <w:rsid w:val="005750D0"/>
    <w:rsid w:val="005758DA"/>
    <w:rsid w:val="00575B62"/>
    <w:rsid w:val="005767B6"/>
    <w:rsid w:val="00586442"/>
    <w:rsid w:val="00586A7E"/>
    <w:rsid w:val="0059221B"/>
    <w:rsid w:val="005922DD"/>
    <w:rsid w:val="00594929"/>
    <w:rsid w:val="005979E0"/>
    <w:rsid w:val="005A1646"/>
    <w:rsid w:val="005A34EF"/>
    <w:rsid w:val="005A3656"/>
    <w:rsid w:val="005A7A6D"/>
    <w:rsid w:val="005B1052"/>
    <w:rsid w:val="005B3631"/>
    <w:rsid w:val="005B504D"/>
    <w:rsid w:val="005B59AC"/>
    <w:rsid w:val="005B5F60"/>
    <w:rsid w:val="005B7293"/>
    <w:rsid w:val="005C1638"/>
    <w:rsid w:val="005C2393"/>
    <w:rsid w:val="005C2891"/>
    <w:rsid w:val="005C4123"/>
    <w:rsid w:val="005C6683"/>
    <w:rsid w:val="005C7DE0"/>
    <w:rsid w:val="005D5673"/>
    <w:rsid w:val="005D6BF9"/>
    <w:rsid w:val="005D7FB5"/>
    <w:rsid w:val="005E2CD0"/>
    <w:rsid w:val="005E2D05"/>
    <w:rsid w:val="005E398B"/>
    <w:rsid w:val="005E5299"/>
    <w:rsid w:val="005E52F2"/>
    <w:rsid w:val="005E6053"/>
    <w:rsid w:val="005E7242"/>
    <w:rsid w:val="005F0AB4"/>
    <w:rsid w:val="005F0E23"/>
    <w:rsid w:val="005F171F"/>
    <w:rsid w:val="005F20BC"/>
    <w:rsid w:val="005F2BD4"/>
    <w:rsid w:val="005F30EC"/>
    <w:rsid w:val="005F3728"/>
    <w:rsid w:val="005F3D12"/>
    <w:rsid w:val="005F5D3F"/>
    <w:rsid w:val="005F6028"/>
    <w:rsid w:val="005F6AD1"/>
    <w:rsid w:val="005F7B41"/>
    <w:rsid w:val="00600246"/>
    <w:rsid w:val="006009F1"/>
    <w:rsid w:val="0060163C"/>
    <w:rsid w:val="00604B2C"/>
    <w:rsid w:val="00605CC1"/>
    <w:rsid w:val="00606D0A"/>
    <w:rsid w:val="00607FA2"/>
    <w:rsid w:val="006119C1"/>
    <w:rsid w:val="00611FA6"/>
    <w:rsid w:val="00614F18"/>
    <w:rsid w:val="006155BA"/>
    <w:rsid w:val="00616F6E"/>
    <w:rsid w:val="006173C9"/>
    <w:rsid w:val="00617FBD"/>
    <w:rsid w:val="0062214D"/>
    <w:rsid w:val="00623CD1"/>
    <w:rsid w:val="00624DA0"/>
    <w:rsid w:val="00626E3B"/>
    <w:rsid w:val="00627B14"/>
    <w:rsid w:val="00627C8E"/>
    <w:rsid w:val="00627F4A"/>
    <w:rsid w:val="0063153B"/>
    <w:rsid w:val="006324A6"/>
    <w:rsid w:val="006363E2"/>
    <w:rsid w:val="006369AB"/>
    <w:rsid w:val="00641A5B"/>
    <w:rsid w:val="0064256E"/>
    <w:rsid w:val="006436A6"/>
    <w:rsid w:val="006436F9"/>
    <w:rsid w:val="006452C1"/>
    <w:rsid w:val="00645594"/>
    <w:rsid w:val="00647188"/>
    <w:rsid w:val="0065005A"/>
    <w:rsid w:val="0065057F"/>
    <w:rsid w:val="00651546"/>
    <w:rsid w:val="0065195D"/>
    <w:rsid w:val="006527A8"/>
    <w:rsid w:val="006530A2"/>
    <w:rsid w:val="00653525"/>
    <w:rsid w:val="006544C9"/>
    <w:rsid w:val="00655249"/>
    <w:rsid w:val="00655938"/>
    <w:rsid w:val="006568E0"/>
    <w:rsid w:val="006576FF"/>
    <w:rsid w:val="00661DE8"/>
    <w:rsid w:val="00663710"/>
    <w:rsid w:val="00664E2D"/>
    <w:rsid w:val="00665DA1"/>
    <w:rsid w:val="0067033F"/>
    <w:rsid w:val="00670EF1"/>
    <w:rsid w:val="00672709"/>
    <w:rsid w:val="00672A48"/>
    <w:rsid w:val="00673124"/>
    <w:rsid w:val="00673245"/>
    <w:rsid w:val="00674526"/>
    <w:rsid w:val="006777DA"/>
    <w:rsid w:val="00680107"/>
    <w:rsid w:val="006804B5"/>
    <w:rsid w:val="00680694"/>
    <w:rsid w:val="00680B1E"/>
    <w:rsid w:val="00682723"/>
    <w:rsid w:val="00682E27"/>
    <w:rsid w:val="00682F47"/>
    <w:rsid w:val="006847E3"/>
    <w:rsid w:val="0068499B"/>
    <w:rsid w:val="00685578"/>
    <w:rsid w:val="0069055F"/>
    <w:rsid w:val="00690F51"/>
    <w:rsid w:val="00691D1E"/>
    <w:rsid w:val="00692225"/>
    <w:rsid w:val="006927DD"/>
    <w:rsid w:val="006951DD"/>
    <w:rsid w:val="00697A2A"/>
    <w:rsid w:val="006A01D5"/>
    <w:rsid w:val="006A341B"/>
    <w:rsid w:val="006A6503"/>
    <w:rsid w:val="006B28FD"/>
    <w:rsid w:val="006B3992"/>
    <w:rsid w:val="006B3D69"/>
    <w:rsid w:val="006B51C9"/>
    <w:rsid w:val="006B5CAA"/>
    <w:rsid w:val="006B6B3A"/>
    <w:rsid w:val="006C033C"/>
    <w:rsid w:val="006C3DD5"/>
    <w:rsid w:val="006C6CA0"/>
    <w:rsid w:val="006C75A0"/>
    <w:rsid w:val="006D1779"/>
    <w:rsid w:val="006D2CCB"/>
    <w:rsid w:val="006D3592"/>
    <w:rsid w:val="006D6661"/>
    <w:rsid w:val="006D6870"/>
    <w:rsid w:val="006E0733"/>
    <w:rsid w:val="006E3238"/>
    <w:rsid w:val="006E58E8"/>
    <w:rsid w:val="006E5C06"/>
    <w:rsid w:val="006E6299"/>
    <w:rsid w:val="006F014A"/>
    <w:rsid w:val="006F01F8"/>
    <w:rsid w:val="006F142B"/>
    <w:rsid w:val="006F4407"/>
    <w:rsid w:val="006F64AA"/>
    <w:rsid w:val="006F714D"/>
    <w:rsid w:val="006F761C"/>
    <w:rsid w:val="006F7E6C"/>
    <w:rsid w:val="006F7FC0"/>
    <w:rsid w:val="00704250"/>
    <w:rsid w:val="0070608A"/>
    <w:rsid w:val="00706433"/>
    <w:rsid w:val="0070685B"/>
    <w:rsid w:val="00707D42"/>
    <w:rsid w:val="00713A80"/>
    <w:rsid w:val="00713D5F"/>
    <w:rsid w:val="0071451D"/>
    <w:rsid w:val="00715F6C"/>
    <w:rsid w:val="007172D9"/>
    <w:rsid w:val="0071759A"/>
    <w:rsid w:val="00717968"/>
    <w:rsid w:val="00717BEB"/>
    <w:rsid w:val="00720E0F"/>
    <w:rsid w:val="00721316"/>
    <w:rsid w:val="00721DF2"/>
    <w:rsid w:val="00723192"/>
    <w:rsid w:val="0072374A"/>
    <w:rsid w:val="00724974"/>
    <w:rsid w:val="007302DE"/>
    <w:rsid w:val="00730D4F"/>
    <w:rsid w:val="0073110E"/>
    <w:rsid w:val="00731B96"/>
    <w:rsid w:val="00731FEA"/>
    <w:rsid w:val="00732C33"/>
    <w:rsid w:val="007347DC"/>
    <w:rsid w:val="00735587"/>
    <w:rsid w:val="0073693E"/>
    <w:rsid w:val="007371C3"/>
    <w:rsid w:val="0073770C"/>
    <w:rsid w:val="00741CC4"/>
    <w:rsid w:val="00742460"/>
    <w:rsid w:val="0074311A"/>
    <w:rsid w:val="007434C5"/>
    <w:rsid w:val="0074423F"/>
    <w:rsid w:val="00745B05"/>
    <w:rsid w:val="00745F4C"/>
    <w:rsid w:val="007474C7"/>
    <w:rsid w:val="00747624"/>
    <w:rsid w:val="00750DDA"/>
    <w:rsid w:val="00751222"/>
    <w:rsid w:val="00752322"/>
    <w:rsid w:val="00753B6B"/>
    <w:rsid w:val="00763D95"/>
    <w:rsid w:val="00763EC5"/>
    <w:rsid w:val="00764246"/>
    <w:rsid w:val="007669D7"/>
    <w:rsid w:val="0076763F"/>
    <w:rsid w:val="0077346F"/>
    <w:rsid w:val="00774CE7"/>
    <w:rsid w:val="007819C5"/>
    <w:rsid w:val="00782F42"/>
    <w:rsid w:val="00783398"/>
    <w:rsid w:val="00784805"/>
    <w:rsid w:val="0078600F"/>
    <w:rsid w:val="00787380"/>
    <w:rsid w:val="00791283"/>
    <w:rsid w:val="007912BA"/>
    <w:rsid w:val="0079316A"/>
    <w:rsid w:val="00793CB1"/>
    <w:rsid w:val="00794695"/>
    <w:rsid w:val="0079545E"/>
    <w:rsid w:val="00797242"/>
    <w:rsid w:val="007A289E"/>
    <w:rsid w:val="007A51F5"/>
    <w:rsid w:val="007A5C0C"/>
    <w:rsid w:val="007A7E94"/>
    <w:rsid w:val="007B10DE"/>
    <w:rsid w:val="007B1826"/>
    <w:rsid w:val="007B19ED"/>
    <w:rsid w:val="007B1AA4"/>
    <w:rsid w:val="007B30CB"/>
    <w:rsid w:val="007B3C2B"/>
    <w:rsid w:val="007B40B4"/>
    <w:rsid w:val="007B54DB"/>
    <w:rsid w:val="007B56F7"/>
    <w:rsid w:val="007B74CC"/>
    <w:rsid w:val="007B7D75"/>
    <w:rsid w:val="007C33A0"/>
    <w:rsid w:val="007C5583"/>
    <w:rsid w:val="007D0E04"/>
    <w:rsid w:val="007D10B5"/>
    <w:rsid w:val="007D1A0A"/>
    <w:rsid w:val="007D2FB6"/>
    <w:rsid w:val="007D4977"/>
    <w:rsid w:val="007D767F"/>
    <w:rsid w:val="007D79F2"/>
    <w:rsid w:val="007E1B02"/>
    <w:rsid w:val="007E2B6B"/>
    <w:rsid w:val="007E3E1D"/>
    <w:rsid w:val="007E470D"/>
    <w:rsid w:val="007F0939"/>
    <w:rsid w:val="007F0997"/>
    <w:rsid w:val="007F4D60"/>
    <w:rsid w:val="007F620F"/>
    <w:rsid w:val="007F7A50"/>
    <w:rsid w:val="00800D08"/>
    <w:rsid w:val="0080155B"/>
    <w:rsid w:val="00801CD3"/>
    <w:rsid w:val="00804947"/>
    <w:rsid w:val="008072E9"/>
    <w:rsid w:val="0081102C"/>
    <w:rsid w:val="00811296"/>
    <w:rsid w:val="00812701"/>
    <w:rsid w:val="00813E9C"/>
    <w:rsid w:val="0081415B"/>
    <w:rsid w:val="008155E7"/>
    <w:rsid w:val="00817E8E"/>
    <w:rsid w:val="00817F08"/>
    <w:rsid w:val="00820C6B"/>
    <w:rsid w:val="00820E0C"/>
    <w:rsid w:val="008308DB"/>
    <w:rsid w:val="008310C2"/>
    <w:rsid w:val="0083359E"/>
    <w:rsid w:val="00834CC3"/>
    <w:rsid w:val="0083759A"/>
    <w:rsid w:val="00837F67"/>
    <w:rsid w:val="00841431"/>
    <w:rsid w:val="00844A87"/>
    <w:rsid w:val="00847716"/>
    <w:rsid w:val="00847EEB"/>
    <w:rsid w:val="0085135A"/>
    <w:rsid w:val="00853700"/>
    <w:rsid w:val="00853C64"/>
    <w:rsid w:val="00854FC5"/>
    <w:rsid w:val="00856A31"/>
    <w:rsid w:val="0085730C"/>
    <w:rsid w:val="0086008D"/>
    <w:rsid w:val="00860A39"/>
    <w:rsid w:val="008620F8"/>
    <w:rsid w:val="00865519"/>
    <w:rsid w:val="00865A3B"/>
    <w:rsid w:val="00866DDA"/>
    <w:rsid w:val="00870F0F"/>
    <w:rsid w:val="00871D00"/>
    <w:rsid w:val="00871EC6"/>
    <w:rsid w:val="00876AC0"/>
    <w:rsid w:val="00876B88"/>
    <w:rsid w:val="00877BF5"/>
    <w:rsid w:val="00880683"/>
    <w:rsid w:val="00880BEA"/>
    <w:rsid w:val="00881593"/>
    <w:rsid w:val="00881645"/>
    <w:rsid w:val="0088246D"/>
    <w:rsid w:val="00882702"/>
    <w:rsid w:val="00883FA4"/>
    <w:rsid w:val="00884CBC"/>
    <w:rsid w:val="00886CE4"/>
    <w:rsid w:val="00887345"/>
    <w:rsid w:val="008906A3"/>
    <w:rsid w:val="00890D32"/>
    <w:rsid w:val="00891BD4"/>
    <w:rsid w:val="00891C78"/>
    <w:rsid w:val="008947EC"/>
    <w:rsid w:val="00894CB9"/>
    <w:rsid w:val="00895F26"/>
    <w:rsid w:val="00896778"/>
    <w:rsid w:val="00897C74"/>
    <w:rsid w:val="008A01BA"/>
    <w:rsid w:val="008A04F0"/>
    <w:rsid w:val="008A0BFA"/>
    <w:rsid w:val="008A2AE7"/>
    <w:rsid w:val="008A4779"/>
    <w:rsid w:val="008A6FE0"/>
    <w:rsid w:val="008A77D5"/>
    <w:rsid w:val="008A79D2"/>
    <w:rsid w:val="008A7D81"/>
    <w:rsid w:val="008B033E"/>
    <w:rsid w:val="008B1F02"/>
    <w:rsid w:val="008B303E"/>
    <w:rsid w:val="008B40A1"/>
    <w:rsid w:val="008B441B"/>
    <w:rsid w:val="008B67D7"/>
    <w:rsid w:val="008C15AE"/>
    <w:rsid w:val="008C3478"/>
    <w:rsid w:val="008C49A1"/>
    <w:rsid w:val="008C4BDE"/>
    <w:rsid w:val="008C7916"/>
    <w:rsid w:val="008D02FF"/>
    <w:rsid w:val="008D0433"/>
    <w:rsid w:val="008D138B"/>
    <w:rsid w:val="008D351F"/>
    <w:rsid w:val="008E1608"/>
    <w:rsid w:val="008E22AD"/>
    <w:rsid w:val="008E241B"/>
    <w:rsid w:val="008E28CD"/>
    <w:rsid w:val="008E3057"/>
    <w:rsid w:val="008E3066"/>
    <w:rsid w:val="008E6AAE"/>
    <w:rsid w:val="008E6C86"/>
    <w:rsid w:val="008F0546"/>
    <w:rsid w:val="008F251A"/>
    <w:rsid w:val="008F5CED"/>
    <w:rsid w:val="008F684A"/>
    <w:rsid w:val="008F7B8B"/>
    <w:rsid w:val="00900895"/>
    <w:rsid w:val="00901B57"/>
    <w:rsid w:val="009059C6"/>
    <w:rsid w:val="009060D2"/>
    <w:rsid w:val="009151F0"/>
    <w:rsid w:val="00916EBC"/>
    <w:rsid w:val="00917A43"/>
    <w:rsid w:val="0092544F"/>
    <w:rsid w:val="009260FB"/>
    <w:rsid w:val="009261BA"/>
    <w:rsid w:val="00927A63"/>
    <w:rsid w:val="00930119"/>
    <w:rsid w:val="00931917"/>
    <w:rsid w:val="00940682"/>
    <w:rsid w:val="00940D9A"/>
    <w:rsid w:val="00940E9F"/>
    <w:rsid w:val="00943A06"/>
    <w:rsid w:val="00947327"/>
    <w:rsid w:val="00947FC4"/>
    <w:rsid w:val="009502C9"/>
    <w:rsid w:val="00950966"/>
    <w:rsid w:val="00953529"/>
    <w:rsid w:val="00955687"/>
    <w:rsid w:val="0095743A"/>
    <w:rsid w:val="0096022E"/>
    <w:rsid w:val="00960F16"/>
    <w:rsid w:val="00961681"/>
    <w:rsid w:val="00961D81"/>
    <w:rsid w:val="009652F5"/>
    <w:rsid w:val="0096644E"/>
    <w:rsid w:val="009664E4"/>
    <w:rsid w:val="00967312"/>
    <w:rsid w:val="00967748"/>
    <w:rsid w:val="009743A7"/>
    <w:rsid w:val="00976166"/>
    <w:rsid w:val="009763CD"/>
    <w:rsid w:val="00982F2A"/>
    <w:rsid w:val="00984410"/>
    <w:rsid w:val="00984FF0"/>
    <w:rsid w:val="00990207"/>
    <w:rsid w:val="00990440"/>
    <w:rsid w:val="0099226A"/>
    <w:rsid w:val="00993974"/>
    <w:rsid w:val="00993BE9"/>
    <w:rsid w:val="00994A5B"/>
    <w:rsid w:val="00995793"/>
    <w:rsid w:val="00996527"/>
    <w:rsid w:val="00996794"/>
    <w:rsid w:val="009A1643"/>
    <w:rsid w:val="009A17C9"/>
    <w:rsid w:val="009A2F48"/>
    <w:rsid w:val="009A46B4"/>
    <w:rsid w:val="009A5A0D"/>
    <w:rsid w:val="009A7267"/>
    <w:rsid w:val="009B2311"/>
    <w:rsid w:val="009B4895"/>
    <w:rsid w:val="009B505D"/>
    <w:rsid w:val="009B5614"/>
    <w:rsid w:val="009C08CD"/>
    <w:rsid w:val="009C2857"/>
    <w:rsid w:val="009C2BAC"/>
    <w:rsid w:val="009C3AE3"/>
    <w:rsid w:val="009C5008"/>
    <w:rsid w:val="009C5480"/>
    <w:rsid w:val="009D1637"/>
    <w:rsid w:val="009D412A"/>
    <w:rsid w:val="009D4DC7"/>
    <w:rsid w:val="009D5C01"/>
    <w:rsid w:val="009D7291"/>
    <w:rsid w:val="009D7672"/>
    <w:rsid w:val="009E002C"/>
    <w:rsid w:val="009E0729"/>
    <w:rsid w:val="009E2439"/>
    <w:rsid w:val="009E2729"/>
    <w:rsid w:val="009E28E5"/>
    <w:rsid w:val="009E5301"/>
    <w:rsid w:val="009E5DE8"/>
    <w:rsid w:val="009E64BB"/>
    <w:rsid w:val="009F32C7"/>
    <w:rsid w:val="009F36F0"/>
    <w:rsid w:val="009F516B"/>
    <w:rsid w:val="009F54AF"/>
    <w:rsid w:val="009F6963"/>
    <w:rsid w:val="009F7912"/>
    <w:rsid w:val="00A00C46"/>
    <w:rsid w:val="00A01FD9"/>
    <w:rsid w:val="00A0288D"/>
    <w:rsid w:val="00A030B2"/>
    <w:rsid w:val="00A036FB"/>
    <w:rsid w:val="00A043CA"/>
    <w:rsid w:val="00A04754"/>
    <w:rsid w:val="00A04DBC"/>
    <w:rsid w:val="00A04F74"/>
    <w:rsid w:val="00A11D5C"/>
    <w:rsid w:val="00A1272D"/>
    <w:rsid w:val="00A148E5"/>
    <w:rsid w:val="00A14D9B"/>
    <w:rsid w:val="00A1713A"/>
    <w:rsid w:val="00A172A3"/>
    <w:rsid w:val="00A20A91"/>
    <w:rsid w:val="00A20C69"/>
    <w:rsid w:val="00A23083"/>
    <w:rsid w:val="00A235EC"/>
    <w:rsid w:val="00A24637"/>
    <w:rsid w:val="00A25A7D"/>
    <w:rsid w:val="00A2623F"/>
    <w:rsid w:val="00A305E3"/>
    <w:rsid w:val="00A31B69"/>
    <w:rsid w:val="00A33200"/>
    <w:rsid w:val="00A37C58"/>
    <w:rsid w:val="00A43A7A"/>
    <w:rsid w:val="00A44151"/>
    <w:rsid w:val="00A47699"/>
    <w:rsid w:val="00A50963"/>
    <w:rsid w:val="00A528D1"/>
    <w:rsid w:val="00A53E1D"/>
    <w:rsid w:val="00A552AF"/>
    <w:rsid w:val="00A60D54"/>
    <w:rsid w:val="00A6191A"/>
    <w:rsid w:val="00A626C7"/>
    <w:rsid w:val="00A62813"/>
    <w:rsid w:val="00A64E09"/>
    <w:rsid w:val="00A65E7D"/>
    <w:rsid w:val="00A715B1"/>
    <w:rsid w:val="00A741F3"/>
    <w:rsid w:val="00A75307"/>
    <w:rsid w:val="00A75C2A"/>
    <w:rsid w:val="00A7746C"/>
    <w:rsid w:val="00A775F9"/>
    <w:rsid w:val="00A8064C"/>
    <w:rsid w:val="00A817BF"/>
    <w:rsid w:val="00A81BC7"/>
    <w:rsid w:val="00A81C07"/>
    <w:rsid w:val="00A82A04"/>
    <w:rsid w:val="00A8358C"/>
    <w:rsid w:val="00A879A2"/>
    <w:rsid w:val="00A90724"/>
    <w:rsid w:val="00A922E2"/>
    <w:rsid w:val="00A92FB1"/>
    <w:rsid w:val="00A9330F"/>
    <w:rsid w:val="00A945D6"/>
    <w:rsid w:val="00A9482A"/>
    <w:rsid w:val="00A953DD"/>
    <w:rsid w:val="00A96714"/>
    <w:rsid w:val="00A96AF5"/>
    <w:rsid w:val="00AA034B"/>
    <w:rsid w:val="00AA0CBB"/>
    <w:rsid w:val="00AA26F6"/>
    <w:rsid w:val="00AA3903"/>
    <w:rsid w:val="00AA3F87"/>
    <w:rsid w:val="00AA4A86"/>
    <w:rsid w:val="00AB109E"/>
    <w:rsid w:val="00AB10AC"/>
    <w:rsid w:val="00AB1B40"/>
    <w:rsid w:val="00AB1E51"/>
    <w:rsid w:val="00AB34CE"/>
    <w:rsid w:val="00AB48EB"/>
    <w:rsid w:val="00AB52C3"/>
    <w:rsid w:val="00AB6B20"/>
    <w:rsid w:val="00AB7093"/>
    <w:rsid w:val="00AB70E6"/>
    <w:rsid w:val="00AB72DF"/>
    <w:rsid w:val="00AB7947"/>
    <w:rsid w:val="00AC231E"/>
    <w:rsid w:val="00AC28AD"/>
    <w:rsid w:val="00AC73FE"/>
    <w:rsid w:val="00AD2AC2"/>
    <w:rsid w:val="00AE0E0A"/>
    <w:rsid w:val="00AE1907"/>
    <w:rsid w:val="00AE2B55"/>
    <w:rsid w:val="00AE3FF6"/>
    <w:rsid w:val="00AE7F53"/>
    <w:rsid w:val="00AF090F"/>
    <w:rsid w:val="00AF0D00"/>
    <w:rsid w:val="00AF0F85"/>
    <w:rsid w:val="00AF148A"/>
    <w:rsid w:val="00AF174D"/>
    <w:rsid w:val="00AF2421"/>
    <w:rsid w:val="00AF25E8"/>
    <w:rsid w:val="00AF2A41"/>
    <w:rsid w:val="00AF3097"/>
    <w:rsid w:val="00AF31F0"/>
    <w:rsid w:val="00AF5494"/>
    <w:rsid w:val="00AF5D91"/>
    <w:rsid w:val="00AF69C0"/>
    <w:rsid w:val="00B00DA8"/>
    <w:rsid w:val="00B01F45"/>
    <w:rsid w:val="00B0262B"/>
    <w:rsid w:val="00B10095"/>
    <w:rsid w:val="00B100A5"/>
    <w:rsid w:val="00B10568"/>
    <w:rsid w:val="00B10EA3"/>
    <w:rsid w:val="00B134EC"/>
    <w:rsid w:val="00B16710"/>
    <w:rsid w:val="00B17D3B"/>
    <w:rsid w:val="00B17DE5"/>
    <w:rsid w:val="00B2028C"/>
    <w:rsid w:val="00B230B7"/>
    <w:rsid w:val="00B246E9"/>
    <w:rsid w:val="00B251AE"/>
    <w:rsid w:val="00B25A7E"/>
    <w:rsid w:val="00B30DE3"/>
    <w:rsid w:val="00B320F5"/>
    <w:rsid w:val="00B355C2"/>
    <w:rsid w:val="00B36152"/>
    <w:rsid w:val="00B36A6D"/>
    <w:rsid w:val="00B4058E"/>
    <w:rsid w:val="00B41065"/>
    <w:rsid w:val="00B41A61"/>
    <w:rsid w:val="00B42242"/>
    <w:rsid w:val="00B42C6D"/>
    <w:rsid w:val="00B44819"/>
    <w:rsid w:val="00B4548B"/>
    <w:rsid w:val="00B46642"/>
    <w:rsid w:val="00B50519"/>
    <w:rsid w:val="00B5244B"/>
    <w:rsid w:val="00B52B18"/>
    <w:rsid w:val="00B56C0A"/>
    <w:rsid w:val="00B60232"/>
    <w:rsid w:val="00B61564"/>
    <w:rsid w:val="00B6212C"/>
    <w:rsid w:val="00B6347A"/>
    <w:rsid w:val="00B63700"/>
    <w:rsid w:val="00B6622C"/>
    <w:rsid w:val="00B7356A"/>
    <w:rsid w:val="00B735CF"/>
    <w:rsid w:val="00B75F6A"/>
    <w:rsid w:val="00B76E40"/>
    <w:rsid w:val="00B8098B"/>
    <w:rsid w:val="00B82E32"/>
    <w:rsid w:val="00B8371C"/>
    <w:rsid w:val="00B8708E"/>
    <w:rsid w:val="00B87F50"/>
    <w:rsid w:val="00B91229"/>
    <w:rsid w:val="00B91A33"/>
    <w:rsid w:val="00B92B58"/>
    <w:rsid w:val="00B9314A"/>
    <w:rsid w:val="00B948C8"/>
    <w:rsid w:val="00B9697E"/>
    <w:rsid w:val="00B97DEE"/>
    <w:rsid w:val="00BA0CF5"/>
    <w:rsid w:val="00BA2BF5"/>
    <w:rsid w:val="00BA3AC5"/>
    <w:rsid w:val="00BA585D"/>
    <w:rsid w:val="00BA6FBA"/>
    <w:rsid w:val="00BB5097"/>
    <w:rsid w:val="00BB5749"/>
    <w:rsid w:val="00BB6735"/>
    <w:rsid w:val="00BB7440"/>
    <w:rsid w:val="00BC0492"/>
    <w:rsid w:val="00BC2027"/>
    <w:rsid w:val="00BC7296"/>
    <w:rsid w:val="00BD529F"/>
    <w:rsid w:val="00BD5755"/>
    <w:rsid w:val="00BD7AD9"/>
    <w:rsid w:val="00BE08E5"/>
    <w:rsid w:val="00BE4365"/>
    <w:rsid w:val="00BE6E7A"/>
    <w:rsid w:val="00BE7790"/>
    <w:rsid w:val="00BE7DB8"/>
    <w:rsid w:val="00BF044A"/>
    <w:rsid w:val="00BF09E6"/>
    <w:rsid w:val="00BF3259"/>
    <w:rsid w:val="00BF33F7"/>
    <w:rsid w:val="00BF3823"/>
    <w:rsid w:val="00BF68FC"/>
    <w:rsid w:val="00BF705C"/>
    <w:rsid w:val="00BF7C74"/>
    <w:rsid w:val="00C01735"/>
    <w:rsid w:val="00C04597"/>
    <w:rsid w:val="00C05977"/>
    <w:rsid w:val="00C0771F"/>
    <w:rsid w:val="00C10839"/>
    <w:rsid w:val="00C126BF"/>
    <w:rsid w:val="00C129B3"/>
    <w:rsid w:val="00C12BE7"/>
    <w:rsid w:val="00C1356F"/>
    <w:rsid w:val="00C138AE"/>
    <w:rsid w:val="00C15C2C"/>
    <w:rsid w:val="00C17453"/>
    <w:rsid w:val="00C17E1A"/>
    <w:rsid w:val="00C206D0"/>
    <w:rsid w:val="00C2181E"/>
    <w:rsid w:val="00C22EA8"/>
    <w:rsid w:val="00C2350B"/>
    <w:rsid w:val="00C23B0A"/>
    <w:rsid w:val="00C23B12"/>
    <w:rsid w:val="00C24B1B"/>
    <w:rsid w:val="00C253B7"/>
    <w:rsid w:val="00C25D3D"/>
    <w:rsid w:val="00C261A8"/>
    <w:rsid w:val="00C33CEC"/>
    <w:rsid w:val="00C34BCF"/>
    <w:rsid w:val="00C3538D"/>
    <w:rsid w:val="00C40F9F"/>
    <w:rsid w:val="00C41491"/>
    <w:rsid w:val="00C42E5B"/>
    <w:rsid w:val="00C43806"/>
    <w:rsid w:val="00C44025"/>
    <w:rsid w:val="00C445C6"/>
    <w:rsid w:val="00C46565"/>
    <w:rsid w:val="00C5050D"/>
    <w:rsid w:val="00C50A46"/>
    <w:rsid w:val="00C548E0"/>
    <w:rsid w:val="00C557A5"/>
    <w:rsid w:val="00C61348"/>
    <w:rsid w:val="00C62754"/>
    <w:rsid w:val="00C62E99"/>
    <w:rsid w:val="00C63589"/>
    <w:rsid w:val="00C63650"/>
    <w:rsid w:val="00C65CD8"/>
    <w:rsid w:val="00C670A1"/>
    <w:rsid w:val="00C70BB6"/>
    <w:rsid w:val="00C71189"/>
    <w:rsid w:val="00C7496A"/>
    <w:rsid w:val="00C74DB4"/>
    <w:rsid w:val="00C7573A"/>
    <w:rsid w:val="00C75CBD"/>
    <w:rsid w:val="00C76BF5"/>
    <w:rsid w:val="00C778F3"/>
    <w:rsid w:val="00C81944"/>
    <w:rsid w:val="00C81E40"/>
    <w:rsid w:val="00C838E9"/>
    <w:rsid w:val="00C83FE3"/>
    <w:rsid w:val="00C85FD9"/>
    <w:rsid w:val="00C90239"/>
    <w:rsid w:val="00C91519"/>
    <w:rsid w:val="00C95A74"/>
    <w:rsid w:val="00C95EFA"/>
    <w:rsid w:val="00CA1324"/>
    <w:rsid w:val="00CA27AA"/>
    <w:rsid w:val="00CA33D5"/>
    <w:rsid w:val="00CA5111"/>
    <w:rsid w:val="00CA573A"/>
    <w:rsid w:val="00CA6B03"/>
    <w:rsid w:val="00CB0826"/>
    <w:rsid w:val="00CB1CF5"/>
    <w:rsid w:val="00CB27E3"/>
    <w:rsid w:val="00CB284E"/>
    <w:rsid w:val="00CB4F4D"/>
    <w:rsid w:val="00CB5D46"/>
    <w:rsid w:val="00CB6994"/>
    <w:rsid w:val="00CC23FD"/>
    <w:rsid w:val="00CC28F8"/>
    <w:rsid w:val="00CC2BC3"/>
    <w:rsid w:val="00CC3005"/>
    <w:rsid w:val="00CC7906"/>
    <w:rsid w:val="00CD1574"/>
    <w:rsid w:val="00CD2F8C"/>
    <w:rsid w:val="00CD3A78"/>
    <w:rsid w:val="00CD565D"/>
    <w:rsid w:val="00CD6EF2"/>
    <w:rsid w:val="00CE4C16"/>
    <w:rsid w:val="00CE5720"/>
    <w:rsid w:val="00CE5D64"/>
    <w:rsid w:val="00CE69A0"/>
    <w:rsid w:val="00CE6C1D"/>
    <w:rsid w:val="00CE7F51"/>
    <w:rsid w:val="00CF12E9"/>
    <w:rsid w:val="00CF1DA7"/>
    <w:rsid w:val="00CF3BE2"/>
    <w:rsid w:val="00CF5CBF"/>
    <w:rsid w:val="00CF7CBD"/>
    <w:rsid w:val="00D02805"/>
    <w:rsid w:val="00D032B7"/>
    <w:rsid w:val="00D046B3"/>
    <w:rsid w:val="00D04D64"/>
    <w:rsid w:val="00D05C30"/>
    <w:rsid w:val="00D07525"/>
    <w:rsid w:val="00D10748"/>
    <w:rsid w:val="00D10D53"/>
    <w:rsid w:val="00D14B7A"/>
    <w:rsid w:val="00D207A1"/>
    <w:rsid w:val="00D216B7"/>
    <w:rsid w:val="00D2254C"/>
    <w:rsid w:val="00D25F03"/>
    <w:rsid w:val="00D27E57"/>
    <w:rsid w:val="00D30E68"/>
    <w:rsid w:val="00D30EBF"/>
    <w:rsid w:val="00D32239"/>
    <w:rsid w:val="00D32BA5"/>
    <w:rsid w:val="00D332A0"/>
    <w:rsid w:val="00D332D3"/>
    <w:rsid w:val="00D33EB4"/>
    <w:rsid w:val="00D3537B"/>
    <w:rsid w:val="00D3672E"/>
    <w:rsid w:val="00D377AC"/>
    <w:rsid w:val="00D37FC4"/>
    <w:rsid w:val="00D40EB3"/>
    <w:rsid w:val="00D446C6"/>
    <w:rsid w:val="00D47DC8"/>
    <w:rsid w:val="00D51209"/>
    <w:rsid w:val="00D51798"/>
    <w:rsid w:val="00D530EF"/>
    <w:rsid w:val="00D53EE0"/>
    <w:rsid w:val="00D54BEB"/>
    <w:rsid w:val="00D5590E"/>
    <w:rsid w:val="00D5785D"/>
    <w:rsid w:val="00D600A2"/>
    <w:rsid w:val="00D61385"/>
    <w:rsid w:val="00D61A2D"/>
    <w:rsid w:val="00D657A1"/>
    <w:rsid w:val="00D65A5C"/>
    <w:rsid w:val="00D70598"/>
    <w:rsid w:val="00D71682"/>
    <w:rsid w:val="00D7201F"/>
    <w:rsid w:val="00D743A5"/>
    <w:rsid w:val="00D76C0E"/>
    <w:rsid w:val="00D800DD"/>
    <w:rsid w:val="00D8045A"/>
    <w:rsid w:val="00D82E6C"/>
    <w:rsid w:val="00D83D65"/>
    <w:rsid w:val="00D84B93"/>
    <w:rsid w:val="00D863C9"/>
    <w:rsid w:val="00D875F4"/>
    <w:rsid w:val="00D90A29"/>
    <w:rsid w:val="00D934E6"/>
    <w:rsid w:val="00D940A5"/>
    <w:rsid w:val="00D94138"/>
    <w:rsid w:val="00D960E5"/>
    <w:rsid w:val="00D97966"/>
    <w:rsid w:val="00D979AD"/>
    <w:rsid w:val="00DA11C5"/>
    <w:rsid w:val="00DA11FA"/>
    <w:rsid w:val="00DA197A"/>
    <w:rsid w:val="00DA1D0F"/>
    <w:rsid w:val="00DA40D5"/>
    <w:rsid w:val="00DA4A15"/>
    <w:rsid w:val="00DA56D2"/>
    <w:rsid w:val="00DA5A12"/>
    <w:rsid w:val="00DA70C9"/>
    <w:rsid w:val="00DA7578"/>
    <w:rsid w:val="00DB08EC"/>
    <w:rsid w:val="00DB0D93"/>
    <w:rsid w:val="00DB1EA3"/>
    <w:rsid w:val="00DB2D23"/>
    <w:rsid w:val="00DB4D15"/>
    <w:rsid w:val="00DC19AC"/>
    <w:rsid w:val="00DC3180"/>
    <w:rsid w:val="00DC39B0"/>
    <w:rsid w:val="00DC41A0"/>
    <w:rsid w:val="00DC5060"/>
    <w:rsid w:val="00DC5283"/>
    <w:rsid w:val="00DC6657"/>
    <w:rsid w:val="00DC6B89"/>
    <w:rsid w:val="00DC76C3"/>
    <w:rsid w:val="00DC7BAD"/>
    <w:rsid w:val="00DD1478"/>
    <w:rsid w:val="00DD38B2"/>
    <w:rsid w:val="00DD4621"/>
    <w:rsid w:val="00DD6BF3"/>
    <w:rsid w:val="00DD7116"/>
    <w:rsid w:val="00DE0042"/>
    <w:rsid w:val="00DE064E"/>
    <w:rsid w:val="00DE1270"/>
    <w:rsid w:val="00DE2408"/>
    <w:rsid w:val="00DE50F9"/>
    <w:rsid w:val="00DE5A7B"/>
    <w:rsid w:val="00DE5C2D"/>
    <w:rsid w:val="00DE73CB"/>
    <w:rsid w:val="00DF3AA1"/>
    <w:rsid w:val="00DF3C1F"/>
    <w:rsid w:val="00DF5BFC"/>
    <w:rsid w:val="00DF73B8"/>
    <w:rsid w:val="00DF7F44"/>
    <w:rsid w:val="00E0045E"/>
    <w:rsid w:val="00E01F63"/>
    <w:rsid w:val="00E10692"/>
    <w:rsid w:val="00E1119C"/>
    <w:rsid w:val="00E116FE"/>
    <w:rsid w:val="00E13F1F"/>
    <w:rsid w:val="00E14741"/>
    <w:rsid w:val="00E15430"/>
    <w:rsid w:val="00E17623"/>
    <w:rsid w:val="00E213E7"/>
    <w:rsid w:val="00E21A90"/>
    <w:rsid w:val="00E30846"/>
    <w:rsid w:val="00E30904"/>
    <w:rsid w:val="00E30CDC"/>
    <w:rsid w:val="00E36D63"/>
    <w:rsid w:val="00E36E30"/>
    <w:rsid w:val="00E40AC9"/>
    <w:rsid w:val="00E40C09"/>
    <w:rsid w:val="00E41029"/>
    <w:rsid w:val="00E418EB"/>
    <w:rsid w:val="00E42C71"/>
    <w:rsid w:val="00E44037"/>
    <w:rsid w:val="00E44F12"/>
    <w:rsid w:val="00E45950"/>
    <w:rsid w:val="00E45B70"/>
    <w:rsid w:val="00E47023"/>
    <w:rsid w:val="00E4786A"/>
    <w:rsid w:val="00E47A52"/>
    <w:rsid w:val="00E5245A"/>
    <w:rsid w:val="00E53046"/>
    <w:rsid w:val="00E530E3"/>
    <w:rsid w:val="00E531BF"/>
    <w:rsid w:val="00E53B16"/>
    <w:rsid w:val="00E54A8D"/>
    <w:rsid w:val="00E565B2"/>
    <w:rsid w:val="00E617FE"/>
    <w:rsid w:val="00E62AD5"/>
    <w:rsid w:val="00E63A2D"/>
    <w:rsid w:val="00E64301"/>
    <w:rsid w:val="00E65D27"/>
    <w:rsid w:val="00E6643A"/>
    <w:rsid w:val="00E71747"/>
    <w:rsid w:val="00E7378F"/>
    <w:rsid w:val="00E75805"/>
    <w:rsid w:val="00E7646A"/>
    <w:rsid w:val="00E816E2"/>
    <w:rsid w:val="00E85EF7"/>
    <w:rsid w:val="00E86428"/>
    <w:rsid w:val="00E871F1"/>
    <w:rsid w:val="00E87283"/>
    <w:rsid w:val="00E877CE"/>
    <w:rsid w:val="00E92783"/>
    <w:rsid w:val="00E92C8C"/>
    <w:rsid w:val="00E935C7"/>
    <w:rsid w:val="00E93876"/>
    <w:rsid w:val="00E93CFC"/>
    <w:rsid w:val="00E93E44"/>
    <w:rsid w:val="00E95D32"/>
    <w:rsid w:val="00EA13A0"/>
    <w:rsid w:val="00EA159A"/>
    <w:rsid w:val="00EA199B"/>
    <w:rsid w:val="00EA365F"/>
    <w:rsid w:val="00EA40A7"/>
    <w:rsid w:val="00EA428B"/>
    <w:rsid w:val="00EA5270"/>
    <w:rsid w:val="00EA5455"/>
    <w:rsid w:val="00EB24A2"/>
    <w:rsid w:val="00EB3090"/>
    <w:rsid w:val="00EC7ADC"/>
    <w:rsid w:val="00ED00E1"/>
    <w:rsid w:val="00ED0126"/>
    <w:rsid w:val="00ED0A38"/>
    <w:rsid w:val="00ED7BAC"/>
    <w:rsid w:val="00EE238C"/>
    <w:rsid w:val="00EE5D64"/>
    <w:rsid w:val="00EF0F3B"/>
    <w:rsid w:val="00EF1599"/>
    <w:rsid w:val="00EF1D87"/>
    <w:rsid w:val="00EF51BE"/>
    <w:rsid w:val="00EF54BF"/>
    <w:rsid w:val="00EF72A2"/>
    <w:rsid w:val="00EF7F16"/>
    <w:rsid w:val="00F0114B"/>
    <w:rsid w:val="00F0287A"/>
    <w:rsid w:val="00F02B41"/>
    <w:rsid w:val="00F03118"/>
    <w:rsid w:val="00F0469F"/>
    <w:rsid w:val="00F10389"/>
    <w:rsid w:val="00F13681"/>
    <w:rsid w:val="00F161CD"/>
    <w:rsid w:val="00F20B5E"/>
    <w:rsid w:val="00F2181B"/>
    <w:rsid w:val="00F21D18"/>
    <w:rsid w:val="00F221BC"/>
    <w:rsid w:val="00F313FC"/>
    <w:rsid w:val="00F33B62"/>
    <w:rsid w:val="00F35C9A"/>
    <w:rsid w:val="00F35F62"/>
    <w:rsid w:val="00F376AD"/>
    <w:rsid w:val="00F422E9"/>
    <w:rsid w:val="00F433FC"/>
    <w:rsid w:val="00F458D7"/>
    <w:rsid w:val="00F51409"/>
    <w:rsid w:val="00F534D4"/>
    <w:rsid w:val="00F5601C"/>
    <w:rsid w:val="00F57F1E"/>
    <w:rsid w:val="00F57FD5"/>
    <w:rsid w:val="00F6069B"/>
    <w:rsid w:val="00F60EAF"/>
    <w:rsid w:val="00F622AA"/>
    <w:rsid w:val="00F625C2"/>
    <w:rsid w:val="00F62B5D"/>
    <w:rsid w:val="00F63011"/>
    <w:rsid w:val="00F661A9"/>
    <w:rsid w:val="00F66266"/>
    <w:rsid w:val="00F72967"/>
    <w:rsid w:val="00F738EB"/>
    <w:rsid w:val="00F7412A"/>
    <w:rsid w:val="00F7492E"/>
    <w:rsid w:val="00F750F5"/>
    <w:rsid w:val="00F754CE"/>
    <w:rsid w:val="00F763F8"/>
    <w:rsid w:val="00F835E7"/>
    <w:rsid w:val="00F85582"/>
    <w:rsid w:val="00F86423"/>
    <w:rsid w:val="00F93781"/>
    <w:rsid w:val="00F96DFB"/>
    <w:rsid w:val="00FA0AEC"/>
    <w:rsid w:val="00FA165C"/>
    <w:rsid w:val="00FA2BCF"/>
    <w:rsid w:val="00FA3779"/>
    <w:rsid w:val="00FA44F9"/>
    <w:rsid w:val="00FB1879"/>
    <w:rsid w:val="00FC008A"/>
    <w:rsid w:val="00FC0A2F"/>
    <w:rsid w:val="00FC11F8"/>
    <w:rsid w:val="00FC1F0A"/>
    <w:rsid w:val="00FC27AB"/>
    <w:rsid w:val="00FC302B"/>
    <w:rsid w:val="00FC49F9"/>
    <w:rsid w:val="00FC690A"/>
    <w:rsid w:val="00FC79D5"/>
    <w:rsid w:val="00FC7F3C"/>
    <w:rsid w:val="00FD2651"/>
    <w:rsid w:val="00FD4A46"/>
    <w:rsid w:val="00FD7BEF"/>
    <w:rsid w:val="00FE0919"/>
    <w:rsid w:val="00FE380E"/>
    <w:rsid w:val="00FE393F"/>
    <w:rsid w:val="00FE4D38"/>
    <w:rsid w:val="00FE6446"/>
    <w:rsid w:val="00FE73CA"/>
    <w:rsid w:val="00FE7F6A"/>
    <w:rsid w:val="00FF2BA4"/>
    <w:rsid w:val="00FF3614"/>
    <w:rsid w:val="00FF3C31"/>
    <w:rsid w:val="00FF3D97"/>
    <w:rsid w:val="00FF649C"/>
    <w:rsid w:val="00FF78B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5ED9A7"/>
  <w15:docId w15:val="{74060BC5-086E-4377-97FB-618A1A1C8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color w:val="000000"/>
        <w:sz w:val="22"/>
        <w:szCs w:val="24"/>
        <w:lang w:val="en-US" w:eastAsia="en-US" w:bidi="ar-SA"/>
      </w:rPr>
    </w:rPrDefault>
    <w:pPrDefault>
      <w:pPr>
        <w:bidi/>
        <w:spacing w:before="480" w:after="100" w:afterAutospacing="1"/>
        <w:ind w:left="720" w:right="720" w:firstLine="432"/>
        <w:jc w:val="both"/>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rsid w:val="00AD2AC2"/>
    <w:pPr>
      <w:spacing w:before="100" w:beforeAutospacing="1" w:line="276" w:lineRule="auto"/>
      <w:ind w:left="567" w:right="567" w:firstLine="0"/>
    </w:pPr>
    <w:rPr>
      <w:rFonts w:ascii="Adobe Gurmukhi" w:hAnsi="Adobe Gurmukhi" w:cs="XB Kayhan"/>
      <w:szCs w:val="23"/>
    </w:rPr>
  </w:style>
  <w:style w:type="paragraph" w:styleId="Heading1">
    <w:name w:val="heading 1"/>
    <w:aliases w:val="Heading 11,Heading 1 Char Char Char Char Char Char Char,Heading 1 Char Char Char Char Char Char"/>
    <w:basedOn w:val="Normal"/>
    <w:next w:val="Normal"/>
    <w:link w:val="Heading1Char"/>
    <w:rsid w:val="00153223"/>
    <w:pPr>
      <w:keepNext/>
      <w:keepLines/>
      <w:spacing w:before="240" w:after="0"/>
      <w:outlineLvl w:val="0"/>
    </w:pPr>
    <w:rPr>
      <w:rFonts w:eastAsia="Times New Roman" w:cs="Times New Roman"/>
      <w:color w:val="FF0000"/>
      <w:sz w:val="40"/>
      <w:szCs w:val="32"/>
    </w:rPr>
  </w:style>
  <w:style w:type="paragraph" w:styleId="Heading2">
    <w:name w:val="heading 2"/>
    <w:basedOn w:val="Normal"/>
    <w:next w:val="Normal"/>
    <w:link w:val="Heading2Char"/>
    <w:unhideWhenUsed/>
    <w:rsid w:val="00717BEB"/>
    <w:pPr>
      <w:keepNext/>
      <w:keepLines/>
      <w:spacing w:before="200" w:after="0"/>
      <w:outlineLvl w:val="1"/>
    </w:pPr>
    <w:rPr>
      <w:rFonts w:eastAsia="Times New Roman" w:cs="Times New Roman"/>
      <w:b/>
      <w:bCs/>
      <w:color w:val="5B9BD5" w:themeColor="accent1"/>
      <w:sz w:val="26"/>
      <w:szCs w:val="26"/>
    </w:rPr>
  </w:style>
  <w:style w:type="paragraph" w:styleId="Heading3">
    <w:name w:val="heading 3"/>
    <w:aliases w:val="عنوان قسمت فرعي زيربخش,تيتر دو رقمي,H3,vision2,Heading 3 Char Char Char,Heading 3 Char Char Char Char,Heading 3 Char Char Char Char Char Char,Heading 3 Char Char Char Char Char Char Char Char,Heading 3 Char Ch"/>
    <w:basedOn w:val="Normal"/>
    <w:next w:val="Normal"/>
    <w:link w:val="Heading3Char"/>
    <w:unhideWhenUsed/>
    <w:rsid w:val="006009F1"/>
    <w:pPr>
      <w:keepNext/>
      <w:keepLines/>
      <w:spacing w:before="40" w:after="0"/>
      <w:outlineLvl w:val="2"/>
    </w:pPr>
    <w:rPr>
      <w:rFonts w:eastAsia="Times New Roman" w:cs="Times New Roman"/>
      <w:color w:val="1F4D78" w:themeColor="accent1" w:themeShade="7F"/>
      <w:sz w:val="24"/>
    </w:rPr>
  </w:style>
  <w:style w:type="paragraph" w:styleId="Heading4">
    <w:name w:val="heading 4"/>
    <w:basedOn w:val="Normal"/>
    <w:next w:val="Normal"/>
    <w:link w:val="Heading4Char"/>
    <w:unhideWhenUsed/>
    <w:rsid w:val="006847E3"/>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rsid w:val="006847E3"/>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rsid w:val="006847E3"/>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6847E3"/>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6847E3"/>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6847E3"/>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1 Char,Heading 1 Char Char Char Char Char Char Char Char,Heading 1 Char Char Char Char Char Char Char1"/>
    <w:basedOn w:val="DefaultParagraphFont"/>
    <w:link w:val="Heading1"/>
    <w:rsid w:val="00153223"/>
    <w:rPr>
      <w:rFonts w:ascii="Times New Roman" w:eastAsia="Times New Roman" w:hAnsi="Times New Roman" w:cs="Times New Roman"/>
      <w:color w:val="FF0000"/>
      <w:sz w:val="40"/>
      <w:szCs w:val="32"/>
    </w:rPr>
  </w:style>
  <w:style w:type="character" w:customStyle="1" w:styleId="Heading2Char">
    <w:name w:val="Heading 2 Char"/>
    <w:basedOn w:val="DefaultParagraphFont"/>
    <w:link w:val="Heading2"/>
    <w:rsid w:val="00717BEB"/>
    <w:rPr>
      <w:rFonts w:ascii="Times New Roman" w:eastAsia="Times New Roman" w:hAnsi="Times New Roman" w:cs="Times New Roman"/>
      <w:b/>
      <w:bCs/>
      <w:color w:val="5B9BD5" w:themeColor="accent1"/>
      <w:sz w:val="26"/>
      <w:szCs w:val="26"/>
    </w:rPr>
  </w:style>
  <w:style w:type="character" w:customStyle="1" w:styleId="Heading3Char">
    <w:name w:val="Heading 3 Char"/>
    <w:aliases w:val="عنوان قسمت فرعي زيربخش Char,تيتر دو رقمي Char,H3 Char,vision2 Char,Heading 3 Char Char Char Char1,Heading 3 Char Char Char Char Char,Heading 3 Char Char Char Char Char Char Char,Heading 3 Char Char Char Char Char Char Char Char Char"/>
    <w:basedOn w:val="DefaultParagraphFont"/>
    <w:link w:val="Heading3"/>
    <w:rsid w:val="006009F1"/>
    <w:rPr>
      <w:rFonts w:ascii="Times New Roman" w:eastAsia="Times New Roman" w:hAnsi="Times New Roman" w:cs="Times New Roman"/>
      <w:color w:val="1F4D78" w:themeColor="accent1" w:themeShade="7F"/>
      <w:sz w:val="24"/>
    </w:rPr>
  </w:style>
  <w:style w:type="paragraph" w:styleId="Header">
    <w:name w:val="header"/>
    <w:basedOn w:val="Normal"/>
    <w:link w:val="HeaderChar"/>
    <w:unhideWhenUsed/>
    <w:rsid w:val="00514B36"/>
    <w:pPr>
      <w:tabs>
        <w:tab w:val="center" w:pos="4680"/>
        <w:tab w:val="right" w:pos="9360"/>
      </w:tabs>
      <w:spacing w:before="0" w:after="0"/>
    </w:pPr>
  </w:style>
  <w:style w:type="character" w:customStyle="1" w:styleId="HeaderChar">
    <w:name w:val="Header Char"/>
    <w:basedOn w:val="DefaultParagraphFont"/>
    <w:link w:val="Header"/>
    <w:rsid w:val="00514B36"/>
  </w:style>
  <w:style w:type="paragraph" w:styleId="Footer">
    <w:name w:val="footer"/>
    <w:basedOn w:val="Normal"/>
    <w:link w:val="FooterChar"/>
    <w:uiPriority w:val="99"/>
    <w:unhideWhenUsed/>
    <w:rsid w:val="00514B36"/>
    <w:pPr>
      <w:tabs>
        <w:tab w:val="center" w:pos="4680"/>
        <w:tab w:val="right" w:pos="9360"/>
      </w:tabs>
      <w:spacing w:before="0" w:after="0"/>
    </w:pPr>
  </w:style>
  <w:style w:type="character" w:customStyle="1" w:styleId="FooterChar">
    <w:name w:val="Footer Char"/>
    <w:basedOn w:val="DefaultParagraphFont"/>
    <w:link w:val="Footer"/>
    <w:uiPriority w:val="99"/>
    <w:rsid w:val="00514B36"/>
  </w:style>
  <w:style w:type="character" w:customStyle="1" w:styleId="fontstyle01">
    <w:name w:val="fontstyle01"/>
    <w:basedOn w:val="DefaultParagraphFont"/>
    <w:rsid w:val="00B10EA3"/>
    <w:rPr>
      <w:rFonts w:cs="B Lotus" w:hint="cs"/>
      <w:b/>
      <w:bCs/>
      <w:i w:val="0"/>
      <w:iCs w:val="0"/>
      <w:color w:val="000000"/>
      <w:sz w:val="32"/>
      <w:szCs w:val="32"/>
    </w:rPr>
  </w:style>
  <w:style w:type="character" w:customStyle="1" w:styleId="fontstyle21">
    <w:name w:val="fontstyle21"/>
    <w:basedOn w:val="DefaultParagraphFont"/>
    <w:rsid w:val="00B10EA3"/>
    <w:rPr>
      <w:rFonts w:ascii="Times New Roman" w:hAnsi="Times New Roman" w:cs="Times New Roman" w:hint="default"/>
      <w:b/>
      <w:bCs/>
      <w:i w:val="0"/>
      <w:iCs w:val="0"/>
      <w:color w:val="000000"/>
      <w:sz w:val="32"/>
      <w:szCs w:val="32"/>
    </w:rPr>
  </w:style>
  <w:style w:type="table" w:styleId="TableGrid">
    <w:name w:val="Table Grid"/>
    <w:basedOn w:val="TableNormal"/>
    <w:uiPriority w:val="39"/>
    <w:rsid w:val="00C557A5"/>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rsid w:val="00365FE9"/>
    <w:pPr>
      <w:spacing w:before="0" w:after="0"/>
      <w:contextualSpacing/>
      <w:jc w:val="center"/>
    </w:pPr>
    <w:rPr>
      <w:rFonts w:ascii="Arial" w:eastAsia="Times New Roman" w:hAnsi="Arial" w:cs="Arial"/>
      <w:color w:val="auto"/>
      <w:spacing w:val="-10"/>
      <w:kern w:val="28"/>
      <w:sz w:val="36"/>
      <w:szCs w:val="56"/>
    </w:rPr>
  </w:style>
  <w:style w:type="character" w:customStyle="1" w:styleId="TitleChar">
    <w:name w:val="Title Char"/>
    <w:basedOn w:val="DefaultParagraphFont"/>
    <w:link w:val="Title"/>
    <w:rsid w:val="00365FE9"/>
    <w:rPr>
      <w:rFonts w:ascii="Arial" w:eastAsia="Times New Roman" w:hAnsi="Arial" w:cs="Arial"/>
      <w:color w:val="auto"/>
      <w:spacing w:val="-10"/>
      <w:kern w:val="28"/>
      <w:sz w:val="36"/>
      <w:szCs w:val="56"/>
    </w:rPr>
  </w:style>
  <w:style w:type="paragraph" w:customStyle="1" w:styleId="a6">
    <w:name w:val="عنوان نشریه"/>
    <w:link w:val="Char"/>
    <w:rsid w:val="005115E7"/>
    <w:pPr>
      <w:spacing w:before="0" w:after="0"/>
      <w:jc w:val="center"/>
    </w:pPr>
    <w:rPr>
      <w:rFonts w:ascii="Arial" w:hAnsi="Arial" w:cs="IRTitr"/>
      <w:b/>
      <w:sz w:val="32"/>
      <w:szCs w:val="32"/>
    </w:rPr>
  </w:style>
  <w:style w:type="character" w:customStyle="1" w:styleId="Char">
    <w:name w:val="عنوان نشریه Char"/>
    <w:basedOn w:val="TitleChar"/>
    <w:link w:val="a6"/>
    <w:rsid w:val="005115E7"/>
    <w:rPr>
      <w:rFonts w:ascii="Arial" w:eastAsia="Times New Roman" w:hAnsi="Arial" w:cs="IRTitr"/>
      <w:b/>
      <w:color w:val="auto"/>
      <w:spacing w:val="-10"/>
      <w:kern w:val="28"/>
      <w:sz w:val="32"/>
      <w:szCs w:val="32"/>
    </w:rPr>
  </w:style>
  <w:style w:type="paragraph" w:styleId="NoSpacing">
    <w:name w:val="No Spacing"/>
    <w:link w:val="NoSpacingChar"/>
    <w:uiPriority w:val="1"/>
    <w:rsid w:val="00365FE9"/>
    <w:pPr>
      <w:spacing w:before="0" w:after="0"/>
    </w:pPr>
  </w:style>
  <w:style w:type="paragraph" w:customStyle="1" w:styleId="a7">
    <w:name w:val="نویسنده"/>
    <w:link w:val="Char0"/>
    <w:autoRedefine/>
    <w:rsid w:val="00E14741"/>
    <w:pPr>
      <w:framePr w:hSpace="187" w:wrap="around" w:vAnchor="page" w:hAnchor="margin" w:xAlign="center" w:y="820"/>
      <w:spacing w:before="0" w:after="0" w:afterAutospacing="0"/>
      <w:ind w:left="0" w:firstLine="90"/>
      <w:suppressOverlap/>
      <w:jc w:val="left"/>
    </w:pPr>
    <w:rPr>
      <w:rFonts w:ascii="IRNazanin" w:hAnsi="IRNazanin" w:cs="B Compset"/>
      <w:b/>
      <w:bCs/>
      <w:i/>
      <w:sz w:val="30"/>
      <w:szCs w:val="30"/>
      <w:lang w:bidi="fa-IR"/>
    </w:rPr>
  </w:style>
  <w:style w:type="character" w:customStyle="1" w:styleId="Char0">
    <w:name w:val="نویسنده Char"/>
    <w:basedOn w:val="Char"/>
    <w:link w:val="a7"/>
    <w:rsid w:val="00E14741"/>
    <w:rPr>
      <w:rFonts w:ascii="IRNazanin" w:eastAsia="Times New Roman" w:hAnsi="IRNazanin" w:cs="B Compset"/>
      <w:b/>
      <w:bCs/>
      <w:i/>
      <w:color w:val="auto"/>
      <w:spacing w:val="-10"/>
      <w:kern w:val="28"/>
      <w:sz w:val="30"/>
      <w:szCs w:val="30"/>
      <w:lang w:bidi="fa-IR"/>
    </w:rPr>
  </w:style>
  <w:style w:type="paragraph" w:customStyle="1" w:styleId="a8">
    <w:name w:val="وابستگی"/>
    <w:basedOn w:val="02"/>
    <w:link w:val="Char1"/>
    <w:autoRedefine/>
    <w:rsid w:val="00474357"/>
    <w:pPr>
      <w:framePr w:hSpace="187" w:wrap="around" w:vAnchor="page" w:hAnchor="margin" w:xAlign="center" w:y="820"/>
      <w:pBdr>
        <w:top w:val="none" w:sz="0" w:space="0" w:color="auto"/>
      </w:pBdr>
      <w:suppressOverlap/>
    </w:pPr>
    <w:rPr>
      <w:rFonts w:cs="2  Mitra"/>
      <w:iCs/>
      <w:szCs w:val="20"/>
      <w:vertAlign w:val="superscript"/>
    </w:rPr>
  </w:style>
  <w:style w:type="character" w:customStyle="1" w:styleId="Char1">
    <w:name w:val="وابستگی Char"/>
    <w:basedOn w:val="DefaultParagraphFont"/>
    <w:link w:val="a8"/>
    <w:rsid w:val="00474357"/>
    <w:rPr>
      <w:rFonts w:ascii="Times New Roman Bold" w:eastAsia="B Nazanin" w:hAnsi="Times New Roman Bold" w:cs="2  Mitra"/>
      <w:b/>
      <w:bCs/>
      <w:iCs/>
      <w:color w:val="000000" w:themeColor="text1"/>
      <w:szCs w:val="20"/>
      <w:vertAlign w:val="superscript"/>
      <w:lang w:bidi="fa-IR"/>
    </w:rPr>
  </w:style>
  <w:style w:type="paragraph" w:customStyle="1" w:styleId="a9">
    <w:name w:val="چکیده"/>
    <w:link w:val="Char2"/>
    <w:rsid w:val="00474357"/>
    <w:pPr>
      <w:spacing w:before="0"/>
      <w:ind w:left="994" w:right="1701" w:firstLine="4"/>
      <w:jc w:val="left"/>
    </w:pPr>
    <w:rPr>
      <w:rFonts w:ascii="Adobe Gurmukhi" w:hAnsi="Adobe Gurmukhi" w:cs="XB Kayhan"/>
      <w:sz w:val="20"/>
      <w:szCs w:val="20"/>
    </w:rPr>
  </w:style>
  <w:style w:type="character" w:customStyle="1" w:styleId="Char2">
    <w:name w:val="چکیده Char"/>
    <w:basedOn w:val="DefaultParagraphFont"/>
    <w:link w:val="a9"/>
    <w:rsid w:val="00474357"/>
    <w:rPr>
      <w:rFonts w:ascii="Adobe Gurmukhi" w:hAnsi="Adobe Gurmukhi" w:cs="XB Kayhan"/>
      <w:sz w:val="20"/>
      <w:szCs w:val="20"/>
    </w:rPr>
  </w:style>
  <w:style w:type="paragraph" w:customStyle="1" w:styleId="aa">
    <w:name w:val="تیتر اول"/>
    <w:basedOn w:val="Heading1"/>
    <w:link w:val="Char3"/>
    <w:rsid w:val="008620F8"/>
    <w:rPr>
      <w:rFonts w:eastAsiaTheme="minorHAnsi" w:cs="XB Kayhan"/>
      <w:b/>
      <w:bCs/>
      <w:color w:val="auto"/>
      <w:sz w:val="24"/>
      <w:szCs w:val="26"/>
      <w:lang w:bidi="fa-IR"/>
    </w:rPr>
  </w:style>
  <w:style w:type="character" w:customStyle="1" w:styleId="Char3">
    <w:name w:val="تیتر اول Char"/>
    <w:basedOn w:val="DefaultParagraphFont"/>
    <w:link w:val="aa"/>
    <w:rsid w:val="008620F8"/>
    <w:rPr>
      <w:rFonts w:ascii="Adobe Gurmukhi" w:hAnsi="Adobe Gurmukhi" w:cs="XB Kayhan"/>
      <w:b/>
      <w:bCs/>
      <w:color w:val="auto"/>
      <w:sz w:val="24"/>
      <w:szCs w:val="26"/>
      <w:lang w:bidi="fa-IR"/>
    </w:rPr>
  </w:style>
  <w:style w:type="paragraph" w:customStyle="1" w:styleId="ab">
    <w:name w:val="تیتر دوم"/>
    <w:basedOn w:val="Heading2"/>
    <w:link w:val="Char4"/>
    <w:rsid w:val="00F2181B"/>
    <w:pPr>
      <w:spacing w:before="100" w:after="100"/>
    </w:pPr>
    <w:rPr>
      <w:rFonts w:cs="XB Kayhan"/>
      <w:color w:val="000000" w:themeColor="text1"/>
      <w:sz w:val="22"/>
      <w:szCs w:val="24"/>
    </w:rPr>
  </w:style>
  <w:style w:type="character" w:customStyle="1" w:styleId="Char4">
    <w:name w:val="تیتر دوم Char"/>
    <w:basedOn w:val="DefaultParagraphFont"/>
    <w:link w:val="ab"/>
    <w:rsid w:val="00F2181B"/>
    <w:rPr>
      <w:rFonts w:ascii="Adobe Gurmukhi" w:eastAsia="Times New Roman" w:hAnsi="Adobe Gurmukhi" w:cs="XB Kayhan"/>
      <w:b/>
      <w:bCs/>
      <w:color w:val="000000" w:themeColor="text1"/>
    </w:rPr>
  </w:style>
  <w:style w:type="paragraph" w:customStyle="1" w:styleId="ac">
    <w:name w:val="تیتر سوم"/>
    <w:basedOn w:val="Heading3"/>
    <w:link w:val="Char5"/>
    <w:rsid w:val="00564E71"/>
    <w:pPr>
      <w:ind w:firstLine="285"/>
    </w:pPr>
    <w:rPr>
      <w:rFonts w:cs="XB Kayhan"/>
      <w:color w:val="000000" w:themeColor="text1"/>
      <w:sz w:val="20"/>
    </w:rPr>
  </w:style>
  <w:style w:type="character" w:customStyle="1" w:styleId="Char5">
    <w:name w:val="تیتر سوم Char"/>
    <w:basedOn w:val="DefaultParagraphFont"/>
    <w:link w:val="ac"/>
    <w:rsid w:val="00564E71"/>
    <w:rPr>
      <w:rFonts w:ascii="Adobe Gurmukhi" w:eastAsia="Times New Roman" w:hAnsi="Adobe Gurmukhi" w:cs="XB Kayhan"/>
      <w:color w:val="000000" w:themeColor="text1"/>
      <w:sz w:val="20"/>
    </w:rPr>
  </w:style>
  <w:style w:type="paragraph" w:styleId="FootnoteText">
    <w:name w:val="footnote text"/>
    <w:aliases w:val="Char,Footnote Text1 Char Char,Char Char Char Char,Char Char Char Char Char Char Char,Char Char Char Char Char Char Char Char Char Char Char Char Char Char Char Char Char Char Char Char Char Char Char,پاورقی,Cha, Char, Char Char Char Char"/>
    <w:basedOn w:val="Normal"/>
    <w:link w:val="FootnoteTextChar"/>
    <w:uiPriority w:val="99"/>
    <w:unhideWhenUsed/>
    <w:rsid w:val="00A75C2A"/>
    <w:pPr>
      <w:spacing w:before="0" w:after="0"/>
    </w:pPr>
    <w:rPr>
      <w:szCs w:val="20"/>
    </w:rPr>
  </w:style>
  <w:style w:type="character" w:customStyle="1" w:styleId="FootnoteTextChar">
    <w:name w:val="Footnote Text Char"/>
    <w:aliases w:val="Char Char,Footnote Text1 Char Char Char,Char Char Char Char Char,Char Char Char Char Char Char Char Char,Char Char Char Char Char Char Char Char Char Char Char Char Char Char Char Char Char Char Char Char Char Char Char Char,Cha Char"/>
    <w:basedOn w:val="DefaultParagraphFont"/>
    <w:link w:val="FootnoteText"/>
    <w:uiPriority w:val="99"/>
    <w:rsid w:val="00A75C2A"/>
    <w:rPr>
      <w:rFonts w:cs="B Lotus"/>
      <w:sz w:val="20"/>
      <w:szCs w:val="20"/>
    </w:rPr>
  </w:style>
  <w:style w:type="character" w:styleId="FootnoteReference">
    <w:name w:val="footnote reference"/>
    <w:aliases w:val="شماره زيرنويس,مرجع پاورقي,Footnote,ÔãÇÑå ÒíÑäæíÓ,ãÑÌÚ ÇæÑÞí,Omid Footnote,Footnote text"/>
    <w:basedOn w:val="DefaultParagraphFont"/>
    <w:uiPriority w:val="99"/>
    <w:unhideWhenUsed/>
    <w:rsid w:val="00A75C2A"/>
    <w:rPr>
      <w:vertAlign w:val="superscript"/>
    </w:rPr>
  </w:style>
  <w:style w:type="paragraph" w:customStyle="1" w:styleId="ad">
    <w:name w:val="شکل"/>
    <w:basedOn w:val="Normal"/>
    <w:link w:val="Char6"/>
    <w:rsid w:val="00AB109E"/>
    <w:pPr>
      <w:spacing w:before="0" w:beforeAutospacing="0" w:after="0" w:afterAutospacing="0"/>
      <w:jc w:val="center"/>
    </w:pPr>
    <w:rPr>
      <w:rFonts w:cs="IRNazanin"/>
      <w:bCs/>
      <w:sz w:val="18"/>
      <w:szCs w:val="20"/>
    </w:rPr>
  </w:style>
  <w:style w:type="character" w:customStyle="1" w:styleId="Char6">
    <w:name w:val="شکل Char"/>
    <w:basedOn w:val="DefaultParagraphFont"/>
    <w:link w:val="ad"/>
    <w:rsid w:val="00AB109E"/>
    <w:rPr>
      <w:rFonts w:ascii="Adobe Gurmukhi" w:hAnsi="Adobe Gurmukhi" w:cs="IRNazanin"/>
      <w:bCs/>
      <w:sz w:val="18"/>
      <w:szCs w:val="20"/>
    </w:rPr>
  </w:style>
  <w:style w:type="paragraph" w:customStyle="1" w:styleId="ae">
    <w:name w:val="منابع"/>
    <w:basedOn w:val="ListBullet"/>
    <w:next w:val="ListNumber"/>
    <w:link w:val="Char7"/>
    <w:rsid w:val="00E71747"/>
    <w:pPr>
      <w:spacing w:before="0" w:beforeAutospacing="0" w:after="0" w:afterAutospacing="0"/>
      <w:ind w:left="852" w:hanging="283"/>
    </w:pPr>
    <w:rPr>
      <w:rFonts w:ascii="Cambria" w:hAnsi="Cambria" w:cs="IRNazanin"/>
      <w:sz w:val="18"/>
      <w:szCs w:val="20"/>
      <w:lang w:bidi="fa-IR"/>
    </w:rPr>
  </w:style>
  <w:style w:type="paragraph" w:styleId="ListBullet">
    <w:name w:val="List Bullet"/>
    <w:basedOn w:val="Normal"/>
    <w:uiPriority w:val="99"/>
    <w:semiHidden/>
    <w:unhideWhenUsed/>
    <w:rsid w:val="004B2AC2"/>
    <w:pPr>
      <w:ind w:left="0"/>
      <w:contextualSpacing/>
    </w:pPr>
  </w:style>
  <w:style w:type="paragraph" w:styleId="ListNumber">
    <w:name w:val="List Number"/>
    <w:basedOn w:val="Normal"/>
    <w:unhideWhenUsed/>
    <w:rsid w:val="004B2AC2"/>
    <w:pPr>
      <w:numPr>
        <w:numId w:val="1"/>
      </w:numPr>
      <w:contextualSpacing/>
    </w:pPr>
  </w:style>
  <w:style w:type="character" w:customStyle="1" w:styleId="Char7">
    <w:name w:val="منابع Char"/>
    <w:basedOn w:val="Char3"/>
    <w:link w:val="ae"/>
    <w:rsid w:val="00E71747"/>
    <w:rPr>
      <w:rFonts w:ascii="Cambria" w:hAnsi="Cambria" w:cs="IRNazanin"/>
      <w:b w:val="0"/>
      <w:bCs w:val="0"/>
      <w:color w:val="auto"/>
      <w:sz w:val="18"/>
      <w:szCs w:val="20"/>
      <w:lang w:bidi="fa-IR"/>
    </w:rPr>
  </w:style>
  <w:style w:type="paragraph" w:customStyle="1" w:styleId="references0">
    <w:name w:val="references"/>
    <w:basedOn w:val="Normal"/>
    <w:link w:val="referencesChar"/>
    <w:rsid w:val="004856D8"/>
    <w:pPr>
      <w:bidi w:val="0"/>
    </w:pPr>
    <w:rPr>
      <w:rFonts w:asciiTheme="majorBidi" w:hAnsiTheme="majorBidi" w:cstheme="majorBidi"/>
      <w:sz w:val="20"/>
      <w:szCs w:val="20"/>
    </w:rPr>
  </w:style>
  <w:style w:type="paragraph" w:styleId="List2">
    <w:name w:val="List 2"/>
    <w:basedOn w:val="Normal"/>
    <w:unhideWhenUsed/>
    <w:rsid w:val="00510573"/>
    <w:pPr>
      <w:ind w:left="720" w:hanging="360"/>
      <w:contextualSpacing/>
    </w:pPr>
  </w:style>
  <w:style w:type="character" w:customStyle="1" w:styleId="referencesChar">
    <w:name w:val="references Char"/>
    <w:basedOn w:val="Char3"/>
    <w:link w:val="references0"/>
    <w:rsid w:val="004856D8"/>
    <w:rPr>
      <w:rFonts w:asciiTheme="majorBidi" w:hAnsiTheme="majorBidi" w:cstheme="majorBidi"/>
      <w:b w:val="0"/>
      <w:bCs w:val="0"/>
      <w:color w:val="auto"/>
      <w:sz w:val="20"/>
      <w:szCs w:val="20"/>
      <w:lang w:bidi="fa-IR"/>
    </w:rPr>
  </w:style>
  <w:style w:type="paragraph" w:styleId="ListParagraph">
    <w:name w:val="List Paragraph"/>
    <w:aliases w:val="Head2,Subtitle 3,List Paragraph1,تیتر 8,ليست همراه با شماره-فاصله خطوط 1"/>
    <w:basedOn w:val="Normal"/>
    <w:link w:val="ListParagraphChar"/>
    <w:rsid w:val="004B2AC2"/>
    <w:pPr>
      <w:ind w:left="720"/>
      <w:contextualSpacing/>
    </w:pPr>
  </w:style>
  <w:style w:type="paragraph" w:styleId="ListBullet2">
    <w:name w:val="List Bullet 2"/>
    <w:basedOn w:val="Normal"/>
    <w:unhideWhenUsed/>
    <w:rsid w:val="00C44025"/>
    <w:pPr>
      <w:ind w:left="0"/>
      <w:contextualSpacing/>
    </w:pPr>
  </w:style>
  <w:style w:type="character" w:styleId="Hyperlink">
    <w:name w:val="Hyperlink"/>
    <w:basedOn w:val="DefaultParagraphFont"/>
    <w:unhideWhenUsed/>
    <w:rsid w:val="000726BD"/>
    <w:rPr>
      <w:color w:val="0563C1" w:themeColor="hyperlink"/>
      <w:u w:val="single"/>
    </w:rPr>
  </w:style>
  <w:style w:type="paragraph" w:styleId="BalloonText">
    <w:name w:val="Balloon Text"/>
    <w:basedOn w:val="Normal"/>
    <w:link w:val="BalloonTextChar"/>
    <w:uiPriority w:val="99"/>
    <w:unhideWhenUsed/>
    <w:rsid w:val="00717BE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717BEB"/>
    <w:rPr>
      <w:rFonts w:ascii="Tahoma" w:hAnsi="Tahoma" w:cs="Tahoma"/>
      <w:sz w:val="16"/>
      <w:szCs w:val="16"/>
    </w:rPr>
  </w:style>
  <w:style w:type="character" w:customStyle="1" w:styleId="title-text">
    <w:name w:val="title-text"/>
    <w:basedOn w:val="DefaultParagraphFont"/>
    <w:rsid w:val="00717BEB"/>
  </w:style>
  <w:style w:type="character" w:customStyle="1" w:styleId="size-m">
    <w:name w:val="size-m"/>
    <w:basedOn w:val="DefaultParagraphFont"/>
    <w:rsid w:val="00717BEB"/>
  </w:style>
  <w:style w:type="character" w:customStyle="1" w:styleId="text">
    <w:name w:val="text"/>
    <w:basedOn w:val="DefaultParagraphFont"/>
    <w:rsid w:val="00717BEB"/>
  </w:style>
  <w:style w:type="character" w:customStyle="1" w:styleId="author-ref">
    <w:name w:val="author-ref"/>
    <w:basedOn w:val="DefaultParagraphFont"/>
    <w:rsid w:val="00717BEB"/>
  </w:style>
  <w:style w:type="table" w:customStyle="1" w:styleId="TableGrid1">
    <w:name w:val="Table Grid1"/>
    <w:basedOn w:val="TableNormal"/>
    <w:next w:val="TableGrid"/>
    <w:rsid w:val="003A6DD4"/>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93CFC"/>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A27AA"/>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28D1"/>
    <w:rPr>
      <w:rFonts w:cs="Times New Roman"/>
      <w:sz w:val="24"/>
    </w:rPr>
  </w:style>
  <w:style w:type="table" w:customStyle="1" w:styleId="TableGrid13">
    <w:name w:val="Table Grid13"/>
    <w:basedOn w:val="TableNormal"/>
    <w:next w:val="TableGrid"/>
    <w:rsid w:val="00A528D1"/>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rsid w:val="00A528D1"/>
    <w:pPr>
      <w:spacing w:before="0" w:after="200"/>
    </w:pPr>
    <w:rPr>
      <w:b/>
      <w:bCs/>
      <w:color w:val="5B9BD5" w:themeColor="accent1"/>
      <w:sz w:val="18"/>
      <w:szCs w:val="18"/>
    </w:rPr>
  </w:style>
  <w:style w:type="paragraph" w:customStyle="1" w:styleId="Title2">
    <w:name w:val="Title2"/>
    <w:basedOn w:val="Normal"/>
    <w:rsid w:val="00A528D1"/>
    <w:pPr>
      <w:widowControl w:val="0"/>
      <w:numPr>
        <w:numId w:val="2"/>
      </w:numPr>
      <w:bidi w:val="0"/>
      <w:spacing w:before="0" w:beforeAutospacing="0" w:after="0" w:afterAutospacing="0" w:line="288" w:lineRule="auto"/>
      <w:ind w:right="0"/>
    </w:pPr>
    <w:rPr>
      <w:rFonts w:eastAsia="Times New Roman" w:cs="Times New Roman"/>
      <w:color w:val="auto"/>
      <w:szCs w:val="22"/>
      <w:lang w:bidi="fa-IR"/>
    </w:rPr>
  </w:style>
  <w:style w:type="table" w:customStyle="1" w:styleId="TableGrid11">
    <w:name w:val="Table Grid11"/>
    <w:basedOn w:val="TableNormal"/>
    <w:next w:val="TableGrid"/>
    <w:uiPriority w:val="59"/>
    <w:rsid w:val="00A528D1"/>
    <w:pPr>
      <w:spacing w:before="0" w:after="0" w:afterAutospacing="0"/>
      <w:ind w:left="0" w:right="0" w:firstLine="0"/>
      <w:jc w:val="left"/>
    </w:pPr>
    <w:rPr>
      <w:rFonts w:eastAsia="Times New Roman"/>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autoRedefine/>
    <w:rsid w:val="00305DAB"/>
    <w:pPr>
      <w:spacing w:before="0" w:beforeAutospacing="0" w:after="0" w:afterAutospacing="0"/>
      <w:ind w:left="0" w:right="0"/>
    </w:pPr>
    <w:rPr>
      <w:rFonts w:eastAsia="Times New Roman" w:cs="B Nazanin"/>
      <w:bCs/>
      <w:i/>
      <w:color w:val="auto"/>
      <w:sz w:val="18"/>
      <w:szCs w:val="20"/>
      <w:lang w:bidi="fa-IR"/>
    </w:rPr>
  </w:style>
  <w:style w:type="paragraph" w:customStyle="1" w:styleId="Paragraph">
    <w:name w:val="Paragraph"/>
    <w:basedOn w:val="Normal"/>
    <w:autoRedefine/>
    <w:rsid w:val="00305DAB"/>
    <w:pPr>
      <w:widowControl w:val="0"/>
      <w:overflowPunct w:val="0"/>
      <w:autoSpaceDE w:val="0"/>
      <w:autoSpaceDN w:val="0"/>
      <w:adjustRightInd w:val="0"/>
      <w:spacing w:before="0" w:beforeAutospacing="0" w:after="0" w:afterAutospacing="0"/>
      <w:ind w:left="0" w:right="0"/>
      <w:jc w:val="lowKashida"/>
      <w:textAlignment w:val="baseline"/>
    </w:pPr>
    <w:rPr>
      <w:rFonts w:eastAsia="Times New Roman" w:cs="B Nazanin"/>
      <w:color w:val="auto"/>
    </w:rPr>
  </w:style>
  <w:style w:type="paragraph" w:customStyle="1" w:styleId="References">
    <w:name w:val="References"/>
    <w:basedOn w:val="Normal"/>
    <w:rsid w:val="00305DAB"/>
    <w:pPr>
      <w:numPr>
        <w:numId w:val="3"/>
      </w:numPr>
      <w:tabs>
        <w:tab w:val="clear" w:pos="450"/>
        <w:tab w:val="num" w:pos="360"/>
      </w:tabs>
      <w:overflowPunct w:val="0"/>
      <w:autoSpaceDE w:val="0"/>
      <w:autoSpaceDN w:val="0"/>
      <w:bidi w:val="0"/>
      <w:adjustRightInd w:val="0"/>
      <w:spacing w:before="0" w:beforeAutospacing="0" w:after="0" w:afterAutospacing="0"/>
      <w:ind w:left="357" w:right="0"/>
      <w:textAlignment w:val="baseline"/>
    </w:pPr>
    <w:rPr>
      <w:rFonts w:eastAsia="Times New Roman" w:cs="Times New Roman"/>
      <w:color w:val="auto"/>
      <w:sz w:val="16"/>
      <w:szCs w:val="20"/>
      <w:lang w:bidi="fa-IR"/>
    </w:rPr>
  </w:style>
  <w:style w:type="table" w:customStyle="1" w:styleId="PlainTable21">
    <w:name w:val="Plain Table 21"/>
    <w:basedOn w:val="TableNormal"/>
    <w:uiPriority w:val="42"/>
    <w:rsid w:val="006847E3"/>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rsid w:val="006847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6847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6847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847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847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847E3"/>
    <w:rPr>
      <w:rFonts w:asciiTheme="majorHAnsi" w:eastAsiaTheme="majorEastAsia" w:hAnsiTheme="majorHAnsi" w:cstheme="majorBidi"/>
      <w:i/>
      <w:iCs/>
      <w:color w:val="272727" w:themeColor="text1" w:themeTint="D8"/>
      <w:sz w:val="21"/>
      <w:szCs w:val="21"/>
    </w:rPr>
  </w:style>
  <w:style w:type="paragraph" w:customStyle="1" w:styleId="Text0">
    <w:name w:val="Text"/>
    <w:basedOn w:val="Normal"/>
    <w:link w:val="TextChar"/>
    <w:rsid w:val="006847E3"/>
    <w:pPr>
      <w:spacing w:before="0" w:beforeAutospacing="0" w:after="0" w:afterAutospacing="0"/>
      <w:ind w:left="0" w:right="0" w:firstLine="284"/>
    </w:pPr>
    <w:rPr>
      <w:rFonts w:eastAsia="Times New Roman" w:cs="B Nazanin"/>
      <w:noProof/>
      <w:color w:val="auto"/>
      <w:szCs w:val="22"/>
      <w:lang w:bidi="fa-IR"/>
    </w:rPr>
  </w:style>
  <w:style w:type="paragraph" w:customStyle="1" w:styleId="Tittle-2">
    <w:name w:val="Tittle-2"/>
    <w:basedOn w:val="Normal"/>
    <w:rsid w:val="006847E3"/>
    <w:pPr>
      <w:spacing w:before="0" w:beforeAutospacing="0" w:after="0" w:afterAutospacing="0"/>
      <w:ind w:left="0" w:right="0"/>
      <w:jc w:val="left"/>
    </w:pPr>
    <w:rPr>
      <w:rFonts w:eastAsia="Times New Roman" w:cs="B Nazanin"/>
      <w:b/>
      <w:bCs/>
      <w:noProof/>
      <w:color w:val="auto"/>
      <w:lang w:bidi="fa-IR"/>
    </w:rPr>
  </w:style>
  <w:style w:type="paragraph" w:customStyle="1" w:styleId="Tittle-1">
    <w:name w:val="Tittle-1"/>
    <w:basedOn w:val="Normal"/>
    <w:rsid w:val="006847E3"/>
    <w:pPr>
      <w:spacing w:before="0" w:beforeAutospacing="0" w:after="0" w:afterAutospacing="0"/>
      <w:ind w:left="0" w:right="0"/>
      <w:jc w:val="left"/>
    </w:pPr>
    <w:rPr>
      <w:rFonts w:eastAsia="Times New Roman" w:cs="B Nazanin"/>
      <w:b/>
      <w:bCs/>
      <w:noProof/>
      <w:color w:val="auto"/>
      <w:szCs w:val="26"/>
      <w:lang w:bidi="fa-IR"/>
    </w:rPr>
  </w:style>
  <w:style w:type="paragraph" w:customStyle="1" w:styleId="7onvan2">
    <w:name w:val="@7.onvan2"/>
    <w:basedOn w:val="ListParagraph"/>
    <w:rsid w:val="006847E3"/>
    <w:pPr>
      <w:tabs>
        <w:tab w:val="right" w:pos="472"/>
      </w:tabs>
      <w:spacing w:before="0" w:beforeAutospacing="0" w:after="200" w:afterAutospacing="0"/>
      <w:ind w:left="1440" w:right="0" w:hanging="360"/>
      <w:jc w:val="mediumKashida"/>
    </w:pPr>
    <w:rPr>
      <w:rFonts w:ascii="Calibri" w:eastAsia="Times New Roman" w:hAnsi="Calibri" w:cs="B Nazanin"/>
      <w:b/>
      <w:bCs/>
      <w:color w:val="auto"/>
      <w:sz w:val="24"/>
    </w:rPr>
  </w:style>
  <w:style w:type="character" w:customStyle="1" w:styleId="ListParagraphChar">
    <w:name w:val="List Paragraph Char"/>
    <w:aliases w:val="Head2 Char,Subtitle 3 Char,List Paragraph1 Char,تیتر 8 Char,ليست همراه با شماره-فاصله خطوط 1 Char"/>
    <w:link w:val="ListParagraph"/>
    <w:rsid w:val="006847E3"/>
    <w:rPr>
      <w:rFonts w:cs="B Lotus"/>
      <w:sz w:val="20"/>
    </w:rPr>
  </w:style>
  <w:style w:type="paragraph" w:styleId="Bibliography">
    <w:name w:val="Bibliography"/>
    <w:basedOn w:val="Normal"/>
    <w:next w:val="Normal"/>
    <w:uiPriority w:val="37"/>
    <w:unhideWhenUsed/>
    <w:rsid w:val="006847E3"/>
    <w:rPr>
      <w:color w:val="auto"/>
    </w:rPr>
  </w:style>
  <w:style w:type="paragraph" w:customStyle="1" w:styleId="NoSpacing1">
    <w:name w:val="No Spacing1"/>
    <w:aliases w:val="titr,Body,انگلیسی معمولی,انگلیÓی ãÚãæáی"/>
    <w:rsid w:val="006847E3"/>
    <w:pPr>
      <w:spacing w:before="0" w:after="0" w:afterAutospacing="0" w:line="360" w:lineRule="auto"/>
      <w:ind w:left="0" w:right="0" w:firstLine="0"/>
    </w:pPr>
    <w:rPr>
      <w:rFonts w:asciiTheme="minorHAnsi" w:hAnsiTheme="minorHAnsi"/>
      <w:color w:val="auto"/>
      <w:sz w:val="28"/>
      <w:szCs w:val="28"/>
      <w:lang w:bidi="fa-IR"/>
    </w:rPr>
  </w:style>
  <w:style w:type="character" w:styleId="PlaceholderText">
    <w:name w:val="Placeholder Text"/>
    <w:basedOn w:val="DefaultParagraphFont"/>
    <w:rsid w:val="006847E3"/>
    <w:rPr>
      <w:color w:val="808080"/>
    </w:rPr>
  </w:style>
  <w:style w:type="character" w:styleId="CommentReference">
    <w:name w:val="annotation reference"/>
    <w:basedOn w:val="DefaultParagraphFont"/>
    <w:uiPriority w:val="99"/>
    <w:unhideWhenUsed/>
    <w:rsid w:val="006847E3"/>
    <w:rPr>
      <w:sz w:val="16"/>
      <w:szCs w:val="16"/>
    </w:rPr>
  </w:style>
  <w:style w:type="paragraph" w:styleId="CommentText">
    <w:name w:val="annotation text"/>
    <w:basedOn w:val="Normal"/>
    <w:link w:val="CommentTextChar"/>
    <w:uiPriority w:val="99"/>
    <w:unhideWhenUsed/>
    <w:rsid w:val="006847E3"/>
    <w:rPr>
      <w:color w:val="auto"/>
      <w:szCs w:val="20"/>
    </w:rPr>
  </w:style>
  <w:style w:type="character" w:customStyle="1" w:styleId="CommentTextChar">
    <w:name w:val="Comment Text Char"/>
    <w:basedOn w:val="DefaultParagraphFont"/>
    <w:link w:val="CommentText"/>
    <w:uiPriority w:val="99"/>
    <w:rsid w:val="006847E3"/>
    <w:rPr>
      <w:rFonts w:cs="B Lotus"/>
      <w:color w:val="auto"/>
      <w:sz w:val="20"/>
      <w:szCs w:val="20"/>
    </w:rPr>
  </w:style>
  <w:style w:type="paragraph" w:styleId="CommentSubject">
    <w:name w:val="annotation subject"/>
    <w:basedOn w:val="CommentText"/>
    <w:next w:val="CommentText"/>
    <w:link w:val="CommentSubjectChar"/>
    <w:uiPriority w:val="99"/>
    <w:unhideWhenUsed/>
    <w:rsid w:val="006847E3"/>
    <w:rPr>
      <w:b/>
      <w:bCs/>
    </w:rPr>
  </w:style>
  <w:style w:type="character" w:customStyle="1" w:styleId="CommentSubjectChar">
    <w:name w:val="Comment Subject Char"/>
    <w:basedOn w:val="CommentTextChar"/>
    <w:link w:val="CommentSubject"/>
    <w:uiPriority w:val="99"/>
    <w:rsid w:val="006847E3"/>
    <w:rPr>
      <w:rFonts w:cs="B Lotus"/>
      <w:b/>
      <w:bCs/>
      <w:color w:val="auto"/>
      <w:sz w:val="20"/>
      <w:szCs w:val="20"/>
    </w:rPr>
  </w:style>
  <w:style w:type="paragraph" w:customStyle="1" w:styleId="a0">
    <w:name w:val="بالت"/>
    <w:basedOn w:val="Normal"/>
    <w:link w:val="Char8"/>
    <w:rsid w:val="00564E71"/>
    <w:pPr>
      <w:numPr>
        <w:numId w:val="4"/>
      </w:numPr>
      <w:ind w:left="852" w:hanging="195"/>
    </w:pPr>
    <w:rPr>
      <w:b/>
      <w:szCs w:val="22"/>
      <w:lang w:bidi="fa-IR"/>
    </w:rPr>
  </w:style>
  <w:style w:type="paragraph" w:customStyle="1" w:styleId="af">
    <w:name w:val="محتوای جدول"/>
    <w:basedOn w:val="Normal"/>
    <w:link w:val="Char9"/>
    <w:rsid w:val="00F2181B"/>
    <w:pPr>
      <w:framePr w:hSpace="187" w:wrap="around" w:vAnchor="text" w:hAnchor="page" w:x="2514" w:y="339"/>
      <w:spacing w:before="0" w:beforeAutospacing="0" w:after="0" w:afterAutospacing="0"/>
      <w:ind w:left="0" w:right="0"/>
      <w:suppressOverlap/>
    </w:pPr>
    <w:rPr>
      <w:rFonts w:ascii="Cambria Math" w:hAnsi="Cambria Math"/>
      <w:sz w:val="17"/>
      <w:szCs w:val="20"/>
      <w:lang w:bidi="fa-IR"/>
    </w:rPr>
  </w:style>
  <w:style w:type="character" w:customStyle="1" w:styleId="Char8">
    <w:name w:val="بالت Char"/>
    <w:basedOn w:val="DefaultParagraphFont"/>
    <w:link w:val="a0"/>
    <w:rsid w:val="00564E71"/>
    <w:rPr>
      <w:rFonts w:ascii="Adobe Gurmukhi" w:hAnsi="Adobe Gurmukhi" w:cs="XB Kayhan"/>
      <w:b/>
      <w:szCs w:val="22"/>
      <w:lang w:bidi="fa-IR"/>
    </w:rPr>
  </w:style>
  <w:style w:type="character" w:customStyle="1" w:styleId="Char9">
    <w:name w:val="محتوای جدول Char"/>
    <w:basedOn w:val="DefaultParagraphFont"/>
    <w:link w:val="af"/>
    <w:rsid w:val="00F2181B"/>
    <w:rPr>
      <w:rFonts w:ascii="Cambria Math" w:hAnsi="Cambria Math" w:cs="XB Kayhan"/>
      <w:sz w:val="17"/>
      <w:szCs w:val="20"/>
      <w:lang w:bidi="fa-IR"/>
    </w:rPr>
  </w:style>
  <w:style w:type="numbering" w:customStyle="1" w:styleId="NoList1">
    <w:name w:val="No List1"/>
    <w:next w:val="NoList"/>
    <w:uiPriority w:val="99"/>
    <w:semiHidden/>
    <w:unhideWhenUsed/>
    <w:rsid w:val="004F5B01"/>
  </w:style>
  <w:style w:type="character" w:customStyle="1" w:styleId="hps">
    <w:name w:val="hps"/>
    <w:basedOn w:val="DefaultParagraphFont"/>
    <w:rsid w:val="004F5B01"/>
  </w:style>
  <w:style w:type="character" w:customStyle="1" w:styleId="mw-headline">
    <w:name w:val="mw-headline"/>
    <w:basedOn w:val="DefaultParagraphFont"/>
    <w:rsid w:val="004F5B01"/>
  </w:style>
  <w:style w:type="table" w:styleId="TableClassic1">
    <w:name w:val="Table Classic 1"/>
    <w:basedOn w:val="TableNormal"/>
    <w:rsid w:val="004F5B01"/>
    <w:pPr>
      <w:spacing w:before="0" w:after="0" w:afterAutospacing="0"/>
      <w:ind w:left="0" w:right="0" w:firstLine="0"/>
      <w:jc w:val="left"/>
    </w:pPr>
    <w:rPr>
      <w:rFonts w:eastAsia="Times New Roman" w:cs="Times New Roman"/>
      <w:color w:val="auto"/>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ongtext">
    <w:name w:val="long_text"/>
    <w:basedOn w:val="DefaultParagraphFont"/>
    <w:rsid w:val="004F5B01"/>
  </w:style>
  <w:style w:type="character" w:customStyle="1" w:styleId="NoSpacingChar">
    <w:name w:val="No Spacing Char"/>
    <w:basedOn w:val="DefaultParagraphFont"/>
    <w:link w:val="NoSpacing"/>
    <w:uiPriority w:val="1"/>
    <w:rsid w:val="004F5B01"/>
  </w:style>
  <w:style w:type="table" w:styleId="LightShading">
    <w:name w:val="Light Shading"/>
    <w:basedOn w:val="TableNormal"/>
    <w:uiPriority w:val="60"/>
    <w:rsid w:val="004F5B01"/>
    <w:pPr>
      <w:bidi w:val="0"/>
      <w:spacing w:before="0" w:after="0" w:afterAutospacing="0"/>
      <w:ind w:left="0" w:right="0" w:firstLine="0"/>
      <w:jc w:val="left"/>
    </w:pPr>
    <w:rPr>
      <w:rFonts w:eastAsia="Times New Roman" w:cs="Times New Roman"/>
      <w:color w:val="000000" w:themeColor="text1" w:themeShade="BF"/>
      <w:sz w:val="20"/>
      <w:szCs w:val="20"/>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4F5B01"/>
  </w:style>
  <w:style w:type="table" w:customStyle="1" w:styleId="PlainTable31">
    <w:name w:val="Plain Table 31"/>
    <w:basedOn w:val="TableNormal"/>
    <w:uiPriority w:val="43"/>
    <w:rsid w:val="004F5B0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TDisplayEquation">
    <w:name w:val="MTDisplayEquation"/>
    <w:basedOn w:val="Normal"/>
    <w:next w:val="Normal"/>
    <w:link w:val="MTDisplayEquationChar"/>
    <w:rsid w:val="004F5B01"/>
    <w:pPr>
      <w:tabs>
        <w:tab w:val="center" w:pos="5680"/>
        <w:tab w:val="right" w:pos="10780"/>
      </w:tabs>
      <w:bidi w:val="0"/>
    </w:pPr>
    <w:rPr>
      <w:rFonts w:eastAsiaTheme="minorEastAsia" w:cs="B Lotus"/>
      <w:lang w:bidi="fa-IR"/>
    </w:rPr>
  </w:style>
  <w:style w:type="character" w:customStyle="1" w:styleId="MTDisplayEquationChar">
    <w:name w:val="MTDisplayEquation Char"/>
    <w:basedOn w:val="DefaultParagraphFont"/>
    <w:link w:val="MTDisplayEquation"/>
    <w:rsid w:val="004F5B01"/>
    <w:rPr>
      <w:rFonts w:eastAsiaTheme="minorEastAsia" w:cs="B Lotus"/>
      <w:sz w:val="20"/>
      <w:lang w:bidi="fa-IR"/>
    </w:rPr>
  </w:style>
  <w:style w:type="table" w:styleId="MediumGrid1-Accent4">
    <w:name w:val="Medium Grid 1 Accent 4"/>
    <w:basedOn w:val="TableNormal"/>
    <w:uiPriority w:val="67"/>
    <w:rsid w:val="004F5B01"/>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PlainTable41">
    <w:name w:val="Plain Table 41"/>
    <w:basedOn w:val="TableNormal"/>
    <w:uiPriority w:val="44"/>
    <w:rsid w:val="004F5B01"/>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ext2">
    <w:name w:val="text2"/>
    <w:basedOn w:val="DefaultParagraphFont"/>
    <w:rsid w:val="004F5B01"/>
  </w:style>
  <w:style w:type="table" w:customStyle="1" w:styleId="PlainTable11">
    <w:name w:val="Plain Table 11"/>
    <w:basedOn w:val="TableNormal"/>
    <w:uiPriority w:val="41"/>
    <w:rsid w:val="004F5B0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nhideWhenUsed/>
    <w:rsid w:val="00A75307"/>
    <w:pPr>
      <w:spacing w:before="0" w:after="0"/>
    </w:pPr>
    <w:rPr>
      <w:szCs w:val="20"/>
    </w:rPr>
  </w:style>
  <w:style w:type="character" w:customStyle="1" w:styleId="EndnoteTextChar">
    <w:name w:val="Endnote Text Char"/>
    <w:basedOn w:val="DefaultParagraphFont"/>
    <w:link w:val="EndnoteText"/>
    <w:rsid w:val="00A75307"/>
    <w:rPr>
      <w:rFonts w:cs="IRLotus"/>
      <w:sz w:val="20"/>
      <w:szCs w:val="20"/>
    </w:rPr>
  </w:style>
  <w:style w:type="table" w:customStyle="1" w:styleId="TableGrid12">
    <w:name w:val="Table Grid12"/>
    <w:basedOn w:val="TableNormal"/>
    <w:uiPriority w:val="59"/>
    <w:rsid w:val="0070685B"/>
    <w:pPr>
      <w:bidi w:val="0"/>
      <w:spacing w:before="0" w:after="0" w:afterAutospacing="0"/>
      <w:ind w:left="0" w:right="0" w:firstLine="0"/>
      <w:jc w:val="righ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947327"/>
    <w:pPr>
      <w:bidi w:val="0"/>
      <w:spacing w:before="0" w:after="0" w:afterAutospacing="0"/>
      <w:ind w:left="0" w:right="0" w:firstLine="0"/>
      <w:jc w:val="left"/>
    </w:pPr>
    <w:rPr>
      <w:rFonts w:ascii="Calibri" w:eastAsia="Calibri" w:hAnsi="Calibri"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ListParagraph"/>
    <w:link w:val="ReferenceChar"/>
    <w:qFormat/>
    <w:rsid w:val="00B17DE5"/>
    <w:pPr>
      <w:numPr>
        <w:numId w:val="5"/>
      </w:numPr>
      <w:bidi w:val="0"/>
      <w:spacing w:before="0" w:beforeAutospacing="0" w:after="0" w:afterAutospacing="0"/>
      <w:ind w:left="1276" w:right="569" w:hanging="425"/>
      <w:jc w:val="left"/>
    </w:pPr>
    <w:rPr>
      <w:rFonts w:ascii="Palatino Linotype" w:hAnsi="Palatino Linotype" w:cstheme="majorBidi"/>
      <w:color w:val="auto"/>
      <w:sz w:val="18"/>
      <w:szCs w:val="20"/>
    </w:rPr>
  </w:style>
  <w:style w:type="character" w:customStyle="1" w:styleId="ReferenceChar">
    <w:name w:val="Reference Char"/>
    <w:basedOn w:val="DefaultParagraphFont"/>
    <w:link w:val="Reference"/>
    <w:rsid w:val="00B17DE5"/>
    <w:rPr>
      <w:rFonts w:ascii="Palatino Linotype" w:hAnsi="Palatino Linotype" w:cstheme="majorBidi"/>
      <w:color w:val="auto"/>
      <w:sz w:val="18"/>
      <w:szCs w:val="20"/>
    </w:rPr>
  </w:style>
  <w:style w:type="character" w:customStyle="1" w:styleId="tgc">
    <w:name w:val="_tgc"/>
    <w:basedOn w:val="DefaultParagraphFont"/>
    <w:rsid w:val="008B303E"/>
  </w:style>
  <w:style w:type="paragraph" w:styleId="Subtitle">
    <w:name w:val="Subtitle"/>
    <w:basedOn w:val="Normal"/>
    <w:next w:val="Normal"/>
    <w:link w:val="SubtitleChar"/>
    <w:rsid w:val="008B303E"/>
    <w:pPr>
      <w:numPr>
        <w:ilvl w:val="1"/>
      </w:numPr>
      <w:spacing w:before="0" w:beforeAutospacing="0" w:after="160" w:afterAutospacing="0"/>
      <w:ind w:left="567" w:right="0" w:firstLine="2"/>
      <w:jc w:val="left"/>
    </w:pPr>
    <w:rPr>
      <w:rFonts w:asciiTheme="minorHAnsi" w:eastAsiaTheme="minorEastAsia" w:hAnsiTheme="minorHAnsi" w:cstheme="minorBidi"/>
      <w:color w:val="5A5A5A" w:themeColor="text1" w:themeTint="A5"/>
      <w:spacing w:val="15"/>
      <w:szCs w:val="22"/>
      <w:lang w:bidi="fa-IR"/>
    </w:rPr>
  </w:style>
  <w:style w:type="character" w:customStyle="1" w:styleId="SubtitleChar">
    <w:name w:val="Subtitle Char"/>
    <w:basedOn w:val="DefaultParagraphFont"/>
    <w:link w:val="Subtitle"/>
    <w:rsid w:val="008B303E"/>
    <w:rPr>
      <w:rFonts w:asciiTheme="minorHAnsi" w:eastAsiaTheme="minorEastAsia" w:hAnsiTheme="minorHAnsi" w:cstheme="minorBidi"/>
      <w:color w:val="5A5A5A" w:themeColor="text1" w:themeTint="A5"/>
      <w:spacing w:val="15"/>
      <w:szCs w:val="22"/>
      <w:lang w:bidi="fa-IR"/>
    </w:rPr>
  </w:style>
  <w:style w:type="character" w:styleId="PageNumber">
    <w:name w:val="page number"/>
    <w:basedOn w:val="DefaultParagraphFont"/>
    <w:rsid w:val="008B303E"/>
  </w:style>
  <w:style w:type="character" w:customStyle="1" w:styleId="EndnoteTextChar1">
    <w:name w:val="Endnote Text Char1"/>
    <w:basedOn w:val="DefaultParagraphFont"/>
    <w:uiPriority w:val="99"/>
    <w:semiHidden/>
    <w:rsid w:val="008B303E"/>
    <w:rPr>
      <w:sz w:val="20"/>
      <w:szCs w:val="20"/>
    </w:rPr>
  </w:style>
  <w:style w:type="paragraph" w:styleId="BodyText2">
    <w:name w:val="Body Text 2"/>
    <w:basedOn w:val="Normal"/>
    <w:link w:val="BodyText2Char"/>
    <w:rsid w:val="008B303E"/>
    <w:pPr>
      <w:spacing w:before="0" w:beforeAutospacing="0" w:after="0" w:afterAutospacing="0"/>
      <w:ind w:left="0" w:right="0"/>
      <w:jc w:val="left"/>
    </w:pPr>
    <w:rPr>
      <w:rFonts w:eastAsia="Times New Roman" w:cs="Nazanin"/>
      <w:color w:val="auto"/>
      <w:sz w:val="26"/>
      <w:szCs w:val="26"/>
    </w:rPr>
  </w:style>
  <w:style w:type="character" w:customStyle="1" w:styleId="BodyText2Char">
    <w:name w:val="Body Text 2 Char"/>
    <w:basedOn w:val="DefaultParagraphFont"/>
    <w:link w:val="BodyText2"/>
    <w:rsid w:val="008B303E"/>
    <w:rPr>
      <w:rFonts w:eastAsia="Times New Roman" w:cs="Nazanin"/>
      <w:color w:val="auto"/>
      <w:sz w:val="26"/>
      <w:szCs w:val="26"/>
    </w:rPr>
  </w:style>
  <w:style w:type="character" w:styleId="HTMLAcronym">
    <w:name w:val="HTML Acronym"/>
    <w:basedOn w:val="DefaultParagraphFont"/>
    <w:rsid w:val="008B303E"/>
  </w:style>
  <w:style w:type="paragraph" w:styleId="TOC1">
    <w:name w:val="toc 1"/>
    <w:basedOn w:val="Normal"/>
    <w:next w:val="Normal"/>
    <w:autoRedefine/>
    <w:uiPriority w:val="39"/>
    <w:rsid w:val="008B303E"/>
    <w:pPr>
      <w:tabs>
        <w:tab w:val="right" w:leader="dot" w:pos="8303"/>
      </w:tabs>
      <w:spacing w:before="0" w:beforeAutospacing="0" w:after="0" w:afterAutospacing="0"/>
      <w:ind w:left="0" w:right="0"/>
    </w:pPr>
    <w:rPr>
      <w:rFonts w:eastAsia="Times New Roman" w:cs="Nazanin"/>
      <w:color w:val="auto"/>
      <w:sz w:val="26"/>
      <w:szCs w:val="28"/>
    </w:rPr>
  </w:style>
  <w:style w:type="paragraph" w:styleId="TOC2">
    <w:name w:val="toc 2"/>
    <w:basedOn w:val="Normal"/>
    <w:next w:val="Normal"/>
    <w:autoRedefine/>
    <w:uiPriority w:val="39"/>
    <w:rsid w:val="008B303E"/>
    <w:pPr>
      <w:tabs>
        <w:tab w:val="right" w:leader="dot" w:pos="9120"/>
        <w:tab w:val="right" w:pos="9210"/>
      </w:tabs>
      <w:spacing w:before="0" w:beforeAutospacing="0" w:after="0" w:afterAutospacing="0"/>
      <w:ind w:left="-237" w:right="-90"/>
    </w:pPr>
    <w:rPr>
      <w:rFonts w:eastAsia="Times New Roman" w:cs="Lotus"/>
      <w:noProof/>
      <w:color w:val="auto"/>
      <w:sz w:val="28"/>
      <w:szCs w:val="28"/>
      <w:lang w:bidi="fa-IR"/>
    </w:rPr>
  </w:style>
  <w:style w:type="paragraph" w:styleId="TOC3">
    <w:name w:val="toc 3"/>
    <w:basedOn w:val="Normal"/>
    <w:next w:val="Normal"/>
    <w:autoRedefine/>
    <w:uiPriority w:val="39"/>
    <w:rsid w:val="008B303E"/>
    <w:pPr>
      <w:tabs>
        <w:tab w:val="right" w:leader="dot" w:pos="9120"/>
      </w:tabs>
      <w:spacing w:before="0" w:beforeAutospacing="0" w:after="0" w:afterAutospacing="0"/>
      <w:ind w:left="-420" w:right="-630"/>
    </w:pPr>
    <w:rPr>
      <w:rFonts w:eastAsia="Times New Roman" w:cs="Nazanin"/>
      <w:color w:val="auto"/>
      <w:sz w:val="26"/>
      <w:szCs w:val="28"/>
    </w:rPr>
  </w:style>
  <w:style w:type="paragraph" w:styleId="TOC4">
    <w:name w:val="toc 4"/>
    <w:basedOn w:val="Normal"/>
    <w:next w:val="Normal"/>
    <w:autoRedefine/>
    <w:uiPriority w:val="39"/>
    <w:rsid w:val="008B303E"/>
    <w:pPr>
      <w:spacing w:before="0" w:beforeAutospacing="0" w:after="0" w:afterAutospacing="0"/>
      <w:ind w:left="780" w:right="0"/>
      <w:jc w:val="left"/>
    </w:pPr>
    <w:rPr>
      <w:rFonts w:eastAsia="Times New Roman" w:cs="Nazanin"/>
      <w:color w:val="auto"/>
      <w:sz w:val="26"/>
      <w:szCs w:val="28"/>
    </w:rPr>
  </w:style>
  <w:style w:type="paragraph" w:styleId="TOC5">
    <w:name w:val="toc 5"/>
    <w:basedOn w:val="Normal"/>
    <w:next w:val="Normal"/>
    <w:autoRedefine/>
    <w:uiPriority w:val="39"/>
    <w:rsid w:val="008B303E"/>
    <w:pPr>
      <w:spacing w:before="0" w:beforeAutospacing="0" w:after="0" w:afterAutospacing="0"/>
      <w:ind w:left="1040" w:right="0"/>
      <w:jc w:val="left"/>
    </w:pPr>
    <w:rPr>
      <w:rFonts w:eastAsia="Times New Roman" w:cs="Nazanin"/>
      <w:color w:val="auto"/>
      <w:sz w:val="26"/>
      <w:szCs w:val="28"/>
    </w:rPr>
  </w:style>
  <w:style w:type="character" w:customStyle="1" w:styleId="DocumentMapChar">
    <w:name w:val="Document Map Char"/>
    <w:basedOn w:val="DefaultParagraphFont"/>
    <w:link w:val="DocumentMap"/>
    <w:uiPriority w:val="99"/>
    <w:rsid w:val="008B303E"/>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rsid w:val="008B303E"/>
    <w:pPr>
      <w:shd w:val="clear" w:color="auto" w:fill="000080"/>
      <w:spacing w:before="0" w:beforeAutospacing="0" w:after="0" w:afterAutospacing="0"/>
      <w:ind w:left="0" w:right="0"/>
      <w:jc w:val="left"/>
    </w:pPr>
    <w:rPr>
      <w:rFonts w:ascii="Tahoma" w:eastAsia="Times New Roman" w:hAnsi="Tahoma" w:cs="Tahoma"/>
      <w:szCs w:val="20"/>
    </w:rPr>
  </w:style>
  <w:style w:type="character" w:customStyle="1" w:styleId="DocumentMapChar1">
    <w:name w:val="Document Map Char1"/>
    <w:basedOn w:val="DefaultParagraphFont"/>
    <w:uiPriority w:val="99"/>
    <w:rsid w:val="008B303E"/>
    <w:rPr>
      <w:rFonts w:ascii="Segoe UI" w:hAnsi="Segoe UI" w:cs="Segoe UI"/>
      <w:sz w:val="16"/>
      <w:szCs w:val="16"/>
    </w:rPr>
  </w:style>
  <w:style w:type="character" w:customStyle="1" w:styleId="babcptermstyle1">
    <w:name w:val="bab_cptermstyle1"/>
    <w:basedOn w:val="DefaultParagraphFont"/>
    <w:rsid w:val="008B303E"/>
    <w:rPr>
      <w:b/>
      <w:bCs/>
    </w:rPr>
  </w:style>
  <w:style w:type="character" w:customStyle="1" w:styleId="longtext1">
    <w:name w:val="long_text1"/>
    <w:basedOn w:val="DefaultParagraphFont"/>
    <w:rsid w:val="008B303E"/>
    <w:rPr>
      <w:sz w:val="16"/>
      <w:szCs w:val="16"/>
    </w:rPr>
  </w:style>
  <w:style w:type="paragraph" w:customStyle="1" w:styleId="Style1">
    <w:name w:val="Style1"/>
    <w:basedOn w:val="ListParagraph"/>
    <w:link w:val="Style1Char"/>
    <w:rsid w:val="008B303E"/>
    <w:pPr>
      <w:bidi w:val="0"/>
      <w:spacing w:before="0" w:beforeAutospacing="0" w:after="0" w:afterAutospacing="0" w:line="360" w:lineRule="auto"/>
      <w:ind w:left="-540" w:right="0" w:firstLine="1170"/>
      <w:jc w:val="left"/>
    </w:pPr>
    <w:rPr>
      <w:rFonts w:ascii="Calibri" w:eastAsia="Calibri" w:hAnsi="Calibri" w:cs="Zar"/>
      <w:color w:val="auto"/>
      <w:sz w:val="27"/>
      <w:szCs w:val="27"/>
    </w:rPr>
  </w:style>
  <w:style w:type="character" w:customStyle="1" w:styleId="Style1Char">
    <w:name w:val="Style1 Char"/>
    <w:basedOn w:val="ListParagraphChar"/>
    <w:link w:val="Style1"/>
    <w:rsid w:val="008B303E"/>
    <w:rPr>
      <w:rFonts w:ascii="Calibri" w:eastAsia="Calibri" w:hAnsi="Calibri" w:cs="Zar"/>
      <w:color w:val="auto"/>
      <w:sz w:val="27"/>
      <w:szCs w:val="27"/>
    </w:rPr>
  </w:style>
  <w:style w:type="character" w:customStyle="1" w:styleId="TitleChar1">
    <w:name w:val="Title Char1"/>
    <w:basedOn w:val="DefaultParagraphFont"/>
    <w:uiPriority w:val="10"/>
    <w:rsid w:val="008B303E"/>
    <w:rPr>
      <w:rFonts w:asciiTheme="majorHAnsi" w:eastAsiaTheme="majorEastAsia" w:hAnsiTheme="majorHAnsi" w:cstheme="majorBidi"/>
      <w:spacing w:val="-10"/>
      <w:kern w:val="28"/>
      <w:sz w:val="56"/>
      <w:szCs w:val="56"/>
    </w:rPr>
  </w:style>
  <w:style w:type="character" w:customStyle="1" w:styleId="BodyTextIndentChar">
    <w:name w:val="Body Text Indent Char"/>
    <w:basedOn w:val="DefaultParagraphFont"/>
    <w:link w:val="BodyTextIndent"/>
    <w:rsid w:val="008B303E"/>
    <w:rPr>
      <w:rFonts w:cs="Lotus"/>
      <w:szCs w:val="28"/>
    </w:rPr>
  </w:style>
  <w:style w:type="paragraph" w:styleId="BodyTextIndent">
    <w:name w:val="Body Text Indent"/>
    <w:basedOn w:val="Normal"/>
    <w:link w:val="BodyTextIndentChar"/>
    <w:unhideWhenUsed/>
    <w:rsid w:val="008B303E"/>
    <w:pPr>
      <w:spacing w:before="0" w:beforeAutospacing="0" w:after="0" w:afterAutospacing="0" w:line="360" w:lineRule="auto"/>
      <w:ind w:left="0" w:right="0" w:firstLine="454"/>
      <w:jc w:val="lowKashida"/>
    </w:pPr>
    <w:rPr>
      <w:rFonts w:cs="Lotus"/>
      <w:szCs w:val="28"/>
    </w:rPr>
  </w:style>
  <w:style w:type="character" w:customStyle="1" w:styleId="BodyTextIndentChar1">
    <w:name w:val="Body Text Indent Char1"/>
    <w:basedOn w:val="DefaultParagraphFont"/>
    <w:uiPriority w:val="99"/>
    <w:rsid w:val="008B303E"/>
    <w:rPr>
      <w:rFonts w:cs="IRLotus"/>
      <w:sz w:val="20"/>
    </w:rPr>
  </w:style>
  <w:style w:type="paragraph" w:styleId="TOCHeading">
    <w:name w:val="TOC Heading"/>
    <w:basedOn w:val="Heading1"/>
    <w:next w:val="Normal"/>
    <w:uiPriority w:val="39"/>
    <w:unhideWhenUsed/>
    <w:rsid w:val="008B303E"/>
    <w:pPr>
      <w:bidi w:val="0"/>
      <w:spacing w:before="480" w:beforeAutospacing="0" w:afterAutospacing="0"/>
      <w:ind w:left="0" w:right="0"/>
      <w:jc w:val="left"/>
      <w:outlineLvl w:val="9"/>
    </w:pPr>
    <w:rPr>
      <w:rFonts w:asciiTheme="majorHAnsi" w:eastAsiaTheme="majorEastAsia" w:hAnsiTheme="majorHAnsi" w:cstheme="majorBidi"/>
      <w:b/>
      <w:bCs/>
      <w:color w:val="2E74B5" w:themeColor="accent1" w:themeShade="BF"/>
      <w:sz w:val="28"/>
      <w:szCs w:val="28"/>
    </w:rPr>
  </w:style>
  <w:style w:type="paragraph" w:styleId="TOC6">
    <w:name w:val="toc 6"/>
    <w:basedOn w:val="Normal"/>
    <w:next w:val="Normal"/>
    <w:autoRedefine/>
    <w:uiPriority w:val="39"/>
    <w:unhideWhenUsed/>
    <w:rsid w:val="008B303E"/>
    <w:pPr>
      <w:bidi w:val="0"/>
      <w:spacing w:before="0" w:beforeAutospacing="0" w:afterAutospacing="0"/>
      <w:ind w:left="1100" w:right="0"/>
      <w:jc w:val="left"/>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8B303E"/>
    <w:pPr>
      <w:bidi w:val="0"/>
      <w:spacing w:before="0" w:beforeAutospacing="0" w:afterAutospacing="0"/>
      <w:ind w:left="1320" w:right="0"/>
      <w:jc w:val="left"/>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8B303E"/>
    <w:pPr>
      <w:bidi w:val="0"/>
      <w:spacing w:before="0" w:beforeAutospacing="0" w:afterAutospacing="0"/>
      <w:ind w:left="1540" w:right="0"/>
      <w:jc w:val="left"/>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8B303E"/>
    <w:pPr>
      <w:bidi w:val="0"/>
      <w:spacing w:before="0" w:beforeAutospacing="0" w:afterAutospacing="0"/>
      <w:ind w:left="1760" w:right="0"/>
      <w:jc w:val="left"/>
    </w:pPr>
    <w:rPr>
      <w:rFonts w:asciiTheme="minorHAnsi" w:eastAsiaTheme="minorEastAsia" w:hAnsiTheme="minorHAnsi" w:cstheme="minorBidi"/>
      <w:color w:val="auto"/>
      <w:szCs w:val="22"/>
    </w:rPr>
  </w:style>
  <w:style w:type="character" w:customStyle="1" w:styleId="citation">
    <w:name w:val="citation"/>
    <w:basedOn w:val="DefaultParagraphFont"/>
    <w:rsid w:val="008B303E"/>
  </w:style>
  <w:style w:type="character" w:customStyle="1" w:styleId="printonly">
    <w:name w:val="printonly"/>
    <w:basedOn w:val="DefaultParagraphFont"/>
    <w:rsid w:val="008B303E"/>
  </w:style>
  <w:style w:type="character" w:customStyle="1" w:styleId="reference-accessdate">
    <w:name w:val="reference-accessdate"/>
    <w:basedOn w:val="DefaultParagraphFont"/>
    <w:rsid w:val="008B303E"/>
  </w:style>
  <w:style w:type="character" w:customStyle="1" w:styleId="z3988">
    <w:name w:val="z3988"/>
    <w:basedOn w:val="DefaultParagraphFont"/>
    <w:rsid w:val="008B303E"/>
  </w:style>
  <w:style w:type="character" w:styleId="Emphasis">
    <w:name w:val="Emphasis"/>
    <w:basedOn w:val="DefaultParagraphFont"/>
    <w:rsid w:val="008B303E"/>
    <w:rPr>
      <w:i/>
      <w:iCs/>
    </w:rPr>
  </w:style>
  <w:style w:type="character" w:customStyle="1" w:styleId="yshortcuts">
    <w:name w:val="yshortcuts"/>
    <w:basedOn w:val="DefaultParagraphFont"/>
    <w:rsid w:val="008B303E"/>
  </w:style>
  <w:style w:type="paragraph" w:customStyle="1" w:styleId="textmain">
    <w:name w:val="textmain"/>
    <w:basedOn w:val="Normal"/>
    <w:rsid w:val="008B303E"/>
    <w:pPr>
      <w:bidi w:val="0"/>
      <w:ind w:left="0" w:right="0"/>
      <w:jc w:val="left"/>
    </w:pPr>
    <w:rPr>
      <w:rFonts w:eastAsia="Times New Roman" w:cs="Times New Roman"/>
      <w:color w:val="auto"/>
      <w:sz w:val="24"/>
      <w:lang w:bidi="fa-IR"/>
    </w:rPr>
  </w:style>
  <w:style w:type="character" w:styleId="Strong">
    <w:name w:val="Strong"/>
    <w:basedOn w:val="DefaultParagraphFont"/>
    <w:rsid w:val="008B303E"/>
    <w:rPr>
      <w:b/>
      <w:bCs/>
    </w:rPr>
  </w:style>
  <w:style w:type="paragraph" w:customStyle="1" w:styleId="Matn1-Bul">
    <w:name w:val="Matn1-Bul"/>
    <w:basedOn w:val="Normal"/>
    <w:rsid w:val="008B303E"/>
    <w:pPr>
      <w:widowControl w:val="0"/>
      <w:spacing w:before="0" w:beforeAutospacing="0" w:after="0" w:afterAutospacing="0" w:line="440" w:lineRule="exact"/>
      <w:ind w:left="0" w:right="0"/>
      <w:jc w:val="lowKashida"/>
    </w:pPr>
    <w:rPr>
      <w:rFonts w:eastAsiaTheme="minorEastAsia" w:cs="B Lotus"/>
      <w:color w:val="auto"/>
      <w:spacing w:val="-4"/>
      <w:sz w:val="24"/>
      <w:szCs w:val="26"/>
      <w:lang w:bidi="fa-IR"/>
    </w:rPr>
  </w:style>
  <w:style w:type="paragraph" w:customStyle="1" w:styleId="Matn2-Bul">
    <w:name w:val="Matn2-Bul"/>
    <w:basedOn w:val="Normal"/>
    <w:rsid w:val="008B303E"/>
    <w:pPr>
      <w:widowControl w:val="0"/>
      <w:spacing w:before="0" w:beforeAutospacing="0" w:after="0" w:afterAutospacing="0" w:line="440" w:lineRule="exact"/>
      <w:ind w:left="0" w:right="0" w:firstLine="284"/>
      <w:jc w:val="lowKashida"/>
    </w:pPr>
    <w:rPr>
      <w:rFonts w:eastAsiaTheme="minorEastAsia" w:cs="B Lotus"/>
      <w:color w:val="auto"/>
      <w:spacing w:val="-4"/>
      <w:sz w:val="24"/>
      <w:szCs w:val="26"/>
      <w:lang w:bidi="fa-IR"/>
    </w:rPr>
  </w:style>
  <w:style w:type="paragraph" w:customStyle="1" w:styleId="Pavaraghi">
    <w:name w:val="Pavaraghi"/>
    <w:basedOn w:val="FootnoteText"/>
    <w:rsid w:val="008B303E"/>
    <w:pPr>
      <w:spacing w:beforeAutospacing="0" w:afterAutospacing="0" w:line="260" w:lineRule="exact"/>
      <w:ind w:left="0" w:right="0"/>
      <w:jc w:val="lowKashida"/>
    </w:pPr>
    <w:rPr>
      <w:rFonts w:eastAsiaTheme="minorEastAsia" w:cs="B Lotus"/>
      <w:color w:val="auto"/>
      <w:spacing w:val="-4"/>
      <w:sz w:val="16"/>
      <w:lang w:bidi="fa-IR"/>
    </w:rPr>
  </w:style>
  <w:style w:type="paragraph" w:customStyle="1" w:styleId="sarjadval">
    <w:name w:val="sar jadval"/>
    <w:basedOn w:val="Normal"/>
    <w:rsid w:val="008B303E"/>
    <w:pPr>
      <w:widowControl w:val="0"/>
      <w:tabs>
        <w:tab w:val="right" w:pos="7586"/>
      </w:tabs>
      <w:spacing w:before="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Sarnemoodar">
    <w:name w:val="Sar nemoodar"/>
    <w:basedOn w:val="Normal"/>
    <w:rsid w:val="008B303E"/>
    <w:pPr>
      <w:widowControl w:val="0"/>
      <w:tabs>
        <w:tab w:val="right" w:pos="7586"/>
      </w:tabs>
      <w:spacing w:before="12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T1">
    <w:name w:val="T1"/>
    <w:basedOn w:val="Heading1"/>
    <w:rsid w:val="008B303E"/>
    <w:pPr>
      <w:keepNext w:val="0"/>
      <w:keepLines w:val="0"/>
      <w:widowControl w:val="0"/>
      <w:spacing w:before="0" w:beforeAutospacing="0" w:after="120" w:afterAutospacing="0" w:line="440" w:lineRule="exact"/>
      <w:ind w:left="0" w:right="0"/>
      <w:jc w:val="lowKashida"/>
    </w:pPr>
    <w:rPr>
      <w:rFonts w:eastAsiaTheme="majorEastAsia" w:cs="B Lotus"/>
      <w:b/>
      <w:bCs/>
      <w:color w:val="auto"/>
      <w:spacing w:val="-4"/>
      <w:kern w:val="32"/>
      <w:sz w:val="27"/>
      <w:szCs w:val="31"/>
      <w:lang w:bidi="fa-IR"/>
    </w:rPr>
  </w:style>
  <w:style w:type="paragraph" w:customStyle="1" w:styleId="T2">
    <w:name w:val="T2"/>
    <w:basedOn w:val="Heading1"/>
    <w:rsid w:val="008B303E"/>
    <w:pPr>
      <w:keepNext w:val="0"/>
      <w:keepLines w:val="0"/>
      <w:widowControl w:val="0"/>
      <w:spacing w:before="180" w:beforeAutospacing="0" w:after="60" w:afterAutospacing="0" w:line="440" w:lineRule="exact"/>
      <w:ind w:left="0" w:right="0"/>
      <w:jc w:val="lowKashida"/>
    </w:pPr>
    <w:rPr>
      <w:rFonts w:eastAsiaTheme="majorEastAsia" w:cs="B Lotus"/>
      <w:b/>
      <w:bCs/>
      <w:color w:val="auto"/>
      <w:spacing w:val="-4"/>
      <w:kern w:val="32"/>
      <w:sz w:val="23"/>
      <w:szCs w:val="27"/>
      <w:lang w:bidi="fa-IR"/>
    </w:rPr>
  </w:style>
  <w:style w:type="paragraph" w:customStyle="1" w:styleId="T3">
    <w:name w:val="T3"/>
    <w:basedOn w:val="Heading1"/>
    <w:rsid w:val="008B303E"/>
    <w:pPr>
      <w:keepNext w:val="0"/>
      <w:keepLines w:val="0"/>
      <w:widowControl w:val="0"/>
      <w:spacing w:before="0" w:beforeAutospacing="0" w:afterAutospacing="0" w:line="440" w:lineRule="exact"/>
      <w:ind w:left="0" w:right="0"/>
      <w:jc w:val="lowKashida"/>
    </w:pPr>
    <w:rPr>
      <w:rFonts w:eastAsiaTheme="majorEastAsia" w:cs="B Lotus"/>
      <w:b/>
      <w:bCs/>
      <w:color w:val="auto"/>
      <w:spacing w:val="-4"/>
      <w:kern w:val="32"/>
      <w:sz w:val="23"/>
      <w:szCs w:val="27"/>
      <w:lang w:bidi="fa-IR"/>
    </w:rPr>
  </w:style>
  <w:style w:type="table" w:customStyle="1" w:styleId="af0">
    <w:name w:val="جدول خاكستري"/>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character" w:styleId="FollowedHyperlink">
    <w:name w:val="FollowedHyperlink"/>
    <w:uiPriority w:val="99"/>
    <w:rsid w:val="008B303E"/>
    <w:rPr>
      <w:color w:val="800080"/>
      <w:u w:val="single"/>
    </w:rPr>
  </w:style>
  <w:style w:type="paragraph" w:styleId="TableofFigures">
    <w:name w:val="table of figures"/>
    <w:basedOn w:val="Normal"/>
    <w:next w:val="Normal"/>
    <w:uiPriority w:val="99"/>
    <w:rsid w:val="008B303E"/>
    <w:pPr>
      <w:spacing w:before="0" w:beforeAutospacing="0" w:after="0" w:afterAutospacing="0"/>
      <w:ind w:left="0" w:right="0"/>
      <w:jc w:val="left"/>
    </w:pPr>
    <w:rPr>
      <w:rFonts w:eastAsiaTheme="minorEastAsia" w:cs="Times New Roman"/>
      <w:color w:val="auto"/>
      <w:sz w:val="24"/>
      <w:lang w:bidi="en-US"/>
    </w:rPr>
  </w:style>
  <w:style w:type="table" w:customStyle="1" w:styleId="LightGrid-Accent11">
    <w:name w:val="Light Grid - Accent 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Quote">
    <w:name w:val="Quote"/>
    <w:basedOn w:val="Normal"/>
    <w:next w:val="Normal"/>
    <w:link w:val="QuoteChar"/>
    <w:uiPriority w:val="29"/>
    <w:rsid w:val="008B303E"/>
    <w:pPr>
      <w:bidi w:val="0"/>
      <w:spacing w:before="0" w:beforeAutospacing="0" w:after="0" w:afterAutospacing="0"/>
      <w:ind w:left="0" w:right="0"/>
      <w:jc w:val="left"/>
    </w:pPr>
    <w:rPr>
      <w:rFonts w:asciiTheme="minorHAnsi" w:eastAsiaTheme="minorEastAsia" w:hAnsiTheme="minorHAnsi" w:cs="Times New Roman"/>
      <w:i/>
      <w:color w:val="auto"/>
      <w:sz w:val="24"/>
      <w:lang w:bidi="en-US"/>
    </w:rPr>
  </w:style>
  <w:style w:type="character" w:customStyle="1" w:styleId="QuoteChar">
    <w:name w:val="Quote Char"/>
    <w:basedOn w:val="DefaultParagraphFont"/>
    <w:link w:val="Quote"/>
    <w:uiPriority w:val="29"/>
    <w:rsid w:val="008B303E"/>
    <w:rPr>
      <w:rFonts w:asciiTheme="minorHAnsi" w:eastAsiaTheme="minorEastAsia" w:hAnsiTheme="minorHAnsi" w:cs="Times New Roman"/>
      <w:i/>
      <w:color w:val="auto"/>
      <w:sz w:val="24"/>
      <w:lang w:bidi="en-US"/>
    </w:rPr>
  </w:style>
  <w:style w:type="paragraph" w:styleId="IntenseQuote">
    <w:name w:val="Intense Quote"/>
    <w:basedOn w:val="Normal"/>
    <w:next w:val="Normal"/>
    <w:link w:val="IntenseQuoteChar"/>
    <w:uiPriority w:val="30"/>
    <w:rsid w:val="008B303E"/>
    <w:pPr>
      <w:bidi w:val="0"/>
      <w:spacing w:before="0" w:beforeAutospacing="0" w:after="0" w:afterAutospacing="0"/>
      <w:ind w:left="720" w:right="720"/>
      <w:jc w:val="left"/>
    </w:pPr>
    <w:rPr>
      <w:rFonts w:asciiTheme="minorHAnsi" w:eastAsiaTheme="minorEastAsia" w:hAnsiTheme="minorHAnsi" w:cs="Times New Roman"/>
      <w:b/>
      <w:i/>
      <w:color w:val="auto"/>
      <w:sz w:val="24"/>
      <w:szCs w:val="22"/>
      <w:lang w:bidi="en-US"/>
    </w:rPr>
  </w:style>
  <w:style w:type="character" w:customStyle="1" w:styleId="IntenseQuoteChar">
    <w:name w:val="Intense Quote Char"/>
    <w:basedOn w:val="DefaultParagraphFont"/>
    <w:link w:val="IntenseQuote"/>
    <w:uiPriority w:val="30"/>
    <w:rsid w:val="008B303E"/>
    <w:rPr>
      <w:rFonts w:asciiTheme="minorHAnsi" w:eastAsiaTheme="minorEastAsia" w:hAnsiTheme="minorHAnsi" w:cs="Times New Roman"/>
      <w:b/>
      <w:i/>
      <w:color w:val="auto"/>
      <w:sz w:val="24"/>
      <w:szCs w:val="22"/>
      <w:lang w:bidi="en-US"/>
    </w:rPr>
  </w:style>
  <w:style w:type="character" w:styleId="SubtleEmphasis">
    <w:name w:val="Subtle Emphasis"/>
    <w:uiPriority w:val="19"/>
    <w:rsid w:val="008B303E"/>
    <w:rPr>
      <w:i/>
      <w:color w:val="5A5A5A" w:themeColor="text1" w:themeTint="A5"/>
    </w:rPr>
  </w:style>
  <w:style w:type="character" w:styleId="IntenseEmphasis">
    <w:name w:val="Intense Emphasis"/>
    <w:basedOn w:val="DefaultParagraphFont"/>
    <w:uiPriority w:val="21"/>
    <w:rsid w:val="008B303E"/>
    <w:rPr>
      <w:b/>
      <w:i/>
      <w:sz w:val="24"/>
      <w:szCs w:val="24"/>
      <w:u w:val="single"/>
    </w:rPr>
  </w:style>
  <w:style w:type="character" w:styleId="SubtleReference">
    <w:name w:val="Subtle Reference"/>
    <w:basedOn w:val="DefaultParagraphFont"/>
    <w:uiPriority w:val="31"/>
    <w:rsid w:val="008B303E"/>
    <w:rPr>
      <w:sz w:val="24"/>
      <w:szCs w:val="24"/>
      <w:u w:val="single"/>
    </w:rPr>
  </w:style>
  <w:style w:type="character" w:styleId="IntenseReference">
    <w:name w:val="Intense Reference"/>
    <w:basedOn w:val="DefaultParagraphFont"/>
    <w:uiPriority w:val="32"/>
    <w:rsid w:val="008B303E"/>
    <w:rPr>
      <w:b/>
      <w:sz w:val="24"/>
      <w:u w:val="single"/>
    </w:rPr>
  </w:style>
  <w:style w:type="character" w:styleId="BookTitle">
    <w:name w:val="Book Title"/>
    <w:basedOn w:val="DefaultParagraphFont"/>
    <w:uiPriority w:val="33"/>
    <w:rsid w:val="008B303E"/>
    <w:rPr>
      <w:rFonts w:asciiTheme="majorHAnsi" w:eastAsiaTheme="majorEastAsia" w:hAnsiTheme="majorHAnsi"/>
      <w:b/>
      <w:i/>
      <w:sz w:val="24"/>
      <w:szCs w:val="24"/>
    </w:rPr>
  </w:style>
  <w:style w:type="paragraph" w:customStyle="1" w:styleId="a2">
    <w:name w:val="تيتر اول"/>
    <w:next w:val="Normal"/>
    <w:rsid w:val="008B303E"/>
    <w:pPr>
      <w:keepNext/>
      <w:widowControl w:val="0"/>
      <w:numPr>
        <w:ilvl w:val="1"/>
        <w:numId w:val="6"/>
      </w:numPr>
      <w:spacing w:before="400" w:after="400" w:afterAutospacing="0" w:line="276" w:lineRule="auto"/>
      <w:ind w:right="0"/>
      <w:jc w:val="left"/>
      <w:outlineLvl w:val="1"/>
    </w:pPr>
    <w:rPr>
      <w:rFonts w:eastAsia="Times New Roman"/>
      <w:b/>
      <w:bCs/>
      <w:color w:val="auto"/>
      <w:sz w:val="32"/>
      <w:szCs w:val="36"/>
      <w:lang w:bidi="fa-IR"/>
    </w:rPr>
  </w:style>
  <w:style w:type="paragraph" w:customStyle="1" w:styleId="af1">
    <w:name w:val="عنوان روی جلد"/>
    <w:basedOn w:val="Normal"/>
    <w:link w:val="Chara"/>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character" w:customStyle="1" w:styleId="Chara">
    <w:name w:val="عنوان روی جلد Char"/>
    <w:basedOn w:val="DefaultParagraphFont"/>
    <w:link w:val="af1"/>
    <w:rsid w:val="008B303E"/>
    <w:rPr>
      <w:rFonts w:eastAsia="Times New Roman"/>
      <w:b/>
      <w:bCs/>
      <w:color w:val="auto"/>
      <w:sz w:val="24"/>
      <w:szCs w:val="28"/>
      <w:lang w:bidi="fa-IR"/>
    </w:rPr>
  </w:style>
  <w:style w:type="paragraph" w:customStyle="1" w:styleId="Header1">
    <w:name w:val="Header1"/>
    <w:basedOn w:val="Normal"/>
    <w:link w:val="headerChar0"/>
    <w:rsid w:val="008B303E"/>
    <w:pPr>
      <w:widowControl w:val="0"/>
      <w:bidi w:val="0"/>
      <w:spacing w:before="0" w:beforeAutospacing="0" w:after="0" w:afterAutospacing="0" w:line="360" w:lineRule="auto"/>
      <w:ind w:left="0" w:right="0" w:firstLine="454"/>
    </w:pPr>
    <w:rPr>
      <w:rFonts w:eastAsia="Times New Roman" w:cs="B Nazanin"/>
      <w:color w:val="auto"/>
      <w:sz w:val="28"/>
      <w:lang w:bidi="fa-IR"/>
    </w:rPr>
  </w:style>
  <w:style w:type="character" w:customStyle="1" w:styleId="headerChar0">
    <w:name w:val="header Char"/>
    <w:basedOn w:val="DefaultParagraphFont"/>
    <w:link w:val="Header1"/>
    <w:rsid w:val="008B303E"/>
    <w:rPr>
      <w:rFonts w:eastAsia="Times New Roman"/>
      <w:color w:val="auto"/>
      <w:sz w:val="28"/>
      <w:lang w:bidi="fa-IR"/>
    </w:rPr>
  </w:style>
  <w:style w:type="character" w:customStyle="1" w:styleId="textChar0">
    <w:name w:val="text Char"/>
    <w:basedOn w:val="DefaultParagraphFont"/>
    <w:rsid w:val="008B303E"/>
    <w:rPr>
      <w:rFonts w:ascii="Times New Roman" w:eastAsia="Times New Roman" w:hAnsi="Times New Roman" w:cs="B Nazanin"/>
      <w:sz w:val="28"/>
      <w:szCs w:val="28"/>
    </w:rPr>
  </w:style>
  <w:style w:type="paragraph" w:customStyle="1" w:styleId="af2">
    <w:name w:val="فهرست اشکال و جداول"/>
    <w:basedOn w:val="TableofFigures"/>
    <w:rsid w:val="008B303E"/>
    <w:pPr>
      <w:tabs>
        <w:tab w:val="right" w:leader="dot" w:pos="8777"/>
      </w:tabs>
      <w:jc w:val="lowKashida"/>
    </w:pPr>
    <w:rPr>
      <w:rFonts w:eastAsia="Times New Roman" w:cs="B Zar"/>
      <w:sz w:val="20"/>
      <w:lang w:bidi="fa-IR"/>
    </w:rPr>
  </w:style>
  <w:style w:type="paragraph" w:customStyle="1" w:styleId="a3">
    <w:name w:val="تیتر چهار"/>
    <w:basedOn w:val="Normal"/>
    <w:rsid w:val="008B303E"/>
    <w:pPr>
      <w:keepNext/>
      <w:widowControl w:val="0"/>
      <w:numPr>
        <w:ilvl w:val="3"/>
        <w:numId w:val="6"/>
      </w:numPr>
      <w:spacing w:before="360" w:beforeAutospacing="0" w:after="360" w:afterAutospacing="0"/>
      <w:ind w:right="0"/>
      <w:jc w:val="lowKashida"/>
      <w:outlineLvl w:val="2"/>
    </w:pPr>
    <w:rPr>
      <w:rFonts w:eastAsia="Times New Roman" w:cs="B Nazanin"/>
      <w:b/>
      <w:bCs/>
      <w:color w:val="auto"/>
      <w:sz w:val="28"/>
      <w:szCs w:val="30"/>
      <w:lang w:bidi="fa-IR"/>
    </w:rPr>
  </w:style>
  <w:style w:type="paragraph" w:customStyle="1" w:styleId="eq">
    <w:name w:val="eq"/>
    <w:basedOn w:val="Normal"/>
    <w:link w:val="eqChar"/>
    <w:rsid w:val="008B303E"/>
    <w:pPr>
      <w:widowControl w:val="0"/>
      <w:spacing w:before="0" w:beforeAutospacing="0" w:after="0" w:afterAutospacing="0" w:line="360" w:lineRule="auto"/>
      <w:ind w:left="0" w:right="0" w:firstLine="454"/>
      <w:jc w:val="center"/>
    </w:pPr>
    <w:rPr>
      <w:rFonts w:ascii="Cambria Math" w:eastAsia="Times New Roman" w:hAnsi="Cambria Math" w:cs="B Nazanin"/>
      <w:color w:val="auto"/>
      <w:sz w:val="24"/>
      <w:szCs w:val="28"/>
      <w:lang w:bidi="fa-IR"/>
    </w:rPr>
  </w:style>
  <w:style w:type="character" w:customStyle="1" w:styleId="eqChar">
    <w:name w:val="eq Char"/>
    <w:basedOn w:val="DefaultParagraphFont"/>
    <w:link w:val="eq"/>
    <w:rsid w:val="008B303E"/>
    <w:rPr>
      <w:rFonts w:ascii="Cambria Math" w:eastAsia="Times New Roman" w:hAnsi="Cambria Math"/>
      <w:color w:val="auto"/>
      <w:sz w:val="24"/>
      <w:szCs w:val="28"/>
      <w:lang w:bidi="fa-IR"/>
    </w:rPr>
  </w:style>
  <w:style w:type="paragraph" w:customStyle="1" w:styleId="af3">
    <w:name w:val="فلوچارت"/>
    <w:rsid w:val="008B303E"/>
    <w:pPr>
      <w:bidi w:val="0"/>
      <w:spacing w:before="40" w:after="0" w:afterAutospacing="0" w:line="192" w:lineRule="auto"/>
      <w:ind w:left="0" w:right="0" w:firstLine="0"/>
      <w:jc w:val="center"/>
    </w:pPr>
    <w:rPr>
      <w:rFonts w:eastAsia="Times New Roman"/>
      <w:color w:val="auto"/>
      <w:sz w:val="20"/>
      <w:szCs w:val="20"/>
    </w:rPr>
  </w:style>
  <w:style w:type="paragraph" w:customStyle="1" w:styleId="af4">
    <w:name w:val="فصل"/>
    <w:next w:val="Normal"/>
    <w:rsid w:val="008B303E"/>
    <w:pPr>
      <w:widowControl w:val="0"/>
      <w:tabs>
        <w:tab w:val="center" w:pos="4253"/>
      </w:tabs>
      <w:spacing w:before="0" w:after="0" w:afterAutospacing="0" w:line="360" w:lineRule="auto"/>
      <w:ind w:left="0" w:right="0" w:firstLine="0"/>
      <w:jc w:val="center"/>
      <w:outlineLvl w:val="0"/>
    </w:pPr>
    <w:rPr>
      <w:rFonts w:eastAsia="Times New Roman" w:cs="B Titr"/>
      <w:b/>
      <w:bCs/>
      <w:color w:val="auto"/>
      <w:sz w:val="52"/>
      <w:szCs w:val="60"/>
      <w:lang w:bidi="fa-IR"/>
    </w:rPr>
  </w:style>
  <w:style w:type="paragraph" w:customStyle="1" w:styleId="af5">
    <w:name w:val="فرمول"/>
    <w:next w:val="Normal"/>
    <w:autoRedefine/>
    <w:rsid w:val="008B303E"/>
    <w:pPr>
      <w:spacing w:before="0" w:after="0" w:afterAutospacing="0"/>
      <w:ind w:left="0" w:right="0" w:firstLine="0"/>
      <w:jc w:val="mediumKashida"/>
    </w:pPr>
    <w:rPr>
      <w:rFonts w:ascii="Cambria Math" w:eastAsia="Times New Roman" w:hAnsi="Cambria Math" w:cs="Nazanin"/>
      <w:iCs/>
      <w:color w:val="auto"/>
      <w:sz w:val="20"/>
      <w:lang w:bidi="fa-IR"/>
    </w:rPr>
  </w:style>
  <w:style w:type="paragraph" w:customStyle="1" w:styleId="-">
    <w:name w:val="شکل - جدول"/>
    <w:basedOn w:val="Normal"/>
    <w:link w:val="-Char"/>
    <w:rsid w:val="008B303E"/>
    <w:pPr>
      <w:keepNext/>
      <w:keepLines/>
      <w:widowControl w:val="0"/>
      <w:spacing w:before="60" w:beforeAutospacing="0" w:after="120" w:afterAutospacing="0"/>
      <w:ind w:left="0" w:right="0"/>
      <w:jc w:val="center"/>
    </w:pPr>
    <w:rPr>
      <w:rFonts w:eastAsia="Times New Roman" w:cs="B Nazanin"/>
      <w:color w:val="auto"/>
      <w:sz w:val="18"/>
      <w:szCs w:val="20"/>
    </w:rPr>
  </w:style>
  <w:style w:type="paragraph" w:customStyle="1" w:styleId="af6">
    <w:name w:val="زيرنويس شکل"/>
    <w:next w:val="Normal"/>
    <w:autoRedefine/>
    <w:rsid w:val="008B303E"/>
    <w:pPr>
      <w:widowControl w:val="0"/>
      <w:adjustRightInd w:val="0"/>
      <w:snapToGrid w:val="0"/>
      <w:spacing w:before="0" w:after="0" w:afterAutospacing="0"/>
      <w:ind w:left="0" w:right="0" w:firstLine="0"/>
      <w:jc w:val="center"/>
      <w:outlineLvl w:val="5"/>
    </w:pPr>
    <w:rPr>
      <w:rFonts w:ascii="Thames New" w:eastAsia="Times New Roman" w:hAnsi="Thames New" w:cs="Zar"/>
      <w:b/>
      <w:bCs/>
      <w:color w:val="auto"/>
      <w:sz w:val="20"/>
      <w:szCs w:val="20"/>
      <w:lang w:bidi="fa-IR"/>
    </w:rPr>
  </w:style>
  <w:style w:type="paragraph" w:customStyle="1" w:styleId="af7">
    <w:name w:val="عنوان پايان‌نامه"/>
    <w:basedOn w:val="Normal"/>
    <w:next w:val="Normal"/>
    <w:rsid w:val="008B303E"/>
    <w:pPr>
      <w:widowControl w:val="0"/>
      <w:spacing w:before="0" w:beforeAutospacing="0" w:after="0" w:afterAutospacing="0"/>
      <w:ind w:left="0" w:right="0"/>
      <w:jc w:val="center"/>
    </w:pPr>
    <w:rPr>
      <w:rFonts w:eastAsia="Times New Roman" w:cs="B Titr"/>
      <w:b/>
      <w:bCs/>
      <w:color w:val="auto"/>
      <w:sz w:val="40"/>
      <w:szCs w:val="44"/>
      <w:lang w:bidi="fa-IR"/>
    </w:rPr>
  </w:style>
  <w:style w:type="paragraph" w:customStyle="1" w:styleId="a5">
    <w:name w:val="تيتر سوم"/>
    <w:basedOn w:val="Bullet3"/>
    <w:rsid w:val="008B303E"/>
    <w:pPr>
      <w:numPr>
        <w:ilvl w:val="0"/>
        <w:numId w:val="7"/>
      </w:numPr>
      <w:spacing w:before="360" w:line="288" w:lineRule="auto"/>
    </w:pPr>
    <w:rPr>
      <w:b/>
      <w:bCs/>
    </w:rPr>
  </w:style>
  <w:style w:type="paragraph" w:customStyle="1" w:styleId="af8">
    <w:name w:val="تيتر دوم"/>
    <w:next w:val="Normal"/>
    <w:rsid w:val="008B303E"/>
    <w:pPr>
      <w:keepNext/>
      <w:widowControl w:val="0"/>
      <w:spacing w:before="360" w:after="360" w:afterAutospacing="0"/>
      <w:ind w:left="0" w:right="0" w:firstLine="0"/>
      <w:jc w:val="lowKashida"/>
      <w:outlineLvl w:val="2"/>
    </w:pPr>
    <w:rPr>
      <w:rFonts w:eastAsia="Times New Roman"/>
      <w:b/>
      <w:bCs/>
      <w:color w:val="auto"/>
      <w:sz w:val="28"/>
      <w:szCs w:val="28"/>
    </w:rPr>
  </w:style>
  <w:style w:type="paragraph" w:customStyle="1" w:styleId="af9">
    <w:name w:val="پاورقي"/>
    <w:rsid w:val="008B303E"/>
    <w:pPr>
      <w:bidi w:val="0"/>
      <w:spacing w:before="0" w:after="0" w:afterAutospacing="0" w:line="20" w:lineRule="atLeast"/>
      <w:ind w:left="0" w:right="0" w:firstLine="0"/>
      <w:jc w:val="lowKashida"/>
    </w:pPr>
    <w:rPr>
      <w:rFonts w:eastAsia="Times New Roman"/>
      <w:color w:val="auto"/>
      <w:sz w:val="16"/>
      <w:szCs w:val="16"/>
      <w:lang w:val="de-DE" w:bidi="fa-IR"/>
    </w:rPr>
  </w:style>
  <w:style w:type="paragraph" w:customStyle="1" w:styleId="afa">
    <w:name w:val="بالانويس جدول"/>
    <w:next w:val="-"/>
    <w:rsid w:val="008B303E"/>
    <w:pPr>
      <w:keepNext/>
      <w:spacing w:before="120" w:afterAutospacing="0" w:line="204" w:lineRule="auto"/>
      <w:ind w:left="0" w:right="0" w:firstLine="0"/>
      <w:jc w:val="center"/>
      <w:outlineLvl w:val="7"/>
    </w:pPr>
    <w:rPr>
      <w:rFonts w:eastAsia="Times New Roman" w:cs="B Zar"/>
      <w:bCs/>
      <w:color w:val="auto"/>
      <w:sz w:val="18"/>
      <w:szCs w:val="20"/>
      <w:lang w:bidi="fa-IR"/>
    </w:rPr>
  </w:style>
  <w:style w:type="paragraph" w:customStyle="1" w:styleId="afb">
    <w:name w:val="عنوان فهرست"/>
    <w:basedOn w:val="Normal"/>
    <w:next w:val="Normal"/>
    <w:rsid w:val="008B303E"/>
    <w:pPr>
      <w:widowControl w:val="0"/>
      <w:spacing w:before="0" w:beforeAutospacing="0" w:after="240" w:afterAutospacing="0" w:line="360" w:lineRule="auto"/>
      <w:ind w:left="0" w:right="0" w:firstLine="454"/>
      <w:jc w:val="center"/>
    </w:pPr>
    <w:rPr>
      <w:rFonts w:eastAsia="Times New Roman" w:cs="B Nazanin"/>
      <w:b/>
      <w:bCs/>
      <w:color w:val="auto"/>
      <w:sz w:val="28"/>
      <w:szCs w:val="32"/>
      <w:lang w:bidi="fa-IR"/>
    </w:rPr>
  </w:style>
  <w:style w:type="paragraph" w:customStyle="1" w:styleId="Title1">
    <w:name w:val="Title1"/>
    <w:basedOn w:val="Normal"/>
    <w:rsid w:val="008B303E"/>
    <w:pPr>
      <w:spacing w:before="0" w:beforeAutospacing="0" w:after="300" w:afterAutospacing="0"/>
      <w:ind w:left="0" w:right="0"/>
      <w:jc w:val="center"/>
    </w:pPr>
    <w:rPr>
      <w:rFonts w:eastAsia="Times New Roman" w:cs="B Nazanin"/>
      <w:b/>
      <w:bCs/>
      <w:color w:val="auto"/>
      <w:sz w:val="32"/>
      <w:szCs w:val="36"/>
      <w:lang w:bidi="fa-IR"/>
    </w:rPr>
  </w:style>
  <w:style w:type="paragraph" w:customStyle="1" w:styleId="afc">
    <w:name w:val="متن پيوسته"/>
    <w:basedOn w:val="Normal"/>
    <w:rsid w:val="008B303E"/>
    <w:pPr>
      <w:spacing w:before="0" w:beforeAutospacing="0" w:after="0" w:afterAutospacing="0" w:line="288" w:lineRule="auto"/>
      <w:ind w:left="0" w:right="0"/>
      <w:jc w:val="lowKashida"/>
    </w:pPr>
    <w:rPr>
      <w:rFonts w:eastAsia="Times New Roman" w:cs="B Nazanin"/>
      <w:color w:val="auto"/>
      <w:sz w:val="24"/>
      <w:lang w:bidi="fa-IR"/>
    </w:rPr>
  </w:style>
  <w:style w:type="paragraph" w:customStyle="1" w:styleId="TextBody">
    <w:name w:val="TextBody"/>
    <w:basedOn w:val="Normal"/>
    <w:locked/>
    <w:rsid w:val="008B303E"/>
    <w:pPr>
      <w:spacing w:before="0" w:beforeAutospacing="0" w:after="0" w:afterAutospacing="0"/>
      <w:ind w:left="0" w:right="0"/>
      <w:jc w:val="lowKashida"/>
    </w:pPr>
    <w:rPr>
      <w:rFonts w:eastAsia="Times New Roman" w:cs="B Nazanin"/>
      <w:color w:val="auto"/>
      <w:sz w:val="24"/>
      <w:lang w:bidi="fa-IR"/>
    </w:rPr>
  </w:style>
  <w:style w:type="paragraph" w:customStyle="1" w:styleId="Bullet3">
    <w:name w:val="Bullet 3"/>
    <w:basedOn w:val="Normal"/>
    <w:locked/>
    <w:rsid w:val="008B303E"/>
    <w:pPr>
      <w:numPr>
        <w:ilvl w:val="1"/>
        <w:numId w:val="8"/>
      </w:numPr>
      <w:spacing w:before="0" w:beforeAutospacing="0" w:after="0" w:afterAutospacing="0"/>
      <w:ind w:right="0"/>
      <w:jc w:val="lowKashida"/>
    </w:pPr>
    <w:rPr>
      <w:rFonts w:eastAsia="Times New Roman" w:cs="B Nazanin"/>
      <w:color w:val="auto"/>
      <w:sz w:val="24"/>
      <w:lang w:bidi="fa-IR"/>
    </w:rPr>
  </w:style>
  <w:style w:type="paragraph" w:customStyle="1" w:styleId="afd">
    <w:name w:val="عنوان پايان‌نامه [داخلي]"/>
    <w:basedOn w:val="af7"/>
    <w:rsid w:val="008B303E"/>
  </w:style>
  <w:style w:type="character" w:customStyle="1" w:styleId="Charb">
    <w:name w:val="متن Char"/>
    <w:basedOn w:val="DefaultParagraphFont"/>
    <w:rsid w:val="008B303E"/>
    <w:rPr>
      <w:rFonts w:ascii="Times New Roman" w:eastAsia="Times New Roman" w:hAnsi="Times New Roman" w:cs="B Nazanin"/>
      <w:sz w:val="24"/>
      <w:szCs w:val="28"/>
    </w:rPr>
  </w:style>
  <w:style w:type="character" w:customStyle="1" w:styleId="-Char">
    <w:name w:val="شکل - جدول Char"/>
    <w:basedOn w:val="Charb"/>
    <w:link w:val="-"/>
    <w:rsid w:val="008B303E"/>
    <w:rPr>
      <w:rFonts w:ascii="Times New Roman" w:eastAsia="Times New Roman" w:hAnsi="Times New Roman" w:cs="B Nazanin"/>
      <w:color w:val="auto"/>
      <w:sz w:val="18"/>
      <w:szCs w:val="20"/>
    </w:rPr>
  </w:style>
  <w:style w:type="paragraph" w:customStyle="1" w:styleId="afe">
    <w:name w:val="متن ضخيم"/>
    <w:basedOn w:val="Normal"/>
    <w:link w:val="CharChar"/>
    <w:rsid w:val="008B303E"/>
    <w:pPr>
      <w:widowControl w:val="0"/>
      <w:spacing w:before="0" w:beforeAutospacing="0" w:after="0" w:afterAutospacing="0" w:line="360" w:lineRule="auto"/>
      <w:ind w:left="0" w:right="0" w:firstLine="454"/>
      <w:jc w:val="lowKashida"/>
    </w:pPr>
    <w:rPr>
      <w:rFonts w:eastAsia="Times New Roman" w:cs="B Nazanin"/>
      <w:b/>
      <w:bCs/>
      <w:color w:val="auto"/>
      <w:sz w:val="24"/>
      <w:szCs w:val="28"/>
    </w:rPr>
  </w:style>
  <w:style w:type="character" w:customStyle="1" w:styleId="CharChar">
    <w:name w:val="متن ضخيم Char Char"/>
    <w:basedOn w:val="Charb"/>
    <w:link w:val="afe"/>
    <w:rsid w:val="008B303E"/>
    <w:rPr>
      <w:rFonts w:ascii="Times New Roman" w:eastAsia="Times New Roman" w:hAnsi="Times New Roman" w:cs="B Nazanin"/>
      <w:b/>
      <w:bCs/>
      <w:color w:val="auto"/>
      <w:sz w:val="24"/>
      <w:szCs w:val="28"/>
    </w:rPr>
  </w:style>
  <w:style w:type="paragraph" w:customStyle="1" w:styleId="aff">
    <w:name w:val="متن روي جلد"/>
    <w:basedOn w:val="Normal"/>
    <w:link w:val="Charc"/>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paragraph" w:customStyle="1" w:styleId="aff0">
    <w:name w:val="تاريخ روي جلد"/>
    <w:basedOn w:val="Normal"/>
    <w:rsid w:val="008B303E"/>
    <w:pPr>
      <w:widowControl w:val="0"/>
      <w:spacing w:before="0" w:beforeAutospacing="0" w:after="0" w:afterAutospacing="0"/>
      <w:ind w:left="0" w:right="0" w:firstLine="454"/>
      <w:jc w:val="center"/>
    </w:pPr>
    <w:rPr>
      <w:rFonts w:eastAsia="Times New Roman" w:cs="B Nazanin"/>
      <w:b/>
      <w:bCs/>
      <w:color w:val="auto"/>
      <w:sz w:val="24"/>
      <w:lang w:bidi="fa-IR"/>
    </w:rPr>
  </w:style>
  <w:style w:type="paragraph" w:customStyle="1" w:styleId="aff1">
    <w:name w:val="تاريخ روي جلد انگليسي"/>
    <w:basedOn w:val="aff0"/>
    <w:rsid w:val="008B303E"/>
    <w:pPr>
      <w:bidi w:val="0"/>
    </w:pPr>
  </w:style>
  <w:style w:type="paragraph" w:customStyle="1" w:styleId="aff2">
    <w:name w:val="متن روي جلد انگليسي"/>
    <w:basedOn w:val="Normal"/>
    <w:rsid w:val="008B303E"/>
    <w:pPr>
      <w:bidi w:val="0"/>
      <w:spacing w:before="0" w:beforeAutospacing="0" w:after="0" w:afterAutospacing="0" w:line="288" w:lineRule="auto"/>
      <w:ind w:left="0" w:right="0"/>
      <w:jc w:val="center"/>
    </w:pPr>
    <w:rPr>
      <w:rFonts w:eastAsia="Times New Roman" w:cs="B Nazanin"/>
      <w:b/>
      <w:bCs/>
      <w:color w:val="auto"/>
      <w:sz w:val="28"/>
      <w:lang w:bidi="fa-IR"/>
    </w:rPr>
  </w:style>
  <w:style w:type="paragraph" w:customStyle="1" w:styleId="aff3">
    <w:name w:val="عنوان پايان‌نامه انگليسي"/>
    <w:basedOn w:val="Normal"/>
    <w:rsid w:val="008B303E"/>
    <w:pPr>
      <w:bidi w:val="0"/>
      <w:spacing w:before="240" w:beforeAutospacing="0" w:after="240" w:afterAutospacing="0"/>
      <w:ind w:left="0" w:right="0"/>
      <w:jc w:val="center"/>
    </w:pPr>
    <w:rPr>
      <w:rFonts w:eastAsia="Times New Roman" w:cs="B Nazanin"/>
      <w:b/>
      <w:bCs/>
      <w:color w:val="auto"/>
      <w:sz w:val="40"/>
      <w:szCs w:val="44"/>
    </w:rPr>
  </w:style>
  <w:style w:type="paragraph" w:customStyle="1" w:styleId="-0">
    <w:name w:val="شکل - جدول (راست چين)"/>
    <w:basedOn w:val="-"/>
    <w:rsid w:val="008B303E"/>
  </w:style>
  <w:style w:type="paragraph" w:customStyle="1" w:styleId="-1">
    <w:name w:val="شکل - جدول (چپ چين)"/>
    <w:basedOn w:val="-0"/>
    <w:rsid w:val="008B303E"/>
    <w:pPr>
      <w:jc w:val="right"/>
    </w:pPr>
  </w:style>
  <w:style w:type="paragraph" w:customStyle="1" w:styleId="-2">
    <w:name w:val="شکل - جدول (ضخيم)"/>
    <w:basedOn w:val="-"/>
    <w:rsid w:val="008B303E"/>
  </w:style>
  <w:style w:type="paragraph" w:customStyle="1" w:styleId="a4">
    <w:name w:val="عدد گذاري"/>
    <w:basedOn w:val="Normal"/>
    <w:rsid w:val="008B303E"/>
    <w:pPr>
      <w:numPr>
        <w:numId w:val="8"/>
      </w:numPr>
      <w:spacing w:before="0" w:beforeAutospacing="0" w:after="0" w:afterAutospacing="0" w:line="288" w:lineRule="auto"/>
      <w:ind w:right="0"/>
      <w:jc w:val="lowKashida"/>
    </w:pPr>
    <w:rPr>
      <w:rFonts w:eastAsia="Times New Roman" w:cs="B Nazanin"/>
      <w:color w:val="auto"/>
      <w:sz w:val="24"/>
    </w:rPr>
  </w:style>
  <w:style w:type="paragraph" w:customStyle="1" w:styleId="1">
    <w:name w:val="نشانه گذاري 1"/>
    <w:basedOn w:val="Normal"/>
    <w:rsid w:val="008B303E"/>
    <w:pPr>
      <w:widowControl w:val="0"/>
      <w:numPr>
        <w:numId w:val="9"/>
      </w:numPr>
      <w:tabs>
        <w:tab w:val="clear" w:pos="927"/>
        <w:tab w:val="num" w:pos="720"/>
      </w:tabs>
      <w:spacing w:before="0" w:beforeAutospacing="0" w:after="0" w:afterAutospacing="0" w:line="360" w:lineRule="auto"/>
      <w:ind w:left="720" w:right="0"/>
      <w:jc w:val="lowKashida"/>
    </w:pPr>
    <w:rPr>
      <w:rFonts w:eastAsia="Times New Roman" w:cs="B Nazanin"/>
      <w:color w:val="auto"/>
      <w:sz w:val="24"/>
      <w:szCs w:val="28"/>
    </w:rPr>
  </w:style>
  <w:style w:type="paragraph" w:customStyle="1" w:styleId="2">
    <w:name w:val="نشانه گذاري 2"/>
    <w:basedOn w:val="Normal"/>
    <w:rsid w:val="008B303E"/>
    <w:pPr>
      <w:widowControl w:val="0"/>
      <w:numPr>
        <w:ilvl w:val="1"/>
        <w:numId w:val="10"/>
      </w:numPr>
      <w:tabs>
        <w:tab w:val="clear" w:pos="2007"/>
        <w:tab w:val="num" w:pos="1440"/>
        <w:tab w:val="left" w:pos="1474"/>
      </w:tabs>
      <w:spacing w:before="0" w:beforeAutospacing="0" w:after="0" w:afterAutospacing="0" w:line="360" w:lineRule="auto"/>
      <w:ind w:left="1474" w:right="0" w:hanging="340"/>
      <w:jc w:val="lowKashida"/>
    </w:pPr>
    <w:rPr>
      <w:rFonts w:eastAsia="Times New Roman" w:cs="B Nazanin"/>
      <w:color w:val="auto"/>
      <w:sz w:val="24"/>
      <w:szCs w:val="28"/>
      <w:lang w:bidi="fa-IR"/>
    </w:rPr>
  </w:style>
  <w:style w:type="paragraph" w:customStyle="1" w:styleId="aff4">
    <w:name w:val="متن (انگليسي)"/>
    <w:basedOn w:val="Normal"/>
    <w:rsid w:val="008B303E"/>
    <w:pPr>
      <w:widowControl w:val="0"/>
      <w:bidi w:val="0"/>
      <w:spacing w:before="0" w:beforeAutospacing="0" w:after="0" w:afterAutospacing="0"/>
      <w:ind w:left="0" w:right="0" w:firstLine="454"/>
      <w:jc w:val="lowKashida"/>
    </w:pPr>
    <w:rPr>
      <w:rFonts w:eastAsia="Times New Roman" w:cs="B Nazanin"/>
      <w:color w:val="auto"/>
      <w:sz w:val="24"/>
      <w:szCs w:val="28"/>
    </w:rPr>
  </w:style>
  <w:style w:type="paragraph" w:customStyle="1" w:styleId="a">
    <w:name w:val="شماره گذاري مراجع"/>
    <w:basedOn w:val="aff4"/>
    <w:rsid w:val="008B303E"/>
    <w:pPr>
      <w:widowControl/>
      <w:numPr>
        <w:numId w:val="11"/>
      </w:numPr>
      <w:tabs>
        <w:tab w:val="clear" w:pos="720"/>
        <w:tab w:val="left" w:pos="357"/>
        <w:tab w:val="num" w:pos="927"/>
      </w:tabs>
      <w:spacing w:after="120"/>
      <w:ind w:left="357" w:hanging="357"/>
    </w:pPr>
    <w:rPr>
      <w:sz w:val="20"/>
      <w:szCs w:val="24"/>
      <w:lang w:bidi="fa-IR"/>
    </w:rPr>
  </w:style>
  <w:style w:type="character" w:styleId="EndnoteReference">
    <w:name w:val="endnote reference"/>
    <w:basedOn w:val="DefaultParagraphFont"/>
    <w:rsid w:val="008B303E"/>
    <w:rPr>
      <w:rFonts w:cs="B Nazanin"/>
      <w:vertAlign w:val="superscript"/>
    </w:rPr>
  </w:style>
  <w:style w:type="character" w:customStyle="1" w:styleId="Charc">
    <w:name w:val="متن روي جلد Char"/>
    <w:basedOn w:val="Charb"/>
    <w:link w:val="aff"/>
    <w:rsid w:val="008B303E"/>
    <w:rPr>
      <w:rFonts w:ascii="Times New Roman" w:eastAsia="Times New Roman" w:hAnsi="Times New Roman" w:cs="B Nazanin"/>
      <w:b/>
      <w:bCs/>
      <w:color w:val="auto"/>
      <w:sz w:val="24"/>
      <w:szCs w:val="28"/>
      <w:lang w:bidi="fa-IR"/>
    </w:rPr>
  </w:style>
  <w:style w:type="paragraph" w:customStyle="1" w:styleId="Style">
    <w:name w:val="Style"/>
    <w:rsid w:val="008B303E"/>
    <w:pPr>
      <w:widowControl w:val="0"/>
      <w:autoSpaceDE w:val="0"/>
      <w:autoSpaceDN w:val="0"/>
      <w:bidi w:val="0"/>
      <w:adjustRightInd w:val="0"/>
      <w:spacing w:before="0" w:after="0" w:afterAutospacing="0"/>
      <w:ind w:left="0" w:right="0" w:firstLine="0"/>
      <w:jc w:val="lowKashida"/>
    </w:pPr>
    <w:rPr>
      <w:rFonts w:eastAsia="Times New Roman" w:cs="Times New Roman"/>
      <w:color w:val="auto"/>
      <w:sz w:val="24"/>
    </w:rPr>
  </w:style>
  <w:style w:type="table" w:styleId="MediumShading2-Accent5">
    <w:name w:val="Medium Shading 2 Accent 5"/>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
    <w:name w:val="Medium Shading 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
    <w:name w:val="Colorful Grid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
    <w:name w:val="Medium List 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8B303E"/>
  </w:style>
  <w:style w:type="character" w:customStyle="1" w:styleId="style20">
    <w:name w:val="style_2"/>
    <w:basedOn w:val="DefaultParagraphFont"/>
    <w:rsid w:val="008B303E"/>
  </w:style>
  <w:style w:type="character" w:customStyle="1" w:styleId="style30">
    <w:name w:val="style_3"/>
    <w:basedOn w:val="DefaultParagraphFont"/>
    <w:rsid w:val="008B303E"/>
  </w:style>
  <w:style w:type="table" w:customStyle="1" w:styleId="LightGrid2">
    <w:name w:val="Light Grid2"/>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
    <w:name w:val="Medium Shading 22"/>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
    <w:name w:val="Light List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
    <w:name w:val="Style2"/>
    <w:uiPriority w:val="99"/>
    <w:rsid w:val="008B303E"/>
    <w:pPr>
      <w:numPr>
        <w:numId w:val="12"/>
      </w:numPr>
    </w:pPr>
  </w:style>
  <w:style w:type="numbering" w:customStyle="1" w:styleId="Style3">
    <w:name w:val="Style3"/>
    <w:uiPriority w:val="99"/>
    <w:rsid w:val="008B303E"/>
    <w:pPr>
      <w:numPr>
        <w:numId w:val="13"/>
      </w:numPr>
    </w:pPr>
  </w:style>
  <w:style w:type="table" w:customStyle="1" w:styleId="MediumList22">
    <w:name w:val="Medium List 22"/>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odyText">
    <w:name w:val="Body Text"/>
    <w:basedOn w:val="Normal"/>
    <w:link w:val="BodyTextChar"/>
    <w:rsid w:val="008B303E"/>
    <w:pPr>
      <w:spacing w:before="0" w:beforeAutospacing="0" w:after="0" w:afterAutospacing="0"/>
      <w:ind w:left="0" w:right="0"/>
    </w:pPr>
    <w:rPr>
      <w:rFonts w:eastAsia="Times New Roman" w:cs="Zar"/>
      <w:color w:val="auto"/>
      <w:sz w:val="32"/>
      <w:szCs w:val="32"/>
      <w:lang w:bidi="fa-IR"/>
    </w:rPr>
  </w:style>
  <w:style w:type="character" w:customStyle="1" w:styleId="BodyTextChar">
    <w:name w:val="Body Text Char"/>
    <w:basedOn w:val="DefaultParagraphFont"/>
    <w:link w:val="BodyText"/>
    <w:rsid w:val="008B303E"/>
    <w:rPr>
      <w:rFonts w:eastAsia="Times New Roman" w:cs="Zar"/>
      <w:color w:val="auto"/>
      <w:sz w:val="32"/>
      <w:szCs w:val="32"/>
      <w:lang w:bidi="fa-IR"/>
    </w:rPr>
  </w:style>
  <w:style w:type="paragraph" w:customStyle="1" w:styleId="CaptionFigure">
    <w:name w:val="Caption_Figure"/>
    <w:basedOn w:val="Normal"/>
    <w:next w:val="Normal"/>
    <w:rsid w:val="008B303E"/>
    <w:pPr>
      <w:spacing w:before="0" w:beforeAutospacing="0" w:after="240" w:afterAutospacing="0"/>
      <w:ind w:left="0" w:right="0"/>
      <w:jc w:val="center"/>
    </w:pPr>
    <w:rPr>
      <w:rFonts w:ascii="Calibri" w:eastAsia="Times New Roman" w:hAnsi="Calibri" w:cs="B Nazanin"/>
      <w:b/>
      <w:bCs/>
      <w:color w:val="auto"/>
      <w:lang w:bidi="fa-IR"/>
    </w:rPr>
  </w:style>
  <w:style w:type="paragraph" w:customStyle="1" w:styleId="Figures">
    <w:name w:val="Figures"/>
    <w:next w:val="CaptionFigure"/>
    <w:rsid w:val="008B303E"/>
    <w:pPr>
      <w:keepNext/>
      <w:spacing w:before="360" w:after="120" w:afterAutospacing="0"/>
      <w:ind w:left="0" w:right="0" w:firstLine="0"/>
      <w:jc w:val="center"/>
    </w:pPr>
    <w:rPr>
      <w:rFonts w:eastAsia="Times New Roman" w:cs="Nazanin"/>
      <w:noProof/>
      <w:color w:val="auto"/>
      <w:sz w:val="24"/>
      <w:szCs w:val="28"/>
    </w:rPr>
  </w:style>
  <w:style w:type="paragraph" w:customStyle="1" w:styleId="NewParagraph">
    <w:name w:val="NewParagraph"/>
    <w:basedOn w:val="Normal"/>
    <w:rsid w:val="008B303E"/>
    <w:pPr>
      <w:spacing w:before="120" w:beforeAutospacing="0" w:after="0" w:afterAutospacing="0"/>
      <w:ind w:left="0" w:right="0" w:firstLine="288"/>
    </w:pPr>
    <w:rPr>
      <w:rFonts w:ascii="Calibri" w:eastAsia="Times New Roman" w:hAnsi="Calibri" w:cs="B Nazanin"/>
      <w:color w:val="auto"/>
      <w:sz w:val="24"/>
      <w:szCs w:val="28"/>
    </w:rPr>
  </w:style>
  <w:style w:type="paragraph" w:customStyle="1" w:styleId="CaptionTable">
    <w:name w:val="Caption_Table"/>
    <w:basedOn w:val="Normal"/>
    <w:next w:val="Normal"/>
    <w:rsid w:val="008B303E"/>
    <w:pPr>
      <w:keepNext/>
      <w:spacing w:before="240" w:beforeAutospacing="0" w:after="0" w:afterAutospacing="0"/>
      <w:ind w:left="0" w:right="0"/>
      <w:jc w:val="center"/>
    </w:pPr>
    <w:rPr>
      <w:rFonts w:ascii="Calibri" w:eastAsia="Times New Roman" w:hAnsi="Calibri" w:cs="B Nazanin"/>
      <w:b/>
      <w:bCs/>
      <w:color w:val="auto"/>
      <w:lang w:bidi="fa-IR"/>
    </w:rPr>
  </w:style>
  <w:style w:type="paragraph" w:customStyle="1" w:styleId="Tables">
    <w:name w:val="Tables"/>
    <w:basedOn w:val="Normal"/>
    <w:rsid w:val="008B303E"/>
    <w:pPr>
      <w:spacing w:before="0" w:beforeAutospacing="0" w:after="0" w:afterAutospacing="0"/>
      <w:ind w:left="0" w:right="0"/>
      <w:jc w:val="center"/>
    </w:pPr>
    <w:rPr>
      <w:rFonts w:ascii="Calibri" w:eastAsia="Times New Roman" w:hAnsi="Calibri" w:cs="B Nazanin"/>
      <w:color w:val="auto"/>
      <w:sz w:val="24"/>
      <w:szCs w:val="28"/>
    </w:rPr>
  </w:style>
  <w:style w:type="paragraph" w:customStyle="1" w:styleId="HeadingAppendix">
    <w:name w:val="Heading_Appendix"/>
    <w:basedOn w:val="Heading1"/>
    <w:next w:val="NewParagraph"/>
    <w:rsid w:val="008B303E"/>
    <w:pPr>
      <w:keepLines w:val="0"/>
      <w:pageBreakBefore/>
      <w:numPr>
        <w:numId w:val="14"/>
      </w:numPr>
      <w:tabs>
        <w:tab w:val="clear" w:pos="1418"/>
        <w:tab w:val="num" w:pos="1557"/>
      </w:tabs>
      <w:spacing w:beforeAutospacing="0" w:after="240" w:afterAutospacing="0"/>
      <w:ind w:left="1559" w:right="0" w:hanging="1559"/>
      <w:jc w:val="lowKashida"/>
    </w:pPr>
    <w:rPr>
      <w:rFonts w:ascii="Calibri" w:hAnsi="Calibri" w:cs="B Titr"/>
      <w:b/>
      <w:bCs/>
      <w:color w:val="auto"/>
      <w:kern w:val="32"/>
      <w:sz w:val="36"/>
      <w:szCs w:val="36"/>
      <w:lang w:bidi="fa-IR"/>
    </w:rPr>
  </w:style>
  <w:style w:type="table" w:styleId="LightShading-Accent2">
    <w:name w:val="Light Shading Accent 2"/>
    <w:basedOn w:val="TableNormal"/>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customStyle="1" w:styleId="aff5">
    <w:name w:val="جدول"/>
    <w:link w:val="Chard"/>
    <w:autoRedefine/>
    <w:rsid w:val="008B303E"/>
    <w:pPr>
      <w:spacing w:before="0" w:after="200" w:afterAutospacing="0" w:line="276" w:lineRule="auto"/>
      <w:ind w:left="0" w:right="0" w:firstLine="0"/>
      <w:jc w:val="center"/>
    </w:pPr>
    <w:rPr>
      <w:rFonts w:ascii="B Zar" w:eastAsiaTheme="majorEastAsia" w:hAnsi="B Zar" w:cs="B Zar"/>
      <w:b/>
      <w:bCs/>
      <w:color w:val="auto"/>
      <w:sz w:val="28"/>
      <w:szCs w:val="20"/>
      <w:lang w:bidi="fa-IR"/>
    </w:rPr>
  </w:style>
  <w:style w:type="character" w:customStyle="1" w:styleId="Chard">
    <w:name w:val="جدول Char"/>
    <w:basedOn w:val="DefaultParagraphFont"/>
    <w:link w:val="aff5"/>
    <w:rsid w:val="008B303E"/>
    <w:rPr>
      <w:rFonts w:ascii="B Zar" w:eastAsiaTheme="majorEastAsia" w:hAnsi="B Zar" w:cs="B Zar"/>
      <w:b/>
      <w:bCs/>
      <w:color w:val="auto"/>
      <w:sz w:val="28"/>
      <w:szCs w:val="20"/>
      <w:lang w:bidi="fa-IR"/>
    </w:rPr>
  </w:style>
  <w:style w:type="character" w:customStyle="1" w:styleId="st">
    <w:name w:val="st"/>
    <w:basedOn w:val="DefaultParagraphFont"/>
    <w:rsid w:val="008B303E"/>
  </w:style>
  <w:style w:type="character" w:customStyle="1" w:styleId="normaltext">
    <w:name w:val="normaltext"/>
    <w:basedOn w:val="DefaultParagraphFont"/>
    <w:rsid w:val="008B303E"/>
  </w:style>
  <w:style w:type="paragraph" w:customStyle="1" w:styleId="Default">
    <w:name w:val="Default"/>
    <w:rsid w:val="008B303E"/>
    <w:pPr>
      <w:autoSpaceDE w:val="0"/>
      <w:autoSpaceDN w:val="0"/>
      <w:bidi w:val="0"/>
      <w:adjustRightInd w:val="0"/>
      <w:spacing w:before="0" w:after="0" w:afterAutospacing="0"/>
      <w:ind w:left="0" w:right="0" w:firstLine="0"/>
      <w:jc w:val="left"/>
    </w:pPr>
    <w:rPr>
      <w:rFonts w:cs="Times New Roman"/>
      <w:sz w:val="24"/>
    </w:rPr>
  </w:style>
  <w:style w:type="paragraph" w:customStyle="1" w:styleId="Ttext">
    <w:name w:val="Ttext"/>
    <w:basedOn w:val="Normal"/>
    <w:link w:val="TtextChar2"/>
    <w:autoRedefine/>
    <w:rsid w:val="008B303E"/>
    <w:pPr>
      <w:widowControl w:val="0"/>
      <w:autoSpaceDE w:val="0"/>
      <w:autoSpaceDN w:val="0"/>
      <w:spacing w:before="0" w:beforeAutospacing="0" w:after="0" w:afterAutospacing="0" w:line="288" w:lineRule="auto"/>
      <w:ind w:left="0" w:right="0" w:firstLine="72"/>
      <w:jc w:val="lowKashida"/>
    </w:pPr>
    <w:rPr>
      <w:rFonts w:eastAsia="MS Mincho" w:cs="Zar"/>
      <w:b/>
      <w:color w:val="auto"/>
      <w:sz w:val="26"/>
      <w:szCs w:val="26"/>
      <w:lang w:bidi="fa-IR"/>
    </w:rPr>
  </w:style>
  <w:style w:type="character" w:customStyle="1" w:styleId="TtextChar2">
    <w:name w:val="Ttext Char2"/>
    <w:basedOn w:val="DefaultParagraphFont"/>
    <w:link w:val="Ttext"/>
    <w:rsid w:val="008B303E"/>
    <w:rPr>
      <w:rFonts w:eastAsia="MS Mincho" w:cs="Zar"/>
      <w:b/>
      <w:color w:val="auto"/>
      <w:sz w:val="26"/>
      <w:szCs w:val="26"/>
      <w:lang w:bidi="fa-IR"/>
    </w:rPr>
  </w:style>
  <w:style w:type="paragraph" w:customStyle="1" w:styleId="TabstractChar">
    <w:name w:val="Tabstract Char"/>
    <w:basedOn w:val="Normal"/>
    <w:link w:val="TabstractCharChar"/>
    <w:rsid w:val="008B303E"/>
    <w:pPr>
      <w:widowControl w:val="0"/>
      <w:spacing w:before="0" w:beforeAutospacing="0" w:after="0" w:afterAutospacing="0" w:line="288" w:lineRule="auto"/>
      <w:ind w:left="0" w:right="0" w:firstLine="567"/>
    </w:pPr>
    <w:rPr>
      <w:rFonts w:eastAsia="MS Mincho" w:cs="Mitra"/>
      <w:sz w:val="24"/>
      <w:szCs w:val="26"/>
    </w:rPr>
  </w:style>
  <w:style w:type="character" w:customStyle="1" w:styleId="TabstractCharChar">
    <w:name w:val="Tabstract Char Char"/>
    <w:basedOn w:val="DefaultParagraphFont"/>
    <w:link w:val="TabstractChar"/>
    <w:rsid w:val="008B303E"/>
    <w:rPr>
      <w:rFonts w:eastAsia="MS Mincho" w:cs="Mitra"/>
      <w:sz w:val="24"/>
      <w:szCs w:val="26"/>
    </w:rPr>
  </w:style>
  <w:style w:type="character" w:customStyle="1" w:styleId="BodyTextChar1">
    <w:name w:val="Body Text Char1"/>
    <w:rsid w:val="008B303E"/>
    <w:rPr>
      <w:sz w:val="24"/>
      <w:szCs w:val="24"/>
    </w:rPr>
  </w:style>
  <w:style w:type="paragraph" w:customStyle="1" w:styleId="MT">
    <w:name w:val="MT"/>
    <w:basedOn w:val="Normal"/>
    <w:rsid w:val="008B303E"/>
    <w:pPr>
      <w:spacing w:before="0" w:beforeAutospacing="0" w:after="0" w:afterAutospacing="0" w:line="288" w:lineRule="auto"/>
      <w:ind w:left="0" w:right="0" w:firstLine="284"/>
    </w:pPr>
    <w:rPr>
      <w:rFonts w:eastAsia="Times New Roman" w:cs="B Mitra"/>
      <w:b/>
      <w:noProof/>
      <w:color w:val="auto"/>
      <w:szCs w:val="26"/>
    </w:rPr>
  </w:style>
  <w:style w:type="character" w:customStyle="1" w:styleId="style10pt">
    <w:name w:val="style10pt"/>
    <w:rsid w:val="008B303E"/>
  </w:style>
  <w:style w:type="character" w:customStyle="1" w:styleId="italic">
    <w:name w:val="italic"/>
    <w:rsid w:val="008B303E"/>
  </w:style>
  <w:style w:type="character" w:customStyle="1" w:styleId="bold">
    <w:name w:val="bold"/>
    <w:rsid w:val="008B303E"/>
  </w:style>
  <w:style w:type="character" w:customStyle="1" w:styleId="A30">
    <w:name w:val="A3"/>
    <w:uiPriority w:val="99"/>
    <w:rsid w:val="008B303E"/>
    <w:rPr>
      <w:rFonts w:ascii="Adobe Garamond Pro Bold" w:hAnsi="Adobe Garamond Pro Bold" w:cs="Adobe Garamond Pro Bold" w:hint="default"/>
      <w:b/>
      <w:bCs/>
      <w:i/>
      <w:iCs/>
      <w:color w:val="000000"/>
    </w:rPr>
  </w:style>
  <w:style w:type="character" w:customStyle="1" w:styleId="CommentTextChar1">
    <w:name w:val="Comment Text Char1"/>
    <w:basedOn w:val="DefaultParagraphFont"/>
    <w:uiPriority w:val="99"/>
    <w:rsid w:val="008B303E"/>
    <w:rPr>
      <w:sz w:val="20"/>
      <w:szCs w:val="20"/>
    </w:rPr>
  </w:style>
  <w:style w:type="character" w:customStyle="1" w:styleId="CommentSubjectChar1">
    <w:name w:val="Comment Subject Char1"/>
    <w:basedOn w:val="CommentTextChar1"/>
    <w:uiPriority w:val="99"/>
    <w:rsid w:val="008B303E"/>
    <w:rPr>
      <w:b/>
      <w:bCs/>
      <w:sz w:val="20"/>
      <w:szCs w:val="20"/>
    </w:rPr>
  </w:style>
  <w:style w:type="character" w:customStyle="1" w:styleId="apple-style-span">
    <w:name w:val="apple-style-span"/>
    <w:rsid w:val="008B303E"/>
  </w:style>
  <w:style w:type="character" w:customStyle="1" w:styleId="addmd1">
    <w:name w:val="addmd1"/>
    <w:rsid w:val="008B303E"/>
    <w:rPr>
      <w:rFonts w:ascii="Arial" w:hAnsi="Arial" w:cs="Arial" w:hint="default"/>
      <w:sz w:val="20"/>
      <w:szCs w:val="20"/>
    </w:rPr>
  </w:style>
  <w:style w:type="paragraph" w:customStyle="1" w:styleId="Style4">
    <w:name w:val="Style4"/>
    <w:rsid w:val="008B303E"/>
    <w:pPr>
      <w:spacing w:before="240" w:after="240" w:afterAutospacing="0" w:line="276" w:lineRule="auto"/>
      <w:ind w:left="0" w:right="0" w:firstLine="0"/>
      <w:jc w:val="left"/>
    </w:pPr>
    <w:rPr>
      <w:rFonts w:asciiTheme="minorHAnsi" w:eastAsiaTheme="minorEastAsia" w:hAnsiTheme="minorHAnsi" w:cs="Times New Roman"/>
      <w:b/>
      <w:bCs/>
      <w:i/>
      <w:color w:val="auto"/>
      <w:sz w:val="24"/>
      <w:szCs w:val="26"/>
    </w:rPr>
  </w:style>
  <w:style w:type="character" w:customStyle="1" w:styleId="Style1Char1">
    <w:name w:val="Style1 Char1"/>
    <w:rsid w:val="008B303E"/>
    <w:rPr>
      <w:rFonts w:cs="B Nazanin"/>
      <w:sz w:val="22"/>
      <w:szCs w:val="26"/>
      <w:lang w:eastAsia="zh-CN"/>
    </w:rPr>
  </w:style>
  <w:style w:type="character" w:customStyle="1" w:styleId="StyleComplexNazanin14pt">
    <w:name w:val="Style (Complex) Nazanin 14 pt"/>
    <w:rsid w:val="008B303E"/>
    <w:rPr>
      <w:rFonts w:ascii="Times New Roman" w:hAnsi="Times New Roman" w:cs="Nazanin"/>
      <w:sz w:val="22"/>
      <w:szCs w:val="28"/>
    </w:rPr>
  </w:style>
  <w:style w:type="paragraph" w:customStyle="1" w:styleId="msotitle3">
    <w:name w:val="msotitle3"/>
    <w:rsid w:val="008B303E"/>
    <w:pPr>
      <w:bidi w:val="0"/>
      <w:spacing w:before="0" w:after="0" w:afterAutospacing="0" w:line="360" w:lineRule="auto"/>
      <w:ind w:left="0" w:right="0" w:firstLine="0"/>
      <w:jc w:val="left"/>
    </w:pPr>
    <w:rPr>
      <w:rFonts w:ascii="Perpetua" w:eastAsia="Times New Roman" w:hAnsi="Perpetua" w:cs="Times New Roman"/>
      <w:kern w:val="28"/>
      <w:sz w:val="28"/>
      <w:szCs w:val="28"/>
    </w:rPr>
  </w:style>
  <w:style w:type="paragraph" w:customStyle="1" w:styleId="msoorganizationname">
    <w:name w:val="msoorganizationname"/>
    <w:rsid w:val="008B303E"/>
    <w:pPr>
      <w:bidi w:val="0"/>
      <w:spacing w:before="0" w:after="0" w:afterAutospacing="0"/>
      <w:ind w:left="0" w:right="0" w:firstLine="0"/>
      <w:jc w:val="left"/>
    </w:pPr>
    <w:rPr>
      <w:rFonts w:ascii="Eras Bold ITC" w:eastAsia="Times New Roman" w:hAnsi="Eras Bold ITC" w:cs="Times New Roman"/>
      <w:caps/>
      <w:kern w:val="28"/>
      <w:sz w:val="17"/>
      <w:szCs w:val="17"/>
    </w:rPr>
  </w:style>
  <w:style w:type="numbering" w:customStyle="1" w:styleId="NoList11">
    <w:name w:val="No List11"/>
    <w:next w:val="NoList"/>
    <w:uiPriority w:val="99"/>
    <w:semiHidden/>
    <w:unhideWhenUsed/>
    <w:rsid w:val="008B303E"/>
  </w:style>
  <w:style w:type="character" w:customStyle="1" w:styleId="MTConvertedEquation">
    <w:name w:val="MTConvertedEquation"/>
    <w:rsid w:val="008B303E"/>
    <w:rPr>
      <w:rFonts w:ascii="Times New Roman" w:eastAsia="Times New Roman" w:hAnsi="Times New Roman" w:cs="B Lotus"/>
      <w:sz w:val="28"/>
      <w:szCs w:val="28"/>
    </w:rPr>
  </w:style>
  <w:style w:type="numbering" w:customStyle="1" w:styleId="NoList2">
    <w:name w:val="No List2"/>
    <w:next w:val="NoList"/>
    <w:uiPriority w:val="99"/>
    <w:semiHidden/>
    <w:unhideWhenUsed/>
    <w:rsid w:val="008B303E"/>
  </w:style>
  <w:style w:type="numbering" w:customStyle="1" w:styleId="NoList111">
    <w:name w:val="No List111"/>
    <w:next w:val="NoList"/>
    <w:uiPriority w:val="99"/>
    <w:semiHidden/>
    <w:unhideWhenUsed/>
    <w:rsid w:val="008B303E"/>
  </w:style>
  <w:style w:type="table" w:customStyle="1" w:styleId="LightShading11">
    <w:name w:val="Light Shading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alloonTextChar1">
    <w:name w:val="Balloon Text Char1"/>
    <w:uiPriority w:val="99"/>
    <w:semiHidden/>
    <w:rsid w:val="008B303E"/>
    <w:rPr>
      <w:rFonts w:ascii="Tahoma" w:eastAsia="Times New Roman" w:hAnsi="Tahoma" w:cs="Tahoma" w:hint="default"/>
      <w:sz w:val="16"/>
      <w:szCs w:val="16"/>
      <w:lang w:bidi="ar-SA"/>
    </w:rPr>
  </w:style>
  <w:style w:type="table" w:customStyle="1" w:styleId="LightShading2">
    <w:name w:val="Light Shading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
    <w:name w:val="No List3"/>
    <w:next w:val="NoList"/>
    <w:uiPriority w:val="99"/>
    <w:semiHidden/>
    <w:unhideWhenUsed/>
    <w:rsid w:val="008B303E"/>
  </w:style>
  <w:style w:type="paragraph" w:customStyle="1" w:styleId="textview">
    <w:name w:val="textview"/>
    <w:basedOn w:val="Normal"/>
    <w:rsid w:val="008B303E"/>
    <w:pPr>
      <w:bidi w:val="0"/>
      <w:ind w:left="0" w:right="0"/>
      <w:jc w:val="left"/>
    </w:pPr>
    <w:rPr>
      <w:rFonts w:eastAsia="Times New Roman" w:cs="Times New Roman"/>
      <w:color w:val="auto"/>
      <w:sz w:val="24"/>
    </w:rPr>
  </w:style>
  <w:style w:type="table" w:customStyle="1" w:styleId="TableGrid4">
    <w:name w:val="Table Grid4"/>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1">
    <w:name w:val="Heading 1 Char1"/>
    <w:aliases w:val="Heading 11 Char1,Heading 1 Char Char Char Char Char Char Char Char1,Heading 1 Char Char Char Char Char Char Char2"/>
    <w:basedOn w:val="DefaultParagraphFont"/>
    <w:uiPriority w:val="9"/>
    <w:rsid w:val="008B303E"/>
    <w:rPr>
      <w:rFonts w:asciiTheme="majorHAnsi" w:eastAsiaTheme="majorEastAsia" w:hAnsiTheme="majorHAnsi" w:cstheme="majorBidi"/>
      <w:b/>
      <w:bCs/>
      <w:color w:val="2E74B5" w:themeColor="accent1" w:themeShade="BF"/>
      <w:sz w:val="28"/>
      <w:szCs w:val="28"/>
      <w:lang w:bidi="en-US"/>
    </w:rPr>
  </w:style>
  <w:style w:type="character" w:customStyle="1" w:styleId="FootnoteTextChar1">
    <w:name w:val="Footnote Text Char1"/>
    <w:aliases w:val="Char Char Char Char1"/>
    <w:basedOn w:val="DefaultParagraphFont"/>
    <w:uiPriority w:val="99"/>
    <w:semiHidden/>
    <w:rsid w:val="008B303E"/>
    <w:rPr>
      <w:sz w:val="20"/>
      <w:szCs w:val="20"/>
    </w:rPr>
  </w:style>
  <w:style w:type="paragraph" w:customStyle="1" w:styleId="aff6">
    <w:name w:val="فهرست نمودارها"/>
    <w:basedOn w:val="Normal"/>
    <w:rsid w:val="008B303E"/>
    <w:pPr>
      <w:spacing w:before="0" w:beforeAutospacing="0" w:after="200" w:afterAutospacing="0"/>
      <w:ind w:left="0" w:right="0"/>
      <w:jc w:val="center"/>
    </w:pPr>
    <w:rPr>
      <w:rFonts w:eastAsia="Times New Roman" w:cs="B Mitra"/>
      <w:b/>
      <w:bCs/>
      <w:color w:val="auto"/>
      <w:szCs w:val="20"/>
    </w:rPr>
  </w:style>
  <w:style w:type="paragraph" w:customStyle="1" w:styleId="aff7">
    <w:name w:val="فهرست جداول"/>
    <w:basedOn w:val="aff6"/>
    <w:rsid w:val="008B303E"/>
  </w:style>
  <w:style w:type="table" w:customStyle="1" w:styleId="MediumGrid31">
    <w:name w:val="Medium Grid 3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1">
    <w:name w:val="Medium Grid 31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2">
    <w:name w:val="No List12"/>
    <w:next w:val="NoList"/>
    <w:uiPriority w:val="99"/>
    <w:semiHidden/>
    <w:unhideWhenUsed/>
    <w:rsid w:val="008B303E"/>
  </w:style>
  <w:style w:type="numbering" w:customStyle="1" w:styleId="NoList21">
    <w:name w:val="No List21"/>
    <w:next w:val="NoList"/>
    <w:uiPriority w:val="99"/>
    <w:semiHidden/>
    <w:unhideWhenUsed/>
    <w:rsid w:val="008B303E"/>
  </w:style>
  <w:style w:type="numbering" w:customStyle="1" w:styleId="NoList1111">
    <w:name w:val="No List1111"/>
    <w:next w:val="NoList"/>
    <w:uiPriority w:val="99"/>
    <w:semiHidden/>
    <w:unhideWhenUsed/>
    <w:rsid w:val="008B303E"/>
  </w:style>
  <w:style w:type="table" w:customStyle="1" w:styleId="TableGrid111">
    <w:name w:val="Table Grid111"/>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
    <w:name w:val="Table Grid31"/>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
    <w:name w:val="No List31"/>
    <w:next w:val="NoList"/>
    <w:uiPriority w:val="99"/>
    <w:semiHidden/>
    <w:unhideWhenUsed/>
    <w:rsid w:val="008B303E"/>
  </w:style>
  <w:style w:type="table" w:customStyle="1" w:styleId="TableGrid41">
    <w:name w:val="Table Grid4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4">
    <w:name w:val="No List4"/>
    <w:next w:val="NoList"/>
    <w:uiPriority w:val="99"/>
    <w:semiHidden/>
    <w:unhideWhenUsed/>
    <w:rsid w:val="008B303E"/>
  </w:style>
  <w:style w:type="table" w:customStyle="1" w:styleId="10">
    <w:name w:val="جدول خاكستري1"/>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table" w:customStyle="1" w:styleId="LightGrid-Accent111">
    <w:name w:val="Light Grid - Accent 1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
    <w:name w:val="Medium Shading 2 - Accent 51"/>
    <w:basedOn w:val="TableNormal"/>
    <w:next w:val="MediumShading2-Accent5"/>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1">
    <w:name w:val="Medium List 21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1">
    <w:name w:val="Medium Shading 21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2">
    <w:name w:val="Light Shading12"/>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
    <w:name w:val="Light Grid1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1">
    <w:name w:val="Colorful Grid1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1">
    <w:name w:val="Medium List 1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Grid21">
    <w:name w:val="Light Grid2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1">
    <w:name w:val="Medium Shading 2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1">
    <w:name w:val="Light List1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1">
    <w:name w:val="Style21"/>
    <w:uiPriority w:val="99"/>
    <w:rsid w:val="008B303E"/>
  </w:style>
  <w:style w:type="table" w:customStyle="1" w:styleId="MediumList221">
    <w:name w:val="Medium List 221"/>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Accent21">
    <w:name w:val="Light Shading - Accent 21"/>
    <w:basedOn w:val="TableNormal"/>
    <w:next w:val="LightShading-Accent2"/>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numbering" w:customStyle="1" w:styleId="NoList13">
    <w:name w:val="No List13"/>
    <w:next w:val="NoList"/>
    <w:uiPriority w:val="99"/>
    <w:semiHidden/>
    <w:unhideWhenUsed/>
    <w:rsid w:val="008B303E"/>
  </w:style>
  <w:style w:type="numbering" w:customStyle="1" w:styleId="NoList112">
    <w:name w:val="No List112"/>
    <w:next w:val="NoList"/>
    <w:uiPriority w:val="99"/>
    <w:semiHidden/>
    <w:unhideWhenUsed/>
    <w:rsid w:val="008B303E"/>
  </w:style>
  <w:style w:type="numbering" w:customStyle="1" w:styleId="NoList22">
    <w:name w:val="No List22"/>
    <w:next w:val="NoList"/>
    <w:uiPriority w:val="99"/>
    <w:semiHidden/>
    <w:unhideWhenUsed/>
    <w:rsid w:val="008B303E"/>
  </w:style>
  <w:style w:type="numbering" w:customStyle="1" w:styleId="NoList1112">
    <w:name w:val="No List1112"/>
    <w:next w:val="NoList"/>
    <w:uiPriority w:val="99"/>
    <w:semiHidden/>
    <w:unhideWhenUsed/>
    <w:rsid w:val="008B303E"/>
  </w:style>
  <w:style w:type="table" w:customStyle="1" w:styleId="TableGrid112">
    <w:name w:val="Table Grid112"/>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B303E"/>
    <w:pPr>
      <w:bidi w:val="0"/>
      <w:spacing w:before="0" w:after="0" w:afterAutospacing="0"/>
      <w:ind w:right="0" w:firstLine="0"/>
    </w:pPr>
    <w:rPr>
      <w:rFonts w:ascii="Calibri" w:eastAsia="Calibri" w:hAnsi="Calibri" w:cs="Arial"/>
      <w:color w:val="auto"/>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
    <w:name w:val="Light Shading11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2">
    <w:name w:val="Table Grid32"/>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2">
    <w:name w:val="No List32"/>
    <w:next w:val="NoList"/>
    <w:uiPriority w:val="99"/>
    <w:semiHidden/>
    <w:unhideWhenUsed/>
    <w:rsid w:val="008B303E"/>
  </w:style>
  <w:style w:type="table" w:customStyle="1" w:styleId="TableGrid42">
    <w:name w:val="Table Grid42"/>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1">
    <w:name w:val="Table Grid5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2">
    <w:name w:val="Light List Accent 2"/>
    <w:basedOn w:val="TableNormal"/>
    <w:uiPriority w:val="61"/>
    <w:rsid w:val="008B303E"/>
    <w:pPr>
      <w:bidi w:val="0"/>
      <w:spacing w:before="0" w:after="0" w:afterAutospacing="0"/>
      <w:ind w:left="0" w:right="0" w:firstLine="0"/>
      <w:jc w:val="left"/>
    </w:pPr>
    <w:rPr>
      <w:rFonts w:eastAsia="Times New Roman" w:cs="Times New Roman"/>
      <w:color w:val="auto"/>
      <w:sz w:val="20"/>
      <w:szCs w:val="20"/>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TableColumns1">
    <w:name w:val="Table Columns 1"/>
    <w:basedOn w:val="TableNormal"/>
    <w:rsid w:val="008B303E"/>
    <w:pPr>
      <w:spacing w:before="0" w:after="0" w:afterAutospacing="0"/>
      <w:ind w:left="0" w:right="0" w:firstLine="0"/>
      <w:jc w:val="left"/>
    </w:pPr>
    <w:rPr>
      <w:rFonts w:eastAsia="Times New Roman" w:cs="Times New Roman"/>
      <w:b/>
      <w:bCs/>
      <w:color w:val="auto"/>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Cite">
    <w:name w:val="HTML Cite"/>
    <w:basedOn w:val="DefaultParagraphFont"/>
    <w:uiPriority w:val="99"/>
    <w:unhideWhenUsed/>
    <w:rsid w:val="008B303E"/>
    <w:rPr>
      <w:rFonts w:cs="Times New Roman"/>
      <w:i/>
      <w:iCs/>
    </w:rPr>
  </w:style>
  <w:style w:type="character" w:customStyle="1" w:styleId="abstract0">
    <w:name w:val="abstract"/>
    <w:basedOn w:val="DefaultParagraphFont"/>
    <w:rsid w:val="008B303E"/>
  </w:style>
  <w:style w:type="paragraph" w:customStyle="1" w:styleId="yazdani">
    <w:name w:val="yazdani"/>
    <w:basedOn w:val="Normal"/>
    <w:autoRedefine/>
    <w:rsid w:val="008B303E"/>
    <w:pPr>
      <w:tabs>
        <w:tab w:val="right" w:pos="-2"/>
        <w:tab w:val="left" w:pos="4298"/>
      </w:tabs>
      <w:spacing w:before="0" w:beforeAutospacing="0" w:after="0" w:afterAutospacing="0"/>
      <w:ind w:left="-2" w:right="0"/>
    </w:pPr>
    <w:rPr>
      <w:rFonts w:asciiTheme="majorBidi" w:eastAsia="Times New Roman" w:hAnsiTheme="majorBidi" w:cs="B Zar"/>
      <w:bCs/>
      <w:i/>
      <w:color w:val="auto"/>
      <w:sz w:val="26"/>
      <w:szCs w:val="26"/>
    </w:rPr>
  </w:style>
  <w:style w:type="paragraph" w:customStyle="1" w:styleId="Style5">
    <w:name w:val="Style5"/>
    <w:basedOn w:val="TOC1"/>
    <w:autoRedefine/>
    <w:rsid w:val="008B303E"/>
    <w:pPr>
      <w:tabs>
        <w:tab w:val="clear" w:pos="8303"/>
        <w:tab w:val="right" w:leader="dot" w:pos="8496"/>
      </w:tabs>
      <w:spacing w:line="360" w:lineRule="auto"/>
      <w:contextualSpacing/>
    </w:pPr>
    <w:rPr>
      <w:rFonts w:ascii="B Kamran Outline" w:hAnsi="B Kamran Outline" w:cs="B Zar"/>
      <w:bCs/>
      <w:sz w:val="32"/>
      <w:szCs w:val="36"/>
    </w:rPr>
  </w:style>
  <w:style w:type="paragraph" w:customStyle="1" w:styleId="Heading81">
    <w:name w:val="Heading 81"/>
    <w:basedOn w:val="Normal"/>
    <w:next w:val="Normal"/>
    <w:uiPriority w:val="9"/>
    <w:unhideWhenUsed/>
    <w:rsid w:val="008B303E"/>
    <w:pPr>
      <w:keepNext/>
      <w:keepLines/>
      <w:spacing w:before="40" w:beforeAutospacing="0" w:after="0" w:afterAutospacing="0" w:line="360" w:lineRule="auto"/>
      <w:ind w:left="0" w:right="0"/>
      <w:outlineLvl w:val="7"/>
    </w:pPr>
    <w:rPr>
      <w:rFonts w:ascii="Cambria" w:eastAsia="Times New Roman" w:hAnsi="Cambria" w:cs="Times New Roman"/>
      <w:color w:val="272727"/>
      <w:sz w:val="21"/>
      <w:szCs w:val="21"/>
    </w:rPr>
  </w:style>
  <w:style w:type="paragraph" w:customStyle="1" w:styleId="Heading91">
    <w:name w:val="Heading 91"/>
    <w:basedOn w:val="Normal"/>
    <w:next w:val="Normal"/>
    <w:uiPriority w:val="9"/>
    <w:unhideWhenUsed/>
    <w:rsid w:val="008B303E"/>
    <w:pPr>
      <w:keepNext/>
      <w:keepLines/>
      <w:spacing w:before="40" w:beforeAutospacing="0" w:after="0" w:afterAutospacing="0" w:line="360" w:lineRule="auto"/>
      <w:ind w:left="0" w:right="0"/>
      <w:outlineLvl w:val="8"/>
    </w:pPr>
    <w:rPr>
      <w:rFonts w:ascii="Cambria" w:eastAsia="Times New Roman" w:hAnsi="Cambria" w:cs="Times New Roman"/>
      <w:i/>
      <w:iCs/>
      <w:color w:val="272727"/>
      <w:sz w:val="21"/>
      <w:szCs w:val="21"/>
    </w:rPr>
  </w:style>
  <w:style w:type="paragraph" w:customStyle="1" w:styleId="body">
    <w:name w:val="body"/>
    <w:basedOn w:val="Normal"/>
    <w:rsid w:val="008B303E"/>
    <w:pPr>
      <w:bidi w:val="0"/>
      <w:spacing w:line="360" w:lineRule="auto"/>
      <w:ind w:left="0" w:right="0"/>
    </w:pPr>
    <w:rPr>
      <w:rFonts w:eastAsia="Times New Roman" w:cs="B Lotus"/>
      <w:color w:val="auto"/>
      <w:sz w:val="24"/>
      <w:szCs w:val="28"/>
    </w:rPr>
  </w:style>
  <w:style w:type="paragraph" w:customStyle="1" w:styleId="BalloonText1">
    <w:name w:val="Balloon Text1"/>
    <w:basedOn w:val="Normal"/>
    <w:next w:val="BalloonText"/>
    <w:uiPriority w:val="99"/>
    <w:semiHidden/>
    <w:unhideWhenUsed/>
    <w:rsid w:val="008B303E"/>
    <w:pPr>
      <w:bidi w:val="0"/>
      <w:spacing w:before="0" w:beforeAutospacing="0" w:after="0" w:afterAutospacing="0" w:line="360" w:lineRule="auto"/>
      <w:ind w:left="0" w:right="0"/>
      <w:jc w:val="right"/>
    </w:pPr>
    <w:rPr>
      <w:rFonts w:ascii="Tahoma" w:eastAsia="Calibri" w:hAnsi="Tahoma" w:cs="Tahoma"/>
      <w:color w:val="auto"/>
      <w:sz w:val="16"/>
      <w:szCs w:val="16"/>
    </w:rPr>
  </w:style>
  <w:style w:type="paragraph" w:styleId="List">
    <w:name w:val="List"/>
    <w:basedOn w:val="Normal"/>
    <w:rsid w:val="008B303E"/>
    <w:pPr>
      <w:bidi w:val="0"/>
      <w:spacing w:before="0" w:beforeAutospacing="0" w:after="0" w:afterAutospacing="0" w:line="360" w:lineRule="auto"/>
      <w:ind w:left="283" w:right="0" w:hanging="283"/>
    </w:pPr>
    <w:rPr>
      <w:rFonts w:eastAsia="Times New Roman" w:cs="B Lotus"/>
      <w:color w:val="auto"/>
      <w:sz w:val="24"/>
      <w:szCs w:val="28"/>
      <w:lang w:bidi="fa-IR"/>
    </w:rPr>
  </w:style>
  <w:style w:type="paragraph" w:styleId="BodyTextFirstIndent">
    <w:name w:val="Body Text First Indent"/>
    <w:basedOn w:val="BodyText"/>
    <w:link w:val="BodyTextFirstIndentChar"/>
    <w:rsid w:val="008B303E"/>
    <w:pPr>
      <w:bidi w:val="0"/>
      <w:spacing w:after="120" w:line="360" w:lineRule="auto"/>
      <w:ind w:firstLine="210"/>
    </w:pPr>
    <w:rPr>
      <w:rFonts w:cs="B Lotus"/>
      <w:sz w:val="24"/>
      <w:szCs w:val="28"/>
    </w:rPr>
  </w:style>
  <w:style w:type="character" w:customStyle="1" w:styleId="BodyTextFirstIndentChar">
    <w:name w:val="Body Text First Indent Char"/>
    <w:basedOn w:val="BodyTextChar"/>
    <w:link w:val="BodyTextFirstIndent"/>
    <w:rsid w:val="008B303E"/>
    <w:rPr>
      <w:rFonts w:eastAsia="Times New Roman" w:cs="B Lotus"/>
      <w:color w:val="auto"/>
      <w:sz w:val="24"/>
      <w:szCs w:val="28"/>
      <w:lang w:bidi="fa-IR"/>
    </w:rPr>
  </w:style>
  <w:style w:type="paragraph" w:styleId="BodyTextFirstIndent2">
    <w:name w:val="Body Text First Indent 2"/>
    <w:basedOn w:val="BodyTextIndent"/>
    <w:link w:val="BodyTextFirstIndent2Char"/>
    <w:rsid w:val="008B303E"/>
    <w:pPr>
      <w:bidi w:val="0"/>
      <w:spacing w:after="120"/>
      <w:ind w:left="283" w:firstLine="210"/>
      <w:jc w:val="both"/>
    </w:pPr>
    <w:rPr>
      <w:rFonts w:eastAsia="Times New Roman" w:cs="B Lotus"/>
      <w:sz w:val="24"/>
      <w:lang w:bidi="fa-IR"/>
    </w:rPr>
  </w:style>
  <w:style w:type="character" w:customStyle="1" w:styleId="BodyTextFirstIndent2Char">
    <w:name w:val="Body Text First Indent 2 Char"/>
    <w:basedOn w:val="BodyTextIndentChar1"/>
    <w:link w:val="BodyTextFirstIndent2"/>
    <w:rsid w:val="008B303E"/>
    <w:rPr>
      <w:rFonts w:eastAsia="Times New Roman" w:cs="B Lotus"/>
      <w:sz w:val="24"/>
      <w:szCs w:val="28"/>
      <w:lang w:bidi="fa-IR"/>
    </w:rPr>
  </w:style>
  <w:style w:type="character" w:styleId="LineNumber">
    <w:name w:val="line number"/>
    <w:basedOn w:val="DefaultParagraphFont"/>
    <w:rsid w:val="008B303E"/>
  </w:style>
  <w:style w:type="character" w:customStyle="1" w:styleId="FollowedHyperlink1">
    <w:name w:val="FollowedHyperlink1"/>
    <w:basedOn w:val="DefaultParagraphFont"/>
    <w:uiPriority w:val="99"/>
    <w:semiHidden/>
    <w:unhideWhenUsed/>
    <w:rsid w:val="008B303E"/>
    <w:rPr>
      <w:color w:val="800080"/>
      <w:u w:val="single"/>
    </w:rPr>
  </w:style>
  <w:style w:type="paragraph" w:customStyle="1" w:styleId="20">
    <w:name w:val="2"/>
    <w:basedOn w:val="Normal"/>
    <w:rsid w:val="008B303E"/>
    <w:pPr>
      <w:spacing w:before="0" w:beforeAutospacing="0" w:after="200" w:afterAutospacing="0" w:line="360" w:lineRule="auto"/>
      <w:ind w:left="51" w:right="0" w:hanging="2"/>
    </w:pPr>
    <w:rPr>
      <w:rFonts w:eastAsia="Calibri" w:cs="B Zar"/>
      <w:color w:val="auto"/>
      <w:sz w:val="24"/>
      <w:szCs w:val="32"/>
    </w:rPr>
  </w:style>
  <w:style w:type="paragraph" w:customStyle="1" w:styleId="jadval">
    <w:name w:val="jadval"/>
    <w:basedOn w:val="Normal"/>
    <w:rsid w:val="008B303E"/>
    <w:pPr>
      <w:autoSpaceDE w:val="0"/>
      <w:autoSpaceDN w:val="0"/>
      <w:adjustRightInd w:val="0"/>
      <w:spacing w:before="240" w:beforeAutospacing="0" w:after="0" w:afterAutospacing="0" w:line="360" w:lineRule="auto"/>
      <w:ind w:left="51" w:right="0" w:firstLine="680"/>
      <w:jc w:val="center"/>
    </w:pPr>
    <w:rPr>
      <w:rFonts w:ascii="TT6F0Ao00" w:eastAsia="Times New Roman" w:hAnsi="TT6F0Ao00" w:cs="B Zar"/>
      <w:color w:val="auto"/>
      <w:sz w:val="28"/>
      <w:szCs w:val="28"/>
      <w:lang w:bidi="fa-IR"/>
    </w:rPr>
  </w:style>
  <w:style w:type="numbering" w:customStyle="1" w:styleId="ListNumber1">
    <w:name w:val="List Number1"/>
    <w:basedOn w:val="NoList"/>
    <w:uiPriority w:val="99"/>
    <w:rsid w:val="008B303E"/>
    <w:pPr>
      <w:numPr>
        <w:numId w:val="15"/>
      </w:numPr>
    </w:pPr>
  </w:style>
  <w:style w:type="character" w:customStyle="1" w:styleId="CaptionChar">
    <w:name w:val="Caption Char"/>
    <w:basedOn w:val="DefaultParagraphFont"/>
    <w:link w:val="Caption"/>
    <w:uiPriority w:val="35"/>
    <w:rsid w:val="008B303E"/>
    <w:rPr>
      <w:rFonts w:cs="IRLotus"/>
      <w:b/>
      <w:bCs/>
      <w:color w:val="5B9BD5" w:themeColor="accent1"/>
      <w:sz w:val="18"/>
      <w:szCs w:val="18"/>
    </w:rPr>
  </w:style>
  <w:style w:type="table" w:styleId="TableElegant">
    <w:name w:val="Table Elegant"/>
    <w:basedOn w:val="TableNormal"/>
    <w:rsid w:val="008B303E"/>
    <w:pPr>
      <w:spacing w:before="0" w:after="0" w:afterAutospacing="0"/>
      <w:ind w:left="0" w:right="0" w:firstLine="0"/>
      <w:jc w:val="left"/>
    </w:pPr>
    <w:rPr>
      <w:rFonts w:eastAsia="Times New Roman" w:cs="Times New Roman"/>
      <w:color w:val="auto"/>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horttext">
    <w:name w:val="short_text"/>
    <w:rsid w:val="008B303E"/>
  </w:style>
  <w:style w:type="paragraph" w:customStyle="1" w:styleId="a1">
    <w:name w:val="اعداد"/>
    <w:basedOn w:val="ListParagraph"/>
    <w:rsid w:val="008B303E"/>
    <w:pPr>
      <w:widowControl w:val="0"/>
      <w:numPr>
        <w:numId w:val="16"/>
      </w:numPr>
      <w:spacing w:before="0" w:beforeAutospacing="0" w:after="0" w:afterAutospacing="0" w:line="360" w:lineRule="auto"/>
      <w:ind w:right="0"/>
      <w:contextualSpacing w:val="0"/>
      <w:jc w:val="mediumKashida"/>
    </w:pPr>
    <w:rPr>
      <w:rFonts w:eastAsia="Calibri" w:cs="B Lotus"/>
      <w:color w:val="auto"/>
      <w:sz w:val="24"/>
      <w:szCs w:val="28"/>
      <w:lang w:bidi="fa-IR"/>
    </w:rPr>
  </w:style>
  <w:style w:type="paragraph" w:customStyle="1" w:styleId="96">
    <w:name w:val="96    پاورقي"/>
    <w:basedOn w:val="FootnoteText"/>
    <w:rsid w:val="008B303E"/>
    <w:pPr>
      <w:bidi w:val="0"/>
      <w:spacing w:beforeAutospacing="0" w:afterAutospacing="0"/>
      <w:ind w:left="0" w:right="0"/>
    </w:pPr>
    <w:rPr>
      <w:rFonts w:eastAsia="Times New Roman" w:cs="B Nazanin"/>
      <w:noProof/>
      <w:color w:val="auto"/>
      <w:sz w:val="18"/>
    </w:rPr>
  </w:style>
  <w:style w:type="paragraph" w:customStyle="1" w:styleId="hhhhh">
    <w:name w:val="hhhhh"/>
    <w:basedOn w:val="Normal"/>
    <w:rsid w:val="008B303E"/>
    <w:pPr>
      <w:spacing w:before="0" w:beforeAutospacing="0" w:after="0" w:afterAutospacing="0"/>
      <w:ind w:left="0" w:right="0"/>
    </w:pPr>
    <w:rPr>
      <w:rFonts w:eastAsia="Times New Roman" w:cs="B Zar"/>
      <w:color w:val="auto"/>
      <w:sz w:val="24"/>
      <w:szCs w:val="28"/>
    </w:rPr>
  </w:style>
  <w:style w:type="paragraph" w:customStyle="1" w:styleId="ddddddd">
    <w:name w:val="ddddddd"/>
    <w:basedOn w:val="Normal"/>
    <w:rsid w:val="008B303E"/>
    <w:pPr>
      <w:spacing w:before="0" w:beforeAutospacing="0" w:after="0" w:afterAutospacing="0"/>
      <w:ind w:left="0" w:right="0"/>
    </w:pPr>
    <w:rPr>
      <w:rFonts w:eastAsia="Times New Roman" w:cs="B Zar"/>
      <w:bCs/>
      <w:color w:val="auto"/>
      <w:sz w:val="24"/>
      <w:szCs w:val="28"/>
    </w:rPr>
  </w:style>
  <w:style w:type="paragraph" w:customStyle="1" w:styleId="sssssss">
    <w:name w:val="sssssss"/>
    <w:basedOn w:val="Normal"/>
    <w:rsid w:val="008B303E"/>
    <w:pPr>
      <w:tabs>
        <w:tab w:val="left" w:pos="-188"/>
      </w:tabs>
      <w:spacing w:before="0" w:beforeAutospacing="0" w:after="0" w:afterAutospacing="0"/>
      <w:ind w:left="0" w:right="0"/>
      <w:jc w:val="center"/>
    </w:pPr>
    <w:rPr>
      <w:rFonts w:eastAsia="Times New Roman" w:cs="B Zar"/>
      <w:b/>
      <w:bCs/>
      <w:color w:val="auto"/>
      <w:sz w:val="28"/>
      <w:szCs w:val="28"/>
      <w:lang w:bidi="fa-IR"/>
    </w:rPr>
  </w:style>
  <w:style w:type="numbering" w:customStyle="1" w:styleId="ListNumber11">
    <w:name w:val="List Number11"/>
    <w:basedOn w:val="NoList"/>
    <w:uiPriority w:val="99"/>
    <w:rsid w:val="008B303E"/>
    <w:pPr>
      <w:numPr>
        <w:numId w:val="17"/>
      </w:numPr>
    </w:pPr>
  </w:style>
  <w:style w:type="table" w:customStyle="1" w:styleId="MediumShading2-Accent31">
    <w:name w:val="Medium Shading 2 - Accent 31"/>
    <w:basedOn w:val="TableNormal"/>
    <w:next w:val="MediumShading2-Accent3"/>
    <w:uiPriority w:val="64"/>
    <w:rsid w:val="008B303E"/>
    <w:pPr>
      <w:bidi w:val="0"/>
      <w:spacing w:before="0" w:after="0" w:afterAutospacing="0"/>
      <w:ind w:left="0" w:right="0" w:firstLine="0"/>
      <w:jc w:val="left"/>
    </w:pPr>
    <w:rPr>
      <w:rFonts w:ascii="Calibri" w:eastAsia="Calibri" w:hAnsi="Calibri" w:cs="Arial"/>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reza1">
    <w:name w:val="reza1"/>
    <w:basedOn w:val="TOC1"/>
    <w:rsid w:val="008B303E"/>
    <w:pPr>
      <w:tabs>
        <w:tab w:val="clear" w:pos="8303"/>
        <w:tab w:val="right" w:leader="dot" w:pos="8496"/>
      </w:tabs>
      <w:spacing w:line="360" w:lineRule="auto"/>
      <w:contextualSpacing/>
    </w:pPr>
    <w:rPr>
      <w:rFonts w:ascii="B Zar" w:hAnsi="B Zar" w:cs="B Zar"/>
      <w:b/>
      <w:bCs/>
      <w:noProof/>
      <w:sz w:val="28"/>
      <w:lang w:bidi="fa-IR"/>
    </w:rPr>
  </w:style>
  <w:style w:type="paragraph" w:customStyle="1" w:styleId="reza96">
    <w:name w:val="reza96"/>
    <w:basedOn w:val="Normal"/>
    <w:rsid w:val="008B303E"/>
    <w:pPr>
      <w:bidi w:val="0"/>
      <w:spacing w:before="0" w:beforeAutospacing="0" w:after="200" w:afterAutospacing="0"/>
      <w:ind w:left="0" w:right="0"/>
      <w:jc w:val="right"/>
    </w:pPr>
    <w:rPr>
      <w:rFonts w:ascii="B Zar" w:eastAsia="Times New Roman" w:hAnsi="B Zar" w:cs="B Lotus"/>
      <w:b/>
      <w:color w:val="auto"/>
      <w:sz w:val="28"/>
      <w:szCs w:val="28"/>
    </w:rPr>
  </w:style>
  <w:style w:type="paragraph" w:customStyle="1" w:styleId="reza966">
    <w:name w:val="reza966"/>
    <w:basedOn w:val="ddddddd"/>
    <w:rsid w:val="008B303E"/>
    <w:pPr>
      <w:jc w:val="center"/>
    </w:pPr>
    <w:rPr>
      <w:rFonts w:ascii="B Zar" w:hAnsi="B Zar"/>
    </w:rPr>
  </w:style>
  <w:style w:type="character" w:customStyle="1" w:styleId="Heading8Char1">
    <w:name w:val="Heading 8 Char1"/>
    <w:basedOn w:val="DefaultParagraphFont"/>
    <w:semiHidden/>
    <w:rsid w:val="008B303E"/>
    <w:rPr>
      <w:rFonts w:asciiTheme="majorHAnsi" w:eastAsiaTheme="majorEastAsia" w:hAnsiTheme="majorHAnsi" w:cstheme="majorBidi"/>
      <w:color w:val="404040" w:themeColor="text1" w:themeTint="BF"/>
      <w:lang w:bidi="ar-SA"/>
    </w:rPr>
  </w:style>
  <w:style w:type="character" w:customStyle="1" w:styleId="Heading9Char1">
    <w:name w:val="Heading 9 Char1"/>
    <w:basedOn w:val="DefaultParagraphFont"/>
    <w:semiHidden/>
    <w:rsid w:val="008B303E"/>
    <w:rPr>
      <w:rFonts w:asciiTheme="majorHAnsi" w:eastAsiaTheme="majorEastAsia" w:hAnsiTheme="majorHAnsi" w:cstheme="majorBidi"/>
      <w:i/>
      <w:iCs/>
      <w:color w:val="404040" w:themeColor="text1" w:themeTint="BF"/>
      <w:lang w:bidi="ar-SA"/>
    </w:rPr>
  </w:style>
  <w:style w:type="character" w:customStyle="1" w:styleId="BalloonTextChar2">
    <w:name w:val="Balloon Text Char2"/>
    <w:basedOn w:val="DefaultParagraphFont"/>
    <w:rsid w:val="008B303E"/>
    <w:rPr>
      <w:rFonts w:ascii="Tahoma" w:hAnsi="Tahoma" w:cs="Tahoma"/>
      <w:sz w:val="16"/>
      <w:szCs w:val="16"/>
      <w:lang w:bidi="ar-SA"/>
    </w:rPr>
  </w:style>
  <w:style w:type="table" w:styleId="MediumShading2-Accent3">
    <w:name w:val="Medium Shading 2 Accent 3"/>
    <w:basedOn w:val="TableNormal"/>
    <w:uiPriority w:val="64"/>
    <w:rsid w:val="008B303E"/>
    <w:pPr>
      <w:bidi w:val="0"/>
      <w:spacing w:before="0" w:after="0" w:afterAutospacing="0"/>
      <w:ind w:left="0" w:right="0" w:firstLine="0"/>
      <w:jc w:val="left"/>
    </w:pPr>
    <w:rPr>
      <w:rFonts w:eastAsia="Times New Roman" w:cs="Times New Roman"/>
      <w:color w:val="auto"/>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6">
    <w:name w:val="Table Grid6"/>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8B303E"/>
  </w:style>
  <w:style w:type="paragraph" w:styleId="Date">
    <w:name w:val="Date"/>
    <w:basedOn w:val="Normal"/>
    <w:next w:val="Normal"/>
    <w:link w:val="DateChar"/>
    <w:rsid w:val="008B303E"/>
    <w:pPr>
      <w:bidi w:val="0"/>
      <w:spacing w:before="0" w:beforeAutospacing="0" w:after="0" w:afterAutospacing="0"/>
      <w:ind w:left="0" w:right="0"/>
      <w:jc w:val="left"/>
    </w:pPr>
    <w:rPr>
      <w:rFonts w:eastAsia="Times New Roman" w:cs="Times New Roman"/>
      <w:color w:val="auto"/>
      <w:sz w:val="24"/>
    </w:rPr>
  </w:style>
  <w:style w:type="character" w:customStyle="1" w:styleId="DateChar">
    <w:name w:val="Date Char"/>
    <w:basedOn w:val="DefaultParagraphFont"/>
    <w:link w:val="Date"/>
    <w:rsid w:val="008B303E"/>
    <w:rPr>
      <w:rFonts w:eastAsia="Times New Roman" w:cs="Times New Roman"/>
      <w:color w:val="auto"/>
      <w:sz w:val="24"/>
    </w:rPr>
  </w:style>
  <w:style w:type="paragraph" w:styleId="BodyText3">
    <w:name w:val="Body Text 3"/>
    <w:basedOn w:val="Normal"/>
    <w:link w:val="BodyText3Char"/>
    <w:rsid w:val="008B303E"/>
    <w:pPr>
      <w:bidi w:val="0"/>
      <w:spacing w:before="0" w:beforeAutospacing="0" w:after="0" w:afterAutospacing="0"/>
      <w:ind w:left="0" w:right="0"/>
    </w:pPr>
    <w:rPr>
      <w:rFonts w:eastAsia="Times New Roman" w:cs="Times New Roman"/>
      <w:color w:val="auto"/>
      <w:sz w:val="24"/>
    </w:rPr>
  </w:style>
  <w:style w:type="character" w:customStyle="1" w:styleId="BodyText3Char">
    <w:name w:val="Body Text 3 Char"/>
    <w:basedOn w:val="DefaultParagraphFont"/>
    <w:link w:val="BodyText3"/>
    <w:rsid w:val="008B303E"/>
    <w:rPr>
      <w:rFonts w:eastAsia="Times New Roman" w:cs="Times New Roman"/>
      <w:color w:val="auto"/>
      <w:sz w:val="24"/>
    </w:rPr>
  </w:style>
  <w:style w:type="paragraph" w:styleId="BodyTextIndent2">
    <w:name w:val="Body Text Indent 2"/>
    <w:basedOn w:val="Normal"/>
    <w:link w:val="BodyTextIndent2Char"/>
    <w:rsid w:val="008B303E"/>
    <w:pPr>
      <w:bidi w:val="0"/>
      <w:spacing w:before="0" w:beforeAutospacing="0" w:after="0" w:afterAutospacing="0"/>
      <w:ind w:left="113" w:right="0" w:hanging="113"/>
      <w:jc w:val="left"/>
    </w:pPr>
    <w:rPr>
      <w:rFonts w:ascii="Arial" w:eastAsia="Times New Roman" w:hAnsi="Arial" w:cs="Arial"/>
      <w:color w:val="auto"/>
      <w:sz w:val="16"/>
      <w:szCs w:val="16"/>
    </w:rPr>
  </w:style>
  <w:style w:type="character" w:customStyle="1" w:styleId="BodyTextIndent2Char">
    <w:name w:val="Body Text Indent 2 Char"/>
    <w:basedOn w:val="DefaultParagraphFont"/>
    <w:link w:val="BodyTextIndent2"/>
    <w:rsid w:val="008B303E"/>
    <w:rPr>
      <w:rFonts w:ascii="Arial" w:eastAsia="Times New Roman" w:hAnsi="Arial" w:cs="Arial"/>
      <w:color w:val="auto"/>
      <w:sz w:val="16"/>
      <w:szCs w:val="16"/>
    </w:rPr>
  </w:style>
  <w:style w:type="paragraph" w:styleId="BlockText">
    <w:name w:val="Block Text"/>
    <w:basedOn w:val="Normal"/>
    <w:rsid w:val="008B303E"/>
    <w:pPr>
      <w:bidi w:val="0"/>
      <w:spacing w:before="0" w:beforeAutospacing="0" w:after="0" w:afterAutospacing="0"/>
    </w:pPr>
    <w:rPr>
      <w:rFonts w:eastAsia="Times New Roman" w:cs="Times New Roman"/>
      <w:color w:val="auto"/>
      <w:sz w:val="18"/>
    </w:rPr>
  </w:style>
  <w:style w:type="paragraph" w:customStyle="1" w:styleId="aff8">
    <w:name w:val="مراجع فارسي"/>
    <w:basedOn w:val="Normal"/>
    <w:rsid w:val="008B303E"/>
    <w:pPr>
      <w:widowControl w:val="0"/>
      <w:overflowPunct w:val="0"/>
      <w:autoSpaceDE w:val="0"/>
      <w:autoSpaceDN w:val="0"/>
      <w:adjustRightInd w:val="0"/>
      <w:spacing w:before="0" w:beforeAutospacing="0" w:after="200" w:afterAutospacing="0" w:line="264" w:lineRule="auto"/>
      <w:ind w:left="357" w:right="0" w:hanging="357"/>
      <w:textAlignment w:val="baseline"/>
    </w:pPr>
    <w:rPr>
      <w:rFonts w:eastAsia="Times New Roman" w:cs="B Titr"/>
      <w:color w:val="auto"/>
      <w:sz w:val="18"/>
      <w:szCs w:val="22"/>
      <w:lang w:bidi="fa-IR"/>
    </w:rPr>
  </w:style>
  <w:style w:type="paragraph" w:customStyle="1" w:styleId="aff9">
    <w:name w:val="متن چكيده"/>
    <w:basedOn w:val="Normal"/>
    <w:rsid w:val="008B303E"/>
    <w:pPr>
      <w:widowControl w:val="0"/>
      <w:overflowPunct w:val="0"/>
      <w:autoSpaceDE w:val="0"/>
      <w:autoSpaceDN w:val="0"/>
      <w:adjustRightInd w:val="0"/>
      <w:spacing w:before="0" w:beforeAutospacing="0" w:after="0" w:afterAutospacing="0" w:line="264" w:lineRule="auto"/>
      <w:ind w:left="1134" w:right="1134"/>
      <w:jc w:val="lowKashida"/>
      <w:textAlignment w:val="baseline"/>
    </w:pPr>
    <w:rPr>
      <w:rFonts w:eastAsia="Times New Roman" w:cs="Mitra"/>
      <w:color w:val="auto"/>
      <w:sz w:val="16"/>
      <w:szCs w:val="20"/>
      <w:lang w:bidi="fa-IR"/>
    </w:rPr>
  </w:style>
  <w:style w:type="paragraph" w:customStyle="1" w:styleId="joneadi4">
    <w:name w:val="joneadi4"/>
    <w:basedOn w:val="Normal"/>
    <w:rsid w:val="008B303E"/>
    <w:pPr>
      <w:spacing w:before="240" w:beforeAutospacing="0" w:after="0" w:afterAutospacing="0"/>
      <w:ind w:left="-93" w:right="0"/>
    </w:pPr>
    <w:rPr>
      <w:rFonts w:ascii="B Lotus" w:eastAsia="Times New Roman" w:hAnsi="B Lotus" w:cs="B Lotus"/>
      <w:b/>
      <w:bCs/>
      <w:color w:val="auto"/>
      <w:sz w:val="32"/>
      <w:szCs w:val="28"/>
      <w:lang w:bidi="fa-IR"/>
    </w:rPr>
  </w:style>
  <w:style w:type="table" w:customStyle="1" w:styleId="GridTable1Light1">
    <w:name w:val="Grid Table 1 Light1"/>
    <w:basedOn w:val="TableNormal"/>
    <w:uiPriority w:val="46"/>
    <w:rsid w:val="00C261A8"/>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7D2FB6"/>
    <w:rPr>
      <w:color w:val="605E5C"/>
      <w:shd w:val="clear" w:color="auto" w:fill="E1DFDD"/>
    </w:rPr>
  </w:style>
  <w:style w:type="paragraph" w:customStyle="1" w:styleId="affa">
    <w:name w:val="عنوان مقاله"/>
    <w:basedOn w:val="a6"/>
    <w:link w:val="Chare"/>
    <w:rsid w:val="00976166"/>
    <w:pPr>
      <w:framePr w:hSpace="187" w:wrap="around" w:vAnchor="page" w:hAnchor="margin" w:xAlign="center" w:y="1186"/>
      <w:tabs>
        <w:tab w:val="right" w:pos="8509"/>
      </w:tabs>
      <w:spacing w:before="240" w:after="240" w:afterAutospacing="0"/>
      <w:ind w:left="129" w:right="34" w:hanging="40"/>
      <w:suppressOverlap/>
    </w:pPr>
    <w:rPr>
      <w:rFonts w:ascii="Times New Roman Bold" w:hAnsi="Times New Roman Bold" w:cs="IRNazanin"/>
      <w:bCs/>
      <w:spacing w:val="-20"/>
      <w:sz w:val="28"/>
    </w:rPr>
  </w:style>
  <w:style w:type="character" w:customStyle="1" w:styleId="Chare">
    <w:name w:val="عنوان مقاله Char"/>
    <w:basedOn w:val="Char"/>
    <w:link w:val="affa"/>
    <w:rsid w:val="00976166"/>
    <w:rPr>
      <w:rFonts w:ascii="Times New Roman Bold" w:eastAsia="Times New Roman" w:hAnsi="Times New Roman Bold" w:cs="IRNazanin"/>
      <w:b/>
      <w:bCs/>
      <w:color w:val="auto"/>
      <w:spacing w:val="-20"/>
      <w:kern w:val="28"/>
      <w:sz w:val="28"/>
      <w:szCs w:val="32"/>
    </w:rPr>
  </w:style>
  <w:style w:type="paragraph" w:customStyle="1" w:styleId="Articletitle">
    <w:name w:val="Article title"/>
    <w:basedOn w:val="Style1"/>
    <w:link w:val="ArticletitleChar"/>
    <w:qFormat/>
    <w:rsid w:val="00D53EE0"/>
    <w:pPr>
      <w:framePr w:hSpace="187" w:wrap="around" w:vAnchor="page" w:hAnchor="margin" w:xAlign="center" w:y="692"/>
      <w:spacing w:before="240" w:after="240"/>
      <w:ind w:left="34" w:hanging="34"/>
      <w:suppressOverlap/>
    </w:pPr>
    <w:rPr>
      <w:rFonts w:ascii="Adobe Devanagari" w:hAnsi="Adobe Devanagari" w:cs="Adobe Devanagari"/>
      <w:b/>
      <w:bCs/>
      <w:sz w:val="32"/>
      <w:szCs w:val="32"/>
      <w:lang w:bidi="fa-IR"/>
    </w:rPr>
  </w:style>
  <w:style w:type="paragraph" w:customStyle="1" w:styleId="Author">
    <w:name w:val="Author"/>
    <w:basedOn w:val="Text0"/>
    <w:link w:val="AuthorChar"/>
    <w:qFormat/>
    <w:rsid w:val="00D53EE0"/>
    <w:pPr>
      <w:framePr w:hSpace="187" w:wrap="around" w:vAnchor="page" w:hAnchor="margin" w:xAlign="center" w:y="692"/>
      <w:bidi w:val="0"/>
      <w:spacing w:after="240" w:line="360" w:lineRule="auto"/>
      <w:ind w:firstLine="34"/>
      <w:suppressOverlap/>
      <w:jc w:val="left"/>
    </w:pPr>
    <w:rPr>
      <w:rFonts w:ascii="Adobe Devanagari" w:eastAsia="Calibri" w:hAnsi="Adobe Devanagari" w:cs="Adobe Devanagari"/>
      <w:b/>
      <w:bCs/>
      <w:noProof w:val="0"/>
      <w:sz w:val="24"/>
      <w:szCs w:val="24"/>
    </w:rPr>
  </w:style>
  <w:style w:type="character" w:customStyle="1" w:styleId="ArticletitleChar">
    <w:name w:val="Article title Char"/>
    <w:basedOn w:val="Style1Char"/>
    <w:link w:val="Articletitle"/>
    <w:rsid w:val="00D53EE0"/>
    <w:rPr>
      <w:rFonts w:ascii="Adobe Devanagari" w:eastAsia="Calibri" w:hAnsi="Adobe Devanagari" w:cs="Adobe Devanagari"/>
      <w:b/>
      <w:bCs/>
      <w:color w:val="auto"/>
      <w:sz w:val="32"/>
      <w:szCs w:val="32"/>
      <w:lang w:bidi="fa-IR"/>
    </w:rPr>
  </w:style>
  <w:style w:type="paragraph" w:customStyle="1" w:styleId="Affiliation">
    <w:name w:val="Affiliation"/>
    <w:basedOn w:val="Text0"/>
    <w:link w:val="AffiliationChar"/>
    <w:qFormat/>
    <w:rsid w:val="006927DD"/>
    <w:pPr>
      <w:framePr w:hSpace="187" w:wrap="around" w:vAnchor="text" w:hAnchor="margin" w:xAlign="center" w:y="225"/>
      <w:bidi w:val="0"/>
      <w:ind w:left="39" w:firstLine="0"/>
      <w:suppressOverlap/>
      <w:jc w:val="left"/>
    </w:pPr>
    <w:rPr>
      <w:rFonts w:ascii="Garamond" w:eastAsiaTheme="minorHAnsi" w:hAnsi="Garamond" w:cs="XB Kayhan"/>
      <w:noProof w:val="0"/>
      <w:color w:val="000000"/>
      <w:sz w:val="18"/>
      <w:szCs w:val="18"/>
      <w:lang w:bidi="ar-SA"/>
    </w:rPr>
  </w:style>
  <w:style w:type="character" w:customStyle="1" w:styleId="TextChar">
    <w:name w:val="Text Char"/>
    <w:basedOn w:val="DefaultParagraphFont"/>
    <w:link w:val="Text0"/>
    <w:rsid w:val="00647188"/>
    <w:rPr>
      <w:rFonts w:eastAsia="Times New Roman"/>
      <w:noProof/>
      <w:color w:val="auto"/>
      <w:szCs w:val="22"/>
      <w:lang w:bidi="fa-IR"/>
    </w:rPr>
  </w:style>
  <w:style w:type="character" w:customStyle="1" w:styleId="AuthorChar">
    <w:name w:val="Author Char"/>
    <w:basedOn w:val="TextChar"/>
    <w:link w:val="Author"/>
    <w:rsid w:val="00D53EE0"/>
    <w:rPr>
      <w:rFonts w:ascii="Adobe Devanagari" w:eastAsia="Calibri" w:hAnsi="Adobe Devanagari" w:cs="Adobe Devanagari"/>
      <w:b/>
      <w:bCs/>
      <w:noProof/>
      <w:color w:val="auto"/>
      <w:sz w:val="24"/>
      <w:szCs w:val="22"/>
      <w:lang w:bidi="fa-IR"/>
    </w:rPr>
  </w:style>
  <w:style w:type="paragraph" w:customStyle="1" w:styleId="Abstractt">
    <w:name w:val="Abstractt"/>
    <w:basedOn w:val="abstractt0"/>
    <w:link w:val="AbstracttChar"/>
    <w:qFormat/>
    <w:rsid w:val="008B40A1"/>
    <w:pPr>
      <w:framePr w:hSpace="181" w:wrap="around" w:vAnchor="page" w:hAnchor="margin" w:xAlign="center" w:y="8431"/>
      <w:spacing w:before="240" w:after="0"/>
      <w:ind w:left="0" w:right="314" w:firstLine="0"/>
      <w:suppressOverlap/>
      <w:jc w:val="both"/>
    </w:pPr>
    <w:rPr>
      <w:rFonts w:ascii="Garamond" w:hAnsi="Garamond"/>
      <w:iCs/>
      <w:color w:val="0D0D0D" w:themeColor="text1" w:themeTint="F2"/>
    </w:rPr>
  </w:style>
  <w:style w:type="character" w:customStyle="1" w:styleId="AffiliationChar">
    <w:name w:val="Affiliation Char"/>
    <w:basedOn w:val="TextChar"/>
    <w:link w:val="Affiliation"/>
    <w:rsid w:val="006927DD"/>
    <w:rPr>
      <w:rFonts w:ascii="Garamond" w:eastAsia="Times New Roman" w:hAnsi="Garamond" w:cs="XB Kayhan"/>
      <w:noProof/>
      <w:color w:val="auto"/>
      <w:sz w:val="18"/>
      <w:szCs w:val="18"/>
      <w:lang w:bidi="fa-IR"/>
    </w:rPr>
  </w:style>
  <w:style w:type="character" w:customStyle="1" w:styleId="AbstracttChar">
    <w:name w:val="Abstractt Char"/>
    <w:basedOn w:val="Char2"/>
    <w:link w:val="Abstractt"/>
    <w:rsid w:val="008B40A1"/>
    <w:rPr>
      <w:rFonts w:ascii="Garamond" w:hAnsi="Garamond" w:cs="Adobe Gurmukhi"/>
      <w:iCs/>
      <w:color w:val="0D0D0D" w:themeColor="text1" w:themeTint="F2"/>
      <w:sz w:val="20"/>
      <w:szCs w:val="20"/>
      <w:lang w:bidi="fa-IR"/>
    </w:rPr>
  </w:style>
  <w:style w:type="character" w:customStyle="1" w:styleId="EndNoteBibliographyChar">
    <w:name w:val="EndNote Bibliography Char"/>
    <w:basedOn w:val="DefaultParagraphFont"/>
    <w:link w:val="EndNoteBibliography"/>
    <w:locked/>
    <w:rsid w:val="00D3537B"/>
    <w:rPr>
      <w:rFonts w:ascii="Calibri" w:hAnsi="Calibri" w:cs="Calibri"/>
      <w:noProof/>
    </w:rPr>
  </w:style>
  <w:style w:type="paragraph" w:customStyle="1" w:styleId="EndNoteBibliography">
    <w:name w:val="EndNote Bibliography"/>
    <w:basedOn w:val="Normal"/>
    <w:link w:val="EndNoteBibliographyChar"/>
    <w:rsid w:val="00D3537B"/>
    <w:pPr>
      <w:bidi w:val="0"/>
      <w:spacing w:before="0" w:beforeAutospacing="0" w:after="200" w:afterAutospacing="0"/>
      <w:ind w:left="0" w:right="0"/>
      <w:jc w:val="right"/>
    </w:pPr>
    <w:rPr>
      <w:rFonts w:ascii="Calibri" w:hAnsi="Calibri" w:cs="Calibri"/>
      <w:noProof/>
    </w:rPr>
  </w:style>
  <w:style w:type="character" w:customStyle="1" w:styleId="tlid-translation">
    <w:name w:val="tlid-translation"/>
    <w:basedOn w:val="DefaultParagraphFont"/>
    <w:rsid w:val="00D3537B"/>
  </w:style>
  <w:style w:type="table" w:customStyle="1" w:styleId="TableGrid16">
    <w:name w:val="Table Grid16"/>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D3537B"/>
    <w:pPr>
      <w:bidi w:val="0"/>
      <w:spacing w:before="0"/>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0">
    <w:name w:val="author"/>
    <w:basedOn w:val="affa"/>
    <w:link w:val="authorChar0"/>
    <w:rsid w:val="00D3537B"/>
    <w:pPr>
      <w:framePr w:wrap="around" w:y="692"/>
      <w:bidi w:val="0"/>
      <w:spacing w:after="0" w:line="360" w:lineRule="auto"/>
    </w:pPr>
    <w:rPr>
      <w:rFonts w:asciiTheme="majorBidi" w:eastAsia="Times New Roman" w:hAnsiTheme="majorBidi" w:cstheme="majorBidi"/>
      <w:iCs/>
      <w:color w:val="auto"/>
      <w:kern w:val="28"/>
      <w:sz w:val="20"/>
      <w:szCs w:val="20"/>
      <w:lang w:bidi="fa-IR"/>
    </w:rPr>
  </w:style>
  <w:style w:type="character" w:customStyle="1" w:styleId="authorChar0">
    <w:name w:val="author Char"/>
    <w:basedOn w:val="Chare"/>
    <w:link w:val="author0"/>
    <w:rsid w:val="00D3537B"/>
    <w:rPr>
      <w:rFonts w:asciiTheme="majorBidi" w:eastAsia="Times New Roman" w:hAnsiTheme="majorBidi" w:cstheme="majorBidi"/>
      <w:b/>
      <w:bCs/>
      <w:iCs/>
      <w:color w:val="auto"/>
      <w:spacing w:val="-20"/>
      <w:kern w:val="28"/>
      <w:sz w:val="20"/>
      <w:szCs w:val="20"/>
      <w:lang w:bidi="fa-IR"/>
    </w:rPr>
  </w:style>
  <w:style w:type="paragraph" w:customStyle="1" w:styleId="abstractt0">
    <w:name w:val="abstractt"/>
    <w:basedOn w:val="a9"/>
    <w:link w:val="abstracttChar0"/>
    <w:rsid w:val="00523402"/>
    <w:pPr>
      <w:bidi w:val="0"/>
      <w:spacing w:line="276" w:lineRule="auto"/>
      <w:ind w:left="1560" w:right="1418" w:firstLine="3"/>
    </w:pPr>
    <w:rPr>
      <w:rFonts w:cs="Adobe Gurmukhi"/>
      <w:lang w:bidi="fa-IR"/>
    </w:rPr>
  </w:style>
  <w:style w:type="paragraph" w:customStyle="1" w:styleId="Tablecaption">
    <w:name w:val="Table caption"/>
    <w:basedOn w:val="ad"/>
    <w:link w:val="TablecaptionChar"/>
    <w:rsid w:val="00D3537B"/>
    <w:pPr>
      <w:framePr w:hSpace="181" w:wrap="around" w:vAnchor="text" w:hAnchor="margin" w:xAlign="right" w:y="-39"/>
      <w:bidi w:val="0"/>
      <w:suppressOverlap/>
    </w:pPr>
  </w:style>
  <w:style w:type="character" w:customStyle="1" w:styleId="abstracttChar0">
    <w:name w:val="abstractt Char"/>
    <w:basedOn w:val="Char2"/>
    <w:link w:val="abstractt0"/>
    <w:rsid w:val="00523402"/>
    <w:rPr>
      <w:rFonts w:ascii="Adobe Gurmukhi" w:hAnsi="Adobe Gurmukhi" w:cs="Adobe Gurmukhi"/>
      <w:sz w:val="20"/>
      <w:szCs w:val="20"/>
      <w:lang w:bidi="fa-IR"/>
    </w:rPr>
  </w:style>
  <w:style w:type="character" w:customStyle="1" w:styleId="TablecaptionChar">
    <w:name w:val="Table caption Char"/>
    <w:basedOn w:val="Char6"/>
    <w:link w:val="Tablecaption"/>
    <w:rsid w:val="00D3537B"/>
    <w:rPr>
      <w:rFonts w:ascii="Adobe Gurmukhi" w:hAnsi="Adobe Gurmukhi" w:cs="IRNazanin"/>
      <w:bCs/>
      <w:sz w:val="18"/>
      <w:szCs w:val="20"/>
    </w:rPr>
  </w:style>
  <w:style w:type="paragraph" w:customStyle="1" w:styleId="affb">
    <w:name w:val="عنوان"/>
    <w:link w:val="Charf"/>
    <w:rsid w:val="00751222"/>
    <w:pPr>
      <w:spacing w:before="0" w:after="0"/>
      <w:jc w:val="center"/>
    </w:pPr>
    <w:rPr>
      <w:rFonts w:ascii="Arial" w:eastAsia="Times New Roman" w:hAnsi="Arial" w:cs="IRTitr"/>
      <w:b/>
      <w:color w:val="auto"/>
      <w:spacing w:val="-10"/>
      <w:kern w:val="28"/>
      <w:sz w:val="32"/>
      <w:szCs w:val="32"/>
    </w:rPr>
  </w:style>
  <w:style w:type="character" w:customStyle="1" w:styleId="Charf">
    <w:name w:val="عنوان Char"/>
    <w:basedOn w:val="TitleChar"/>
    <w:link w:val="affb"/>
    <w:rsid w:val="00751222"/>
    <w:rPr>
      <w:rFonts w:ascii="Arial" w:eastAsia="Times New Roman" w:hAnsi="Arial" w:cs="IRTitr"/>
      <w:b/>
      <w:color w:val="auto"/>
      <w:spacing w:val="-10"/>
      <w:kern w:val="28"/>
      <w:sz w:val="32"/>
      <w:szCs w:val="32"/>
    </w:rPr>
  </w:style>
  <w:style w:type="numbering" w:customStyle="1" w:styleId="NoList5">
    <w:name w:val="No List5"/>
    <w:next w:val="NoList"/>
    <w:uiPriority w:val="99"/>
    <w:semiHidden/>
    <w:unhideWhenUsed/>
    <w:rsid w:val="00751222"/>
  </w:style>
  <w:style w:type="paragraph" w:customStyle="1" w:styleId="Figure">
    <w:name w:val="Figure"/>
    <w:basedOn w:val="Heading4"/>
    <w:link w:val="FigureChar"/>
    <w:qFormat/>
    <w:rsid w:val="00C17453"/>
    <w:pPr>
      <w:bidi w:val="0"/>
      <w:spacing w:before="0" w:beforeAutospacing="0" w:after="120" w:afterAutospacing="0"/>
      <w:ind w:left="862" w:hanging="862"/>
      <w:jc w:val="center"/>
    </w:pPr>
    <w:rPr>
      <w:rFonts w:ascii="Garamond" w:hAnsi="Garamond"/>
      <w:b/>
      <w:i w:val="0"/>
      <w:iCs w:val="0"/>
      <w:color w:val="000000" w:themeColor="text1"/>
      <w:sz w:val="20"/>
      <w:szCs w:val="16"/>
      <w:lang w:bidi="fa-IR"/>
    </w:rPr>
  </w:style>
  <w:style w:type="character" w:customStyle="1" w:styleId="FigureChar">
    <w:name w:val="Figure Char"/>
    <w:basedOn w:val="Char6"/>
    <w:link w:val="Figure"/>
    <w:rsid w:val="00C17453"/>
    <w:rPr>
      <w:rFonts w:ascii="Garamond" w:eastAsiaTheme="majorEastAsia" w:hAnsi="Garamond" w:cstheme="majorBidi"/>
      <w:b/>
      <w:bCs w:val="0"/>
      <w:color w:val="000000" w:themeColor="text1"/>
      <w:sz w:val="20"/>
      <w:szCs w:val="16"/>
      <w:lang w:bidi="fa-IR"/>
    </w:rPr>
  </w:style>
  <w:style w:type="paragraph" w:customStyle="1" w:styleId="02">
    <w:name w:val="02نویسندگان"/>
    <w:basedOn w:val="Normal"/>
    <w:rsid w:val="00881645"/>
    <w:pPr>
      <w:widowControl w:val="0"/>
      <w:pBdr>
        <w:top w:val="single" w:sz="4" w:space="1" w:color="auto"/>
      </w:pBdr>
      <w:tabs>
        <w:tab w:val="left" w:pos="3402"/>
        <w:tab w:val="left" w:pos="5390"/>
      </w:tabs>
      <w:spacing w:before="0" w:beforeAutospacing="0" w:after="0" w:afterAutospacing="0"/>
      <w:ind w:left="0" w:right="1134"/>
      <w:jc w:val="left"/>
    </w:pPr>
    <w:rPr>
      <w:rFonts w:ascii="Times New Roman Bold" w:eastAsia="B Nazanin" w:hAnsi="Times New Roman Bold"/>
      <w:b/>
      <w:bCs/>
      <w:color w:val="000000" w:themeColor="text1"/>
      <w:szCs w:val="22"/>
      <w:lang w:bidi="fa-IR"/>
    </w:rPr>
  </w:style>
  <w:style w:type="paragraph" w:customStyle="1" w:styleId="03">
    <w:name w:val="03تاریخ‌دریافت‌پذیرش"/>
    <w:basedOn w:val="Normal"/>
    <w:rsid w:val="00881645"/>
    <w:pPr>
      <w:pBdr>
        <w:top w:val="single" w:sz="6" w:space="1" w:color="auto"/>
        <w:bottom w:val="single" w:sz="6" w:space="1" w:color="auto"/>
      </w:pBdr>
      <w:tabs>
        <w:tab w:val="left" w:pos="3402"/>
      </w:tabs>
      <w:spacing w:before="240" w:beforeAutospacing="0" w:after="120" w:afterAutospacing="0"/>
      <w:ind w:left="0" w:right="1134"/>
      <w:jc w:val="lowKashida"/>
    </w:pPr>
    <w:rPr>
      <w:rFonts w:ascii="XB Kayhan" w:eastAsia="B Nazanin" w:hAnsi="XB Kayhan"/>
      <w:color w:val="000000" w:themeColor="text1"/>
      <w:szCs w:val="20"/>
      <w:lang w:bidi="fa-IR"/>
    </w:rPr>
  </w:style>
  <w:style w:type="paragraph" w:customStyle="1" w:styleId="01">
    <w:name w:val="01عنوان‌مقاله"/>
    <w:basedOn w:val="Normal"/>
    <w:next w:val="02"/>
    <w:rsid w:val="00881645"/>
    <w:pPr>
      <w:spacing w:before="240" w:beforeAutospacing="0" w:after="240" w:afterAutospacing="0"/>
      <w:ind w:left="0" w:right="1134"/>
      <w:jc w:val="left"/>
      <w:outlineLvl w:val="0"/>
    </w:pPr>
    <w:rPr>
      <w:rFonts w:ascii="XB Kayhan" w:hAnsi="XB Kayhan"/>
      <w:b/>
      <w:bCs/>
      <w:color w:val="auto"/>
      <w:sz w:val="28"/>
      <w:szCs w:val="28"/>
      <w:lang w:bidi="fa-IR"/>
    </w:rPr>
  </w:style>
  <w:style w:type="character" w:customStyle="1" w:styleId="acopre">
    <w:name w:val="acopre"/>
    <w:basedOn w:val="DefaultParagraphFont"/>
    <w:rsid w:val="00423948"/>
  </w:style>
  <w:style w:type="table" w:customStyle="1" w:styleId="TableGrid19">
    <w:name w:val="Table Grid19"/>
    <w:basedOn w:val="TableNormal"/>
    <w:next w:val="TableGrid"/>
    <w:uiPriority w:val="39"/>
    <w:rsid w:val="0044772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0">
    <w:name w:val="Table Grid20"/>
    <w:basedOn w:val="TableNormal"/>
    <w:next w:val="TableGrid"/>
    <w:uiPriority w:val="39"/>
    <w:rsid w:val="005671FA"/>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
    <w:name w:val="Table Grid23"/>
    <w:basedOn w:val="TableNormal"/>
    <w:next w:val="TableGrid"/>
    <w:uiPriority w:val="39"/>
    <w:rsid w:val="00A945D6"/>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
    <w:name w:val="Table Grid24"/>
    <w:basedOn w:val="TableNormal"/>
    <w:next w:val="TableGrid"/>
    <w:uiPriority w:val="39"/>
    <w:rsid w:val="0053103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lqj4b">
    <w:name w:val="jlqj4b"/>
    <w:basedOn w:val="DefaultParagraphFont"/>
    <w:rsid w:val="00996794"/>
  </w:style>
  <w:style w:type="character" w:customStyle="1" w:styleId="viiyi">
    <w:name w:val="viiyi"/>
    <w:basedOn w:val="DefaultParagraphFont"/>
    <w:rsid w:val="00545D2A"/>
  </w:style>
  <w:style w:type="paragraph" w:customStyle="1" w:styleId="Bullet">
    <w:name w:val="Bullet"/>
    <w:basedOn w:val="Normal"/>
    <w:link w:val="BulletChar"/>
    <w:qFormat/>
    <w:rsid w:val="00CB4F4D"/>
    <w:pPr>
      <w:numPr>
        <w:numId w:val="18"/>
      </w:numPr>
      <w:bidi w:val="0"/>
      <w:ind w:left="1418" w:hanging="851"/>
    </w:pPr>
    <w:rPr>
      <w:rFonts w:ascii="Palatino Linotype" w:hAnsi="Palatino Linotype" w:cs="Adobe Garamond Pro"/>
      <w:i/>
      <w:iCs/>
      <w:color w:val="262626" w:themeColor="text1" w:themeTint="D9"/>
      <w:sz w:val="19"/>
      <w:szCs w:val="19"/>
    </w:rPr>
  </w:style>
  <w:style w:type="character" w:customStyle="1" w:styleId="BulletChar">
    <w:name w:val="Bullet Char"/>
    <w:basedOn w:val="DefaultParagraphFont"/>
    <w:link w:val="Bullet"/>
    <w:rsid w:val="00CB4F4D"/>
    <w:rPr>
      <w:rFonts w:ascii="Palatino Linotype" w:hAnsi="Palatino Linotype" w:cs="Adobe Garamond Pro"/>
      <w:i/>
      <w:iCs/>
      <w:color w:val="262626" w:themeColor="text1" w:themeTint="D9"/>
      <w:sz w:val="19"/>
      <w:szCs w:val="19"/>
    </w:rPr>
  </w:style>
  <w:style w:type="paragraph" w:customStyle="1" w:styleId="Heading10">
    <w:name w:val="Heading(1)"/>
    <w:basedOn w:val="Heading1"/>
    <w:link w:val="Heading1Char0"/>
    <w:rsid w:val="00C01735"/>
    <w:pPr>
      <w:bidi w:val="0"/>
    </w:pPr>
  </w:style>
  <w:style w:type="paragraph" w:customStyle="1" w:styleId="HEADING11">
    <w:name w:val="HEADING1"/>
    <w:basedOn w:val="Heading1"/>
    <w:link w:val="HEADING1Char2"/>
    <w:qFormat/>
    <w:rsid w:val="00C17453"/>
    <w:pPr>
      <w:bidi w:val="0"/>
      <w:spacing w:before="120" w:beforeAutospacing="0" w:after="160" w:afterAutospacing="0"/>
      <w:ind w:left="658" w:right="0"/>
      <w:jc w:val="left"/>
    </w:pPr>
    <w:rPr>
      <w:rFonts w:ascii="Garamond" w:hAnsi="Garamond"/>
      <w:b/>
      <w:color w:val="auto"/>
      <w:sz w:val="32"/>
      <w:szCs w:val="36"/>
    </w:rPr>
  </w:style>
  <w:style w:type="paragraph" w:customStyle="1" w:styleId="BODY0">
    <w:name w:val="BODY"/>
    <w:basedOn w:val="Normal"/>
    <w:link w:val="BODYChar"/>
    <w:qFormat/>
    <w:rsid w:val="00426704"/>
    <w:pPr>
      <w:bidi w:val="0"/>
      <w:spacing w:before="0" w:beforeAutospacing="0" w:after="120" w:afterAutospacing="0"/>
      <w:ind w:left="658"/>
    </w:pPr>
    <w:rPr>
      <w:rFonts w:ascii="Garamond" w:hAnsi="Garamond"/>
    </w:rPr>
  </w:style>
  <w:style w:type="character" w:customStyle="1" w:styleId="Heading1Char0">
    <w:name w:val="Heading(1) Char"/>
    <w:basedOn w:val="Heading1Char"/>
    <w:link w:val="Heading10"/>
    <w:rsid w:val="00C01735"/>
    <w:rPr>
      <w:rFonts w:ascii="Adobe Gurmukhi" w:eastAsia="Times New Roman" w:hAnsi="Adobe Gurmukhi" w:cs="Times New Roman"/>
      <w:color w:val="FF0000"/>
      <w:sz w:val="40"/>
      <w:szCs w:val="32"/>
    </w:rPr>
  </w:style>
  <w:style w:type="character" w:customStyle="1" w:styleId="HEADING1Char2">
    <w:name w:val="HEADING1 Char"/>
    <w:basedOn w:val="Heading1Char0"/>
    <w:link w:val="HEADING11"/>
    <w:rsid w:val="00C17453"/>
    <w:rPr>
      <w:rFonts w:ascii="Garamond" w:eastAsia="Times New Roman" w:hAnsi="Garamond" w:cs="Times New Roman"/>
      <w:b/>
      <w:color w:val="auto"/>
      <w:sz w:val="32"/>
      <w:szCs w:val="36"/>
    </w:rPr>
  </w:style>
  <w:style w:type="paragraph" w:customStyle="1" w:styleId="HEADING20">
    <w:name w:val="HEADING2"/>
    <w:basedOn w:val="Heading2"/>
    <w:link w:val="HEADING2Char0"/>
    <w:qFormat/>
    <w:rsid w:val="00C17453"/>
    <w:pPr>
      <w:bidi w:val="0"/>
      <w:spacing w:before="120" w:beforeAutospacing="0" w:after="160" w:afterAutospacing="0"/>
      <w:ind w:left="658" w:right="0"/>
    </w:pPr>
    <w:rPr>
      <w:rFonts w:ascii="Garamond" w:hAnsi="Garamond"/>
      <w:color w:val="auto"/>
      <w:sz w:val="28"/>
      <w:szCs w:val="28"/>
    </w:rPr>
  </w:style>
  <w:style w:type="character" w:customStyle="1" w:styleId="BODYChar">
    <w:name w:val="BODY Char"/>
    <w:basedOn w:val="DefaultParagraphFont"/>
    <w:link w:val="BODY0"/>
    <w:rsid w:val="00426704"/>
    <w:rPr>
      <w:rFonts w:ascii="Garamond" w:hAnsi="Garamond" w:cs="XB Kayhan"/>
      <w:szCs w:val="23"/>
    </w:rPr>
  </w:style>
  <w:style w:type="paragraph" w:customStyle="1" w:styleId="TABLECONTENT">
    <w:name w:val="TABLE CONTENT"/>
    <w:basedOn w:val="Normal"/>
    <w:link w:val="TABLECONTENTChar"/>
    <w:qFormat/>
    <w:rsid w:val="00B97DEE"/>
    <w:pPr>
      <w:framePr w:hSpace="181" w:wrap="around" w:vAnchor="text" w:hAnchor="page" w:xAlign="center" w:y="-56"/>
      <w:tabs>
        <w:tab w:val="left" w:pos="5380"/>
      </w:tabs>
      <w:bidi w:val="0"/>
      <w:spacing w:before="0" w:beforeAutospacing="0" w:after="0" w:afterAutospacing="0" w:line="240" w:lineRule="auto"/>
      <w:ind w:left="0" w:right="0"/>
      <w:suppressOverlap/>
      <w:jc w:val="left"/>
    </w:pPr>
    <w:rPr>
      <w:rFonts w:ascii="Garamond" w:eastAsia="SimSun" w:hAnsi="Garamond" w:cs="Times New Roman"/>
      <w:sz w:val="20"/>
      <w:szCs w:val="22"/>
      <w:lang w:val="en-GB"/>
      <w14:textFill>
        <w14:solidFill>
          <w14:srgbClr w14:val="000000">
            <w14:lumMod w14:val="85000"/>
            <w14:lumOff w14:val="15000"/>
          </w14:srgbClr>
        </w14:solidFill>
      </w14:textFill>
    </w:rPr>
  </w:style>
  <w:style w:type="character" w:customStyle="1" w:styleId="HEADING2Char0">
    <w:name w:val="HEADING2 Char"/>
    <w:basedOn w:val="DefaultParagraphFont"/>
    <w:link w:val="HEADING20"/>
    <w:rsid w:val="00C17453"/>
    <w:rPr>
      <w:rFonts w:ascii="Garamond" w:eastAsia="Times New Roman" w:hAnsi="Garamond" w:cs="Times New Roman"/>
      <w:b/>
      <w:bCs/>
      <w:color w:val="auto"/>
      <w:sz w:val="28"/>
      <w:szCs w:val="28"/>
    </w:rPr>
  </w:style>
  <w:style w:type="paragraph" w:customStyle="1" w:styleId="HEADING30">
    <w:name w:val="HEADING3"/>
    <w:basedOn w:val="Heading3"/>
    <w:link w:val="HEADING3Char0"/>
    <w:autoRedefine/>
    <w:qFormat/>
    <w:rsid w:val="00F10389"/>
    <w:pPr>
      <w:bidi w:val="0"/>
      <w:spacing w:before="120" w:beforeAutospacing="0" w:after="120" w:afterAutospacing="0"/>
      <w:ind w:firstLine="142"/>
    </w:pPr>
    <w:rPr>
      <w:rFonts w:ascii="Garamond" w:eastAsiaTheme="majorEastAsia" w:hAnsi="Garamond" w:cstheme="majorBidi"/>
      <w:b/>
      <w:bCs/>
      <w:color w:val="000000" w:themeColor="text1"/>
      <w:szCs w:val="24"/>
    </w:rPr>
  </w:style>
  <w:style w:type="character" w:customStyle="1" w:styleId="TABLECONTENTChar">
    <w:name w:val="TABLE CONTENT Char"/>
    <w:basedOn w:val="DefaultParagraphFont"/>
    <w:link w:val="TABLECONTENT"/>
    <w:rsid w:val="00B97DEE"/>
    <w:rPr>
      <w:rFonts w:ascii="Garamond" w:eastAsia="SimSun" w:hAnsi="Garamond" w:cs="Times New Roman"/>
      <w:color w:val="000000"/>
      <w:sz w:val="20"/>
      <w:szCs w:val="22"/>
      <w:lang w:val="en-GB"/>
      <w14:textFill>
        <w14:solidFill>
          <w14:srgbClr w14:val="000000">
            <w14:lumMod w14:val="85000"/>
            <w14:lumOff w14:val="15000"/>
          </w14:srgbClr>
        </w14:solidFill>
      </w14:textFill>
    </w:rPr>
  </w:style>
  <w:style w:type="paragraph" w:customStyle="1" w:styleId="Title3">
    <w:name w:val="Title3"/>
    <w:basedOn w:val="a6"/>
    <w:link w:val="TITLEChar0"/>
    <w:rsid w:val="00FE6446"/>
    <w:pPr>
      <w:framePr w:hSpace="187" w:wrap="around" w:vAnchor="page" w:hAnchor="margin" w:xAlign="center" w:y="877"/>
      <w:tabs>
        <w:tab w:val="right" w:pos="8397"/>
      </w:tabs>
      <w:bidi w:val="0"/>
      <w:spacing w:after="240"/>
      <w:ind w:left="743" w:right="0" w:firstLine="0"/>
      <w:suppressOverlap/>
      <w:jc w:val="left"/>
    </w:pPr>
    <w:rPr>
      <w:rFonts w:ascii="Palatino Linotype" w:hAnsi="Palatino Linotype"/>
      <w:noProof/>
      <w:sz w:val="30"/>
      <w:szCs w:val="30"/>
      <w:lang w:bidi="fa-IR"/>
    </w:rPr>
  </w:style>
  <w:style w:type="character" w:customStyle="1" w:styleId="HEADING3Char0">
    <w:name w:val="HEADING3 Char"/>
    <w:basedOn w:val="DefaultParagraphFont"/>
    <w:link w:val="HEADING30"/>
    <w:rsid w:val="00F10389"/>
    <w:rPr>
      <w:rFonts w:ascii="Garamond" w:eastAsiaTheme="majorEastAsia" w:hAnsi="Garamond" w:cstheme="majorBidi"/>
      <w:b/>
      <w:bCs/>
      <w:color w:val="000000" w:themeColor="text1"/>
      <w:sz w:val="24"/>
    </w:rPr>
  </w:style>
  <w:style w:type="paragraph" w:customStyle="1" w:styleId="ARTICLETITLE0">
    <w:name w:val="ARTICLE TITLE"/>
    <w:basedOn w:val="Articletitle"/>
    <w:link w:val="ARTICLETITLEChar0"/>
    <w:qFormat/>
    <w:rsid w:val="00EA13A0"/>
    <w:pPr>
      <w:framePr w:wrap="around" w:y="877"/>
      <w:spacing w:before="0" w:after="0" w:line="276" w:lineRule="auto"/>
      <w:ind w:left="318"/>
    </w:pPr>
    <w:rPr>
      <w:rFonts w:ascii="Book Antiqua" w:hAnsi="Book Antiqua"/>
      <w:color w:val="056376"/>
      <w:sz w:val="36"/>
      <w:szCs w:val="36"/>
    </w:rPr>
  </w:style>
  <w:style w:type="character" w:customStyle="1" w:styleId="TITLEChar0">
    <w:name w:val="TITLE Char"/>
    <w:basedOn w:val="Char"/>
    <w:link w:val="Title3"/>
    <w:rsid w:val="00FE6446"/>
    <w:rPr>
      <w:rFonts w:ascii="Palatino Linotype" w:eastAsia="Times New Roman" w:hAnsi="Palatino Linotype" w:cs="IRTitr"/>
      <w:b/>
      <w:noProof/>
      <w:color w:val="auto"/>
      <w:spacing w:val="-10"/>
      <w:kern w:val="28"/>
      <w:sz w:val="30"/>
      <w:szCs w:val="30"/>
      <w:lang w:bidi="fa-IR"/>
    </w:rPr>
  </w:style>
  <w:style w:type="character" w:customStyle="1" w:styleId="ARTICLETITLEChar0">
    <w:name w:val="ARTICLE TITLE Char"/>
    <w:basedOn w:val="ArticletitleChar"/>
    <w:link w:val="ARTICLETITLE0"/>
    <w:rsid w:val="00EA13A0"/>
    <w:rPr>
      <w:rFonts w:ascii="Book Antiqua" w:eastAsia="Calibri" w:hAnsi="Book Antiqua" w:cs="Adobe Devanagari"/>
      <w:b/>
      <w:bCs/>
      <w:color w:val="056376"/>
      <w:sz w:val="36"/>
      <w:szCs w:val="36"/>
      <w:lang w:bidi="fa-IR"/>
    </w:rPr>
  </w:style>
  <w:style w:type="paragraph" w:customStyle="1" w:styleId="introduction">
    <w:name w:val="introduction"/>
    <w:basedOn w:val="Heading4"/>
    <w:link w:val="introductionChar"/>
    <w:qFormat/>
    <w:rsid w:val="007434C5"/>
    <w:pPr>
      <w:bidi w:val="0"/>
      <w:spacing w:before="0" w:beforeAutospacing="0" w:line="360" w:lineRule="auto"/>
      <w:ind w:left="1560" w:hanging="284"/>
    </w:pPr>
    <w:rPr>
      <w:rFonts w:ascii="Garamond" w:hAnsi="Garamond"/>
      <w:b/>
      <w:bCs/>
      <w:i w:val="0"/>
      <w:iCs w:val="0"/>
      <w:noProof/>
      <w:color w:val="1F3864" w:themeColor="accent5" w:themeShade="80"/>
      <w:sz w:val="30"/>
      <w:szCs w:val="30"/>
      <w:lang w:bidi="fa-IR"/>
    </w:rPr>
  </w:style>
  <w:style w:type="character" w:customStyle="1" w:styleId="introductionChar">
    <w:name w:val="introduction Char"/>
    <w:basedOn w:val="HEADING1Char2"/>
    <w:link w:val="introduction"/>
    <w:rsid w:val="007434C5"/>
    <w:rPr>
      <w:rFonts w:ascii="Garamond" w:eastAsiaTheme="majorEastAsia" w:hAnsi="Garamond" w:cstheme="majorBidi"/>
      <w:b/>
      <w:bCs/>
      <w:noProof/>
      <w:color w:val="1F3864" w:themeColor="accent5" w:themeShade="80"/>
      <w:sz w:val="30"/>
      <w:szCs w:val="30"/>
      <w:lang w:bidi="fa-IR"/>
    </w:rPr>
  </w:style>
  <w:style w:type="paragraph" w:styleId="Revision">
    <w:name w:val="Revision"/>
    <w:hidden/>
    <w:uiPriority w:val="99"/>
    <w:semiHidden/>
    <w:rsid w:val="00B97DEE"/>
    <w:pPr>
      <w:bidi w:val="0"/>
      <w:spacing w:before="0" w:after="0" w:afterAutospacing="0"/>
      <w:ind w:left="0" w:right="0" w:firstLine="0"/>
      <w:jc w:val="left"/>
    </w:pPr>
    <w:rPr>
      <w:rFonts w:ascii="Adobe Gurmukhi" w:hAnsi="Adobe Gurmukhi" w:cs="XB Kayhan"/>
      <w:szCs w:val="23"/>
    </w:rPr>
  </w:style>
  <w:style w:type="character" w:customStyle="1" w:styleId="UnresolvedMention2">
    <w:name w:val="Unresolved Mention2"/>
    <w:basedOn w:val="DefaultParagraphFont"/>
    <w:uiPriority w:val="99"/>
    <w:semiHidden/>
    <w:unhideWhenUsed/>
    <w:rsid w:val="00645594"/>
    <w:rPr>
      <w:color w:val="605E5C"/>
      <w:shd w:val="clear" w:color="auto" w:fill="E1DFDD"/>
    </w:rPr>
  </w:style>
  <w:style w:type="table" w:styleId="PlainTable4">
    <w:name w:val="Plain Table 4"/>
    <w:basedOn w:val="TableNormal"/>
    <w:uiPriority w:val="44"/>
    <w:rsid w:val="00274E05"/>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5B1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35810">
      <w:bodyDiv w:val="1"/>
      <w:marLeft w:val="0"/>
      <w:marRight w:val="0"/>
      <w:marTop w:val="0"/>
      <w:marBottom w:val="0"/>
      <w:divBdr>
        <w:top w:val="none" w:sz="0" w:space="0" w:color="auto"/>
        <w:left w:val="none" w:sz="0" w:space="0" w:color="auto"/>
        <w:bottom w:val="none" w:sz="0" w:space="0" w:color="auto"/>
        <w:right w:val="none" w:sz="0" w:space="0" w:color="auto"/>
      </w:divBdr>
    </w:div>
    <w:div w:id="178391185">
      <w:bodyDiv w:val="1"/>
      <w:marLeft w:val="0"/>
      <w:marRight w:val="0"/>
      <w:marTop w:val="0"/>
      <w:marBottom w:val="0"/>
      <w:divBdr>
        <w:top w:val="none" w:sz="0" w:space="0" w:color="auto"/>
        <w:left w:val="none" w:sz="0" w:space="0" w:color="auto"/>
        <w:bottom w:val="none" w:sz="0" w:space="0" w:color="auto"/>
        <w:right w:val="none" w:sz="0" w:space="0" w:color="auto"/>
      </w:divBdr>
    </w:div>
    <w:div w:id="192576062">
      <w:bodyDiv w:val="1"/>
      <w:marLeft w:val="0"/>
      <w:marRight w:val="0"/>
      <w:marTop w:val="0"/>
      <w:marBottom w:val="0"/>
      <w:divBdr>
        <w:top w:val="none" w:sz="0" w:space="0" w:color="auto"/>
        <w:left w:val="none" w:sz="0" w:space="0" w:color="auto"/>
        <w:bottom w:val="none" w:sz="0" w:space="0" w:color="auto"/>
        <w:right w:val="none" w:sz="0" w:space="0" w:color="auto"/>
      </w:divBdr>
    </w:div>
    <w:div w:id="298538359">
      <w:bodyDiv w:val="1"/>
      <w:marLeft w:val="0"/>
      <w:marRight w:val="0"/>
      <w:marTop w:val="0"/>
      <w:marBottom w:val="0"/>
      <w:divBdr>
        <w:top w:val="none" w:sz="0" w:space="0" w:color="auto"/>
        <w:left w:val="none" w:sz="0" w:space="0" w:color="auto"/>
        <w:bottom w:val="none" w:sz="0" w:space="0" w:color="auto"/>
        <w:right w:val="none" w:sz="0" w:space="0" w:color="auto"/>
      </w:divBdr>
    </w:div>
    <w:div w:id="303589390">
      <w:bodyDiv w:val="1"/>
      <w:marLeft w:val="0"/>
      <w:marRight w:val="0"/>
      <w:marTop w:val="0"/>
      <w:marBottom w:val="0"/>
      <w:divBdr>
        <w:top w:val="none" w:sz="0" w:space="0" w:color="auto"/>
        <w:left w:val="none" w:sz="0" w:space="0" w:color="auto"/>
        <w:bottom w:val="none" w:sz="0" w:space="0" w:color="auto"/>
        <w:right w:val="none" w:sz="0" w:space="0" w:color="auto"/>
      </w:divBdr>
    </w:div>
    <w:div w:id="420873493">
      <w:bodyDiv w:val="1"/>
      <w:marLeft w:val="0"/>
      <w:marRight w:val="0"/>
      <w:marTop w:val="0"/>
      <w:marBottom w:val="0"/>
      <w:divBdr>
        <w:top w:val="none" w:sz="0" w:space="0" w:color="auto"/>
        <w:left w:val="none" w:sz="0" w:space="0" w:color="auto"/>
        <w:bottom w:val="none" w:sz="0" w:space="0" w:color="auto"/>
        <w:right w:val="none" w:sz="0" w:space="0" w:color="auto"/>
      </w:divBdr>
      <w:divsChild>
        <w:div w:id="849366731">
          <w:marLeft w:val="0"/>
          <w:marRight w:val="0"/>
          <w:marTop w:val="0"/>
          <w:marBottom w:val="0"/>
          <w:divBdr>
            <w:top w:val="none" w:sz="0" w:space="0" w:color="auto"/>
            <w:left w:val="none" w:sz="0" w:space="0" w:color="auto"/>
            <w:bottom w:val="none" w:sz="0" w:space="0" w:color="auto"/>
            <w:right w:val="none" w:sz="0" w:space="0" w:color="auto"/>
          </w:divBdr>
        </w:div>
      </w:divsChild>
    </w:div>
    <w:div w:id="449665868">
      <w:bodyDiv w:val="1"/>
      <w:marLeft w:val="0"/>
      <w:marRight w:val="0"/>
      <w:marTop w:val="0"/>
      <w:marBottom w:val="0"/>
      <w:divBdr>
        <w:top w:val="none" w:sz="0" w:space="0" w:color="auto"/>
        <w:left w:val="none" w:sz="0" w:space="0" w:color="auto"/>
        <w:bottom w:val="none" w:sz="0" w:space="0" w:color="auto"/>
        <w:right w:val="none" w:sz="0" w:space="0" w:color="auto"/>
      </w:divBdr>
    </w:div>
    <w:div w:id="451291374">
      <w:bodyDiv w:val="1"/>
      <w:marLeft w:val="0"/>
      <w:marRight w:val="0"/>
      <w:marTop w:val="0"/>
      <w:marBottom w:val="0"/>
      <w:divBdr>
        <w:top w:val="none" w:sz="0" w:space="0" w:color="auto"/>
        <w:left w:val="none" w:sz="0" w:space="0" w:color="auto"/>
        <w:bottom w:val="none" w:sz="0" w:space="0" w:color="auto"/>
        <w:right w:val="none" w:sz="0" w:space="0" w:color="auto"/>
      </w:divBdr>
    </w:div>
    <w:div w:id="526722165">
      <w:bodyDiv w:val="1"/>
      <w:marLeft w:val="0"/>
      <w:marRight w:val="0"/>
      <w:marTop w:val="0"/>
      <w:marBottom w:val="0"/>
      <w:divBdr>
        <w:top w:val="none" w:sz="0" w:space="0" w:color="auto"/>
        <w:left w:val="none" w:sz="0" w:space="0" w:color="auto"/>
        <w:bottom w:val="none" w:sz="0" w:space="0" w:color="auto"/>
        <w:right w:val="none" w:sz="0" w:space="0" w:color="auto"/>
      </w:divBdr>
    </w:div>
    <w:div w:id="552424916">
      <w:bodyDiv w:val="1"/>
      <w:marLeft w:val="0"/>
      <w:marRight w:val="0"/>
      <w:marTop w:val="0"/>
      <w:marBottom w:val="0"/>
      <w:divBdr>
        <w:top w:val="none" w:sz="0" w:space="0" w:color="auto"/>
        <w:left w:val="none" w:sz="0" w:space="0" w:color="auto"/>
        <w:bottom w:val="none" w:sz="0" w:space="0" w:color="auto"/>
        <w:right w:val="none" w:sz="0" w:space="0" w:color="auto"/>
      </w:divBdr>
    </w:div>
    <w:div w:id="560336492">
      <w:bodyDiv w:val="1"/>
      <w:marLeft w:val="0"/>
      <w:marRight w:val="0"/>
      <w:marTop w:val="0"/>
      <w:marBottom w:val="0"/>
      <w:divBdr>
        <w:top w:val="none" w:sz="0" w:space="0" w:color="auto"/>
        <w:left w:val="none" w:sz="0" w:space="0" w:color="auto"/>
        <w:bottom w:val="none" w:sz="0" w:space="0" w:color="auto"/>
        <w:right w:val="none" w:sz="0" w:space="0" w:color="auto"/>
      </w:divBdr>
    </w:div>
    <w:div w:id="599995172">
      <w:bodyDiv w:val="1"/>
      <w:marLeft w:val="0"/>
      <w:marRight w:val="0"/>
      <w:marTop w:val="0"/>
      <w:marBottom w:val="0"/>
      <w:divBdr>
        <w:top w:val="none" w:sz="0" w:space="0" w:color="auto"/>
        <w:left w:val="none" w:sz="0" w:space="0" w:color="auto"/>
        <w:bottom w:val="none" w:sz="0" w:space="0" w:color="auto"/>
        <w:right w:val="none" w:sz="0" w:space="0" w:color="auto"/>
      </w:divBdr>
    </w:div>
    <w:div w:id="739912761">
      <w:bodyDiv w:val="1"/>
      <w:marLeft w:val="0"/>
      <w:marRight w:val="0"/>
      <w:marTop w:val="0"/>
      <w:marBottom w:val="0"/>
      <w:divBdr>
        <w:top w:val="none" w:sz="0" w:space="0" w:color="auto"/>
        <w:left w:val="none" w:sz="0" w:space="0" w:color="auto"/>
        <w:bottom w:val="none" w:sz="0" w:space="0" w:color="auto"/>
        <w:right w:val="none" w:sz="0" w:space="0" w:color="auto"/>
      </w:divBdr>
    </w:div>
    <w:div w:id="743457529">
      <w:bodyDiv w:val="1"/>
      <w:marLeft w:val="0"/>
      <w:marRight w:val="0"/>
      <w:marTop w:val="0"/>
      <w:marBottom w:val="0"/>
      <w:divBdr>
        <w:top w:val="none" w:sz="0" w:space="0" w:color="auto"/>
        <w:left w:val="none" w:sz="0" w:space="0" w:color="auto"/>
        <w:bottom w:val="none" w:sz="0" w:space="0" w:color="auto"/>
        <w:right w:val="none" w:sz="0" w:space="0" w:color="auto"/>
      </w:divBdr>
    </w:div>
    <w:div w:id="812677183">
      <w:bodyDiv w:val="1"/>
      <w:marLeft w:val="0"/>
      <w:marRight w:val="0"/>
      <w:marTop w:val="0"/>
      <w:marBottom w:val="0"/>
      <w:divBdr>
        <w:top w:val="none" w:sz="0" w:space="0" w:color="auto"/>
        <w:left w:val="none" w:sz="0" w:space="0" w:color="auto"/>
        <w:bottom w:val="none" w:sz="0" w:space="0" w:color="auto"/>
        <w:right w:val="none" w:sz="0" w:space="0" w:color="auto"/>
      </w:divBdr>
    </w:div>
    <w:div w:id="819422565">
      <w:bodyDiv w:val="1"/>
      <w:marLeft w:val="0"/>
      <w:marRight w:val="0"/>
      <w:marTop w:val="0"/>
      <w:marBottom w:val="0"/>
      <w:divBdr>
        <w:top w:val="none" w:sz="0" w:space="0" w:color="auto"/>
        <w:left w:val="none" w:sz="0" w:space="0" w:color="auto"/>
        <w:bottom w:val="none" w:sz="0" w:space="0" w:color="auto"/>
        <w:right w:val="none" w:sz="0" w:space="0" w:color="auto"/>
      </w:divBdr>
      <w:divsChild>
        <w:div w:id="601379870">
          <w:marLeft w:val="0"/>
          <w:marRight w:val="0"/>
          <w:marTop w:val="0"/>
          <w:marBottom w:val="0"/>
          <w:divBdr>
            <w:top w:val="none" w:sz="0" w:space="0" w:color="auto"/>
            <w:left w:val="none" w:sz="0" w:space="0" w:color="auto"/>
            <w:bottom w:val="none" w:sz="0" w:space="0" w:color="auto"/>
            <w:right w:val="none" w:sz="0" w:space="0" w:color="auto"/>
          </w:divBdr>
          <w:divsChild>
            <w:div w:id="1212957431">
              <w:marLeft w:val="0"/>
              <w:marRight w:val="0"/>
              <w:marTop w:val="0"/>
              <w:marBottom w:val="0"/>
              <w:divBdr>
                <w:top w:val="none" w:sz="0" w:space="0" w:color="auto"/>
                <w:left w:val="none" w:sz="0" w:space="0" w:color="auto"/>
                <w:bottom w:val="none" w:sz="0" w:space="0" w:color="auto"/>
                <w:right w:val="none" w:sz="0" w:space="0" w:color="auto"/>
              </w:divBdr>
              <w:divsChild>
                <w:div w:id="2086417287">
                  <w:marLeft w:val="0"/>
                  <w:marRight w:val="0"/>
                  <w:marTop w:val="0"/>
                  <w:marBottom w:val="0"/>
                  <w:divBdr>
                    <w:top w:val="none" w:sz="0" w:space="0" w:color="auto"/>
                    <w:left w:val="none" w:sz="0" w:space="0" w:color="auto"/>
                    <w:bottom w:val="none" w:sz="0" w:space="0" w:color="auto"/>
                    <w:right w:val="none" w:sz="0" w:space="0" w:color="auto"/>
                  </w:divBdr>
                  <w:divsChild>
                    <w:div w:id="189596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074964">
      <w:bodyDiv w:val="1"/>
      <w:marLeft w:val="0"/>
      <w:marRight w:val="0"/>
      <w:marTop w:val="0"/>
      <w:marBottom w:val="0"/>
      <w:divBdr>
        <w:top w:val="none" w:sz="0" w:space="0" w:color="auto"/>
        <w:left w:val="none" w:sz="0" w:space="0" w:color="auto"/>
        <w:bottom w:val="none" w:sz="0" w:space="0" w:color="auto"/>
        <w:right w:val="none" w:sz="0" w:space="0" w:color="auto"/>
      </w:divBdr>
    </w:div>
    <w:div w:id="867184458">
      <w:bodyDiv w:val="1"/>
      <w:marLeft w:val="0"/>
      <w:marRight w:val="0"/>
      <w:marTop w:val="0"/>
      <w:marBottom w:val="0"/>
      <w:divBdr>
        <w:top w:val="none" w:sz="0" w:space="0" w:color="auto"/>
        <w:left w:val="none" w:sz="0" w:space="0" w:color="auto"/>
        <w:bottom w:val="none" w:sz="0" w:space="0" w:color="auto"/>
        <w:right w:val="none" w:sz="0" w:space="0" w:color="auto"/>
      </w:divBdr>
    </w:div>
    <w:div w:id="887451826">
      <w:bodyDiv w:val="1"/>
      <w:marLeft w:val="0"/>
      <w:marRight w:val="0"/>
      <w:marTop w:val="0"/>
      <w:marBottom w:val="0"/>
      <w:divBdr>
        <w:top w:val="none" w:sz="0" w:space="0" w:color="auto"/>
        <w:left w:val="none" w:sz="0" w:space="0" w:color="auto"/>
        <w:bottom w:val="none" w:sz="0" w:space="0" w:color="auto"/>
        <w:right w:val="none" w:sz="0" w:space="0" w:color="auto"/>
      </w:divBdr>
    </w:div>
    <w:div w:id="950478849">
      <w:bodyDiv w:val="1"/>
      <w:marLeft w:val="0"/>
      <w:marRight w:val="0"/>
      <w:marTop w:val="0"/>
      <w:marBottom w:val="0"/>
      <w:divBdr>
        <w:top w:val="none" w:sz="0" w:space="0" w:color="auto"/>
        <w:left w:val="none" w:sz="0" w:space="0" w:color="auto"/>
        <w:bottom w:val="none" w:sz="0" w:space="0" w:color="auto"/>
        <w:right w:val="none" w:sz="0" w:space="0" w:color="auto"/>
      </w:divBdr>
    </w:div>
    <w:div w:id="957221114">
      <w:bodyDiv w:val="1"/>
      <w:marLeft w:val="0"/>
      <w:marRight w:val="0"/>
      <w:marTop w:val="0"/>
      <w:marBottom w:val="0"/>
      <w:divBdr>
        <w:top w:val="none" w:sz="0" w:space="0" w:color="auto"/>
        <w:left w:val="none" w:sz="0" w:space="0" w:color="auto"/>
        <w:bottom w:val="none" w:sz="0" w:space="0" w:color="auto"/>
        <w:right w:val="none" w:sz="0" w:space="0" w:color="auto"/>
      </w:divBdr>
    </w:div>
    <w:div w:id="981275163">
      <w:bodyDiv w:val="1"/>
      <w:marLeft w:val="0"/>
      <w:marRight w:val="0"/>
      <w:marTop w:val="0"/>
      <w:marBottom w:val="0"/>
      <w:divBdr>
        <w:top w:val="none" w:sz="0" w:space="0" w:color="auto"/>
        <w:left w:val="none" w:sz="0" w:space="0" w:color="auto"/>
        <w:bottom w:val="none" w:sz="0" w:space="0" w:color="auto"/>
        <w:right w:val="none" w:sz="0" w:space="0" w:color="auto"/>
      </w:divBdr>
    </w:div>
    <w:div w:id="1081221785">
      <w:bodyDiv w:val="1"/>
      <w:marLeft w:val="0"/>
      <w:marRight w:val="0"/>
      <w:marTop w:val="0"/>
      <w:marBottom w:val="0"/>
      <w:divBdr>
        <w:top w:val="none" w:sz="0" w:space="0" w:color="auto"/>
        <w:left w:val="none" w:sz="0" w:space="0" w:color="auto"/>
        <w:bottom w:val="none" w:sz="0" w:space="0" w:color="auto"/>
        <w:right w:val="none" w:sz="0" w:space="0" w:color="auto"/>
      </w:divBdr>
    </w:div>
    <w:div w:id="1087196077">
      <w:bodyDiv w:val="1"/>
      <w:marLeft w:val="0"/>
      <w:marRight w:val="0"/>
      <w:marTop w:val="0"/>
      <w:marBottom w:val="0"/>
      <w:divBdr>
        <w:top w:val="none" w:sz="0" w:space="0" w:color="auto"/>
        <w:left w:val="none" w:sz="0" w:space="0" w:color="auto"/>
        <w:bottom w:val="none" w:sz="0" w:space="0" w:color="auto"/>
        <w:right w:val="none" w:sz="0" w:space="0" w:color="auto"/>
      </w:divBdr>
    </w:div>
    <w:div w:id="1118255159">
      <w:bodyDiv w:val="1"/>
      <w:marLeft w:val="0"/>
      <w:marRight w:val="0"/>
      <w:marTop w:val="0"/>
      <w:marBottom w:val="0"/>
      <w:divBdr>
        <w:top w:val="none" w:sz="0" w:space="0" w:color="auto"/>
        <w:left w:val="none" w:sz="0" w:space="0" w:color="auto"/>
        <w:bottom w:val="none" w:sz="0" w:space="0" w:color="auto"/>
        <w:right w:val="none" w:sz="0" w:space="0" w:color="auto"/>
      </w:divBdr>
    </w:div>
    <w:div w:id="1120419220">
      <w:bodyDiv w:val="1"/>
      <w:marLeft w:val="0"/>
      <w:marRight w:val="0"/>
      <w:marTop w:val="0"/>
      <w:marBottom w:val="0"/>
      <w:divBdr>
        <w:top w:val="none" w:sz="0" w:space="0" w:color="auto"/>
        <w:left w:val="none" w:sz="0" w:space="0" w:color="auto"/>
        <w:bottom w:val="none" w:sz="0" w:space="0" w:color="auto"/>
        <w:right w:val="none" w:sz="0" w:space="0" w:color="auto"/>
      </w:divBdr>
    </w:div>
    <w:div w:id="1124537082">
      <w:bodyDiv w:val="1"/>
      <w:marLeft w:val="0"/>
      <w:marRight w:val="0"/>
      <w:marTop w:val="0"/>
      <w:marBottom w:val="0"/>
      <w:divBdr>
        <w:top w:val="none" w:sz="0" w:space="0" w:color="auto"/>
        <w:left w:val="none" w:sz="0" w:space="0" w:color="auto"/>
        <w:bottom w:val="none" w:sz="0" w:space="0" w:color="auto"/>
        <w:right w:val="none" w:sz="0" w:space="0" w:color="auto"/>
      </w:divBdr>
    </w:div>
    <w:div w:id="1129662740">
      <w:bodyDiv w:val="1"/>
      <w:marLeft w:val="0"/>
      <w:marRight w:val="0"/>
      <w:marTop w:val="0"/>
      <w:marBottom w:val="0"/>
      <w:divBdr>
        <w:top w:val="none" w:sz="0" w:space="0" w:color="auto"/>
        <w:left w:val="none" w:sz="0" w:space="0" w:color="auto"/>
        <w:bottom w:val="none" w:sz="0" w:space="0" w:color="auto"/>
        <w:right w:val="none" w:sz="0" w:space="0" w:color="auto"/>
      </w:divBdr>
    </w:div>
    <w:div w:id="1183520760">
      <w:bodyDiv w:val="1"/>
      <w:marLeft w:val="0"/>
      <w:marRight w:val="0"/>
      <w:marTop w:val="0"/>
      <w:marBottom w:val="0"/>
      <w:divBdr>
        <w:top w:val="none" w:sz="0" w:space="0" w:color="auto"/>
        <w:left w:val="none" w:sz="0" w:space="0" w:color="auto"/>
        <w:bottom w:val="none" w:sz="0" w:space="0" w:color="auto"/>
        <w:right w:val="none" w:sz="0" w:space="0" w:color="auto"/>
      </w:divBdr>
      <w:divsChild>
        <w:div w:id="1740593197">
          <w:marLeft w:val="0"/>
          <w:marRight w:val="0"/>
          <w:marTop w:val="0"/>
          <w:marBottom w:val="0"/>
          <w:divBdr>
            <w:top w:val="none" w:sz="0" w:space="0" w:color="auto"/>
            <w:left w:val="none" w:sz="0" w:space="0" w:color="auto"/>
            <w:bottom w:val="none" w:sz="0" w:space="0" w:color="auto"/>
            <w:right w:val="none" w:sz="0" w:space="0" w:color="auto"/>
          </w:divBdr>
        </w:div>
      </w:divsChild>
    </w:div>
    <w:div w:id="1209295410">
      <w:bodyDiv w:val="1"/>
      <w:marLeft w:val="0"/>
      <w:marRight w:val="0"/>
      <w:marTop w:val="0"/>
      <w:marBottom w:val="0"/>
      <w:divBdr>
        <w:top w:val="none" w:sz="0" w:space="0" w:color="auto"/>
        <w:left w:val="none" w:sz="0" w:space="0" w:color="auto"/>
        <w:bottom w:val="none" w:sz="0" w:space="0" w:color="auto"/>
        <w:right w:val="none" w:sz="0" w:space="0" w:color="auto"/>
      </w:divBdr>
    </w:div>
    <w:div w:id="1226140054">
      <w:bodyDiv w:val="1"/>
      <w:marLeft w:val="0"/>
      <w:marRight w:val="0"/>
      <w:marTop w:val="0"/>
      <w:marBottom w:val="0"/>
      <w:divBdr>
        <w:top w:val="none" w:sz="0" w:space="0" w:color="auto"/>
        <w:left w:val="none" w:sz="0" w:space="0" w:color="auto"/>
        <w:bottom w:val="none" w:sz="0" w:space="0" w:color="auto"/>
        <w:right w:val="none" w:sz="0" w:space="0" w:color="auto"/>
      </w:divBdr>
    </w:div>
    <w:div w:id="1240097107">
      <w:bodyDiv w:val="1"/>
      <w:marLeft w:val="0"/>
      <w:marRight w:val="0"/>
      <w:marTop w:val="0"/>
      <w:marBottom w:val="0"/>
      <w:divBdr>
        <w:top w:val="none" w:sz="0" w:space="0" w:color="auto"/>
        <w:left w:val="none" w:sz="0" w:space="0" w:color="auto"/>
        <w:bottom w:val="none" w:sz="0" w:space="0" w:color="auto"/>
        <w:right w:val="none" w:sz="0" w:space="0" w:color="auto"/>
      </w:divBdr>
    </w:div>
    <w:div w:id="1268542381">
      <w:bodyDiv w:val="1"/>
      <w:marLeft w:val="0"/>
      <w:marRight w:val="0"/>
      <w:marTop w:val="0"/>
      <w:marBottom w:val="0"/>
      <w:divBdr>
        <w:top w:val="none" w:sz="0" w:space="0" w:color="auto"/>
        <w:left w:val="none" w:sz="0" w:space="0" w:color="auto"/>
        <w:bottom w:val="none" w:sz="0" w:space="0" w:color="auto"/>
        <w:right w:val="none" w:sz="0" w:space="0" w:color="auto"/>
      </w:divBdr>
    </w:div>
    <w:div w:id="1352490638">
      <w:bodyDiv w:val="1"/>
      <w:marLeft w:val="0"/>
      <w:marRight w:val="0"/>
      <w:marTop w:val="0"/>
      <w:marBottom w:val="0"/>
      <w:divBdr>
        <w:top w:val="none" w:sz="0" w:space="0" w:color="auto"/>
        <w:left w:val="none" w:sz="0" w:space="0" w:color="auto"/>
        <w:bottom w:val="none" w:sz="0" w:space="0" w:color="auto"/>
        <w:right w:val="none" w:sz="0" w:space="0" w:color="auto"/>
      </w:divBdr>
    </w:div>
    <w:div w:id="1378772492">
      <w:bodyDiv w:val="1"/>
      <w:marLeft w:val="0"/>
      <w:marRight w:val="0"/>
      <w:marTop w:val="0"/>
      <w:marBottom w:val="0"/>
      <w:divBdr>
        <w:top w:val="none" w:sz="0" w:space="0" w:color="auto"/>
        <w:left w:val="none" w:sz="0" w:space="0" w:color="auto"/>
        <w:bottom w:val="none" w:sz="0" w:space="0" w:color="auto"/>
        <w:right w:val="none" w:sz="0" w:space="0" w:color="auto"/>
      </w:divBdr>
    </w:div>
    <w:div w:id="1452894809">
      <w:bodyDiv w:val="1"/>
      <w:marLeft w:val="0"/>
      <w:marRight w:val="0"/>
      <w:marTop w:val="0"/>
      <w:marBottom w:val="0"/>
      <w:divBdr>
        <w:top w:val="none" w:sz="0" w:space="0" w:color="auto"/>
        <w:left w:val="none" w:sz="0" w:space="0" w:color="auto"/>
        <w:bottom w:val="none" w:sz="0" w:space="0" w:color="auto"/>
        <w:right w:val="none" w:sz="0" w:space="0" w:color="auto"/>
      </w:divBdr>
    </w:div>
    <w:div w:id="1564677789">
      <w:bodyDiv w:val="1"/>
      <w:marLeft w:val="0"/>
      <w:marRight w:val="0"/>
      <w:marTop w:val="0"/>
      <w:marBottom w:val="0"/>
      <w:divBdr>
        <w:top w:val="none" w:sz="0" w:space="0" w:color="auto"/>
        <w:left w:val="none" w:sz="0" w:space="0" w:color="auto"/>
        <w:bottom w:val="none" w:sz="0" w:space="0" w:color="auto"/>
        <w:right w:val="none" w:sz="0" w:space="0" w:color="auto"/>
      </w:divBdr>
    </w:div>
    <w:div w:id="1569263170">
      <w:bodyDiv w:val="1"/>
      <w:marLeft w:val="0"/>
      <w:marRight w:val="0"/>
      <w:marTop w:val="0"/>
      <w:marBottom w:val="0"/>
      <w:divBdr>
        <w:top w:val="none" w:sz="0" w:space="0" w:color="auto"/>
        <w:left w:val="none" w:sz="0" w:space="0" w:color="auto"/>
        <w:bottom w:val="none" w:sz="0" w:space="0" w:color="auto"/>
        <w:right w:val="none" w:sz="0" w:space="0" w:color="auto"/>
      </w:divBdr>
    </w:div>
    <w:div w:id="1591625607">
      <w:bodyDiv w:val="1"/>
      <w:marLeft w:val="0"/>
      <w:marRight w:val="0"/>
      <w:marTop w:val="0"/>
      <w:marBottom w:val="0"/>
      <w:divBdr>
        <w:top w:val="none" w:sz="0" w:space="0" w:color="auto"/>
        <w:left w:val="none" w:sz="0" w:space="0" w:color="auto"/>
        <w:bottom w:val="none" w:sz="0" w:space="0" w:color="auto"/>
        <w:right w:val="none" w:sz="0" w:space="0" w:color="auto"/>
      </w:divBdr>
    </w:div>
    <w:div w:id="1657345719">
      <w:bodyDiv w:val="1"/>
      <w:marLeft w:val="0"/>
      <w:marRight w:val="0"/>
      <w:marTop w:val="0"/>
      <w:marBottom w:val="0"/>
      <w:divBdr>
        <w:top w:val="none" w:sz="0" w:space="0" w:color="auto"/>
        <w:left w:val="none" w:sz="0" w:space="0" w:color="auto"/>
        <w:bottom w:val="none" w:sz="0" w:space="0" w:color="auto"/>
        <w:right w:val="none" w:sz="0" w:space="0" w:color="auto"/>
      </w:divBdr>
    </w:div>
    <w:div w:id="1720975629">
      <w:bodyDiv w:val="1"/>
      <w:marLeft w:val="0"/>
      <w:marRight w:val="0"/>
      <w:marTop w:val="0"/>
      <w:marBottom w:val="0"/>
      <w:divBdr>
        <w:top w:val="none" w:sz="0" w:space="0" w:color="auto"/>
        <w:left w:val="none" w:sz="0" w:space="0" w:color="auto"/>
        <w:bottom w:val="none" w:sz="0" w:space="0" w:color="auto"/>
        <w:right w:val="none" w:sz="0" w:space="0" w:color="auto"/>
      </w:divBdr>
    </w:div>
    <w:div w:id="1723360860">
      <w:bodyDiv w:val="1"/>
      <w:marLeft w:val="0"/>
      <w:marRight w:val="0"/>
      <w:marTop w:val="0"/>
      <w:marBottom w:val="0"/>
      <w:divBdr>
        <w:top w:val="none" w:sz="0" w:space="0" w:color="auto"/>
        <w:left w:val="none" w:sz="0" w:space="0" w:color="auto"/>
        <w:bottom w:val="none" w:sz="0" w:space="0" w:color="auto"/>
        <w:right w:val="none" w:sz="0" w:space="0" w:color="auto"/>
      </w:divBdr>
    </w:div>
    <w:div w:id="1746026968">
      <w:bodyDiv w:val="1"/>
      <w:marLeft w:val="0"/>
      <w:marRight w:val="0"/>
      <w:marTop w:val="0"/>
      <w:marBottom w:val="0"/>
      <w:divBdr>
        <w:top w:val="none" w:sz="0" w:space="0" w:color="auto"/>
        <w:left w:val="none" w:sz="0" w:space="0" w:color="auto"/>
        <w:bottom w:val="none" w:sz="0" w:space="0" w:color="auto"/>
        <w:right w:val="none" w:sz="0" w:space="0" w:color="auto"/>
      </w:divBdr>
    </w:div>
    <w:div w:id="1946500914">
      <w:bodyDiv w:val="1"/>
      <w:marLeft w:val="0"/>
      <w:marRight w:val="0"/>
      <w:marTop w:val="0"/>
      <w:marBottom w:val="0"/>
      <w:divBdr>
        <w:top w:val="none" w:sz="0" w:space="0" w:color="auto"/>
        <w:left w:val="none" w:sz="0" w:space="0" w:color="auto"/>
        <w:bottom w:val="none" w:sz="0" w:space="0" w:color="auto"/>
        <w:right w:val="none" w:sz="0" w:space="0" w:color="auto"/>
      </w:divBdr>
    </w:div>
    <w:div w:id="1957711099">
      <w:bodyDiv w:val="1"/>
      <w:marLeft w:val="0"/>
      <w:marRight w:val="0"/>
      <w:marTop w:val="0"/>
      <w:marBottom w:val="0"/>
      <w:divBdr>
        <w:top w:val="none" w:sz="0" w:space="0" w:color="auto"/>
        <w:left w:val="none" w:sz="0" w:space="0" w:color="auto"/>
        <w:bottom w:val="none" w:sz="0" w:space="0" w:color="auto"/>
        <w:right w:val="none" w:sz="0" w:space="0" w:color="auto"/>
      </w:divBdr>
    </w:div>
    <w:div w:id="1975597545">
      <w:bodyDiv w:val="1"/>
      <w:marLeft w:val="0"/>
      <w:marRight w:val="0"/>
      <w:marTop w:val="0"/>
      <w:marBottom w:val="0"/>
      <w:divBdr>
        <w:top w:val="none" w:sz="0" w:space="0" w:color="auto"/>
        <w:left w:val="none" w:sz="0" w:space="0" w:color="auto"/>
        <w:bottom w:val="none" w:sz="0" w:space="0" w:color="auto"/>
        <w:right w:val="none" w:sz="0" w:space="0" w:color="auto"/>
      </w:divBdr>
    </w:div>
    <w:div w:id="2008170712">
      <w:bodyDiv w:val="1"/>
      <w:marLeft w:val="0"/>
      <w:marRight w:val="0"/>
      <w:marTop w:val="0"/>
      <w:marBottom w:val="0"/>
      <w:divBdr>
        <w:top w:val="none" w:sz="0" w:space="0" w:color="auto"/>
        <w:left w:val="none" w:sz="0" w:space="0" w:color="auto"/>
        <w:bottom w:val="none" w:sz="0" w:space="0" w:color="auto"/>
        <w:right w:val="none" w:sz="0" w:space="0" w:color="auto"/>
      </w:divBdr>
    </w:div>
    <w:div w:id="2014719490">
      <w:bodyDiv w:val="1"/>
      <w:marLeft w:val="0"/>
      <w:marRight w:val="0"/>
      <w:marTop w:val="0"/>
      <w:marBottom w:val="0"/>
      <w:divBdr>
        <w:top w:val="none" w:sz="0" w:space="0" w:color="auto"/>
        <w:left w:val="none" w:sz="0" w:space="0" w:color="auto"/>
        <w:bottom w:val="none" w:sz="0" w:space="0" w:color="auto"/>
        <w:right w:val="none" w:sz="0" w:space="0" w:color="auto"/>
      </w:divBdr>
    </w:div>
    <w:div w:id="2029522242">
      <w:bodyDiv w:val="1"/>
      <w:marLeft w:val="0"/>
      <w:marRight w:val="0"/>
      <w:marTop w:val="0"/>
      <w:marBottom w:val="0"/>
      <w:divBdr>
        <w:top w:val="none" w:sz="0" w:space="0" w:color="auto"/>
        <w:left w:val="none" w:sz="0" w:space="0" w:color="auto"/>
        <w:bottom w:val="none" w:sz="0" w:space="0" w:color="auto"/>
        <w:right w:val="none" w:sz="0" w:space="0" w:color="auto"/>
      </w:divBdr>
    </w:div>
    <w:div w:id="2097511391">
      <w:bodyDiv w:val="1"/>
      <w:marLeft w:val="0"/>
      <w:marRight w:val="0"/>
      <w:marTop w:val="0"/>
      <w:marBottom w:val="0"/>
      <w:divBdr>
        <w:top w:val="none" w:sz="0" w:space="0" w:color="auto"/>
        <w:left w:val="none" w:sz="0" w:space="0" w:color="auto"/>
        <w:bottom w:val="none" w:sz="0" w:space="0" w:color="auto"/>
        <w:right w:val="none" w:sz="0" w:space="0" w:color="auto"/>
      </w:divBdr>
    </w:div>
    <w:div w:id="2112122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109749401@ntut.org.t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9-0008-4017-863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shuchuan@mail.mcut.edu.tw" TargetMode="External"/><Relationship Id="rId10" Type="http://schemas.openxmlformats.org/officeDocument/2006/relationships/hyperlink" Target="https://orcid.org/0000-0001-6529-190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asi.reapress.com" TargetMode="External"/><Relationship Id="rId14" Type="http://schemas.openxmlformats.org/officeDocument/2006/relationships/hyperlink" Target="mailto:swu@mail.ntut.edu.tw"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mailto:shuchuan@mail.mcut.edu.tw" TargetMode="External"/><Relationship Id="rId2" Type="http://schemas.openxmlformats.org/officeDocument/2006/relationships/image" Target="media/image3.jpeg"/><Relationship Id="rId1" Type="http://schemas.openxmlformats.org/officeDocument/2006/relationships/hyperlink" Target="mailto:dastam66@gmail.com" TargetMode="External"/><Relationship Id="rId6" Type="http://schemas.openxmlformats.org/officeDocument/2006/relationships/image" Target="media/image5.png"/><Relationship Id="rId5" Type="http://schemas.openxmlformats.org/officeDocument/2006/relationships/hyperlink" Target="https://doi.org/10.22105/masi.v3i1.97" TargetMode="External"/><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n08</b:Tag>
    <b:SourceType>JournalArticle</b:SourceType>
    <b:Guid>{2E4CDDA1-50DE-4AC1-B5FE-9B739B36CDBE}</b:Guid>
    <b:Author>
      <b:Author>
        <b:NameList>
          <b:Person>
            <b:Last>Gonçalves</b:Last>
            <b:First>J.F.</b:First>
          </b:Person>
          <b:Person>
            <b:Last>Mendes</b:Last>
            <b:First>J.J.M.</b:First>
          </b:Person>
          <b:Person>
            <b:Last>Resende</b:Last>
            <b:First>M.G.C.</b:First>
          </b:Person>
        </b:NameList>
      </b:Author>
    </b:Author>
    <b:Title>A genetic algorithm for the resource constrained multi-project scheduling problem</b:Title>
    <b:JournalName>European Journal of Operational Research</b:JournalName>
    <b:Year>2008</b:Year>
    <b:Pages>1171–1190</b:Pages>
    <b:RefOrder>1</b:RefOrder>
  </b:Source>
  <b:Source>
    <b:Tag>Car13</b:Tag>
    <b:SourceType>Book</b:SourceType>
    <b:Guid>{218E27BE-7A5A-48F4-A0ED-E9A5770B4E0F}</b:Guid>
    <b:Title>Managing the Continuum: Certainty, Uncertainty,Unpredictability in Large Engineering Projects</b:Title>
    <b:Year>2013</b:Year>
    <b:Author>
      <b:Author>
        <b:NameList>
          <b:Person>
            <b:Last>Caron</b:Last>
            <b:First>Franco</b:First>
          </b:Person>
        </b:NameList>
      </b:Author>
    </b:Author>
    <b:City>Milan</b:City>
    <b:Publisher>Springer</b:Publisher>
    <b:RefOrder>2</b:RefOrder>
  </b:Source>
  <b:Source>
    <b:Tag>MJI13</b:Tag>
    <b:SourceType>JournalArticle</b:SourceType>
    <b:Guid>{ADE3EB6B-67EA-413A-B2CB-38A30D8A24B8}</b:Guid>
    <b:Title>Project Scheduling Under Resource Constraints: A Recent Survey</b:Title>
    <b:Year>2013</b:Year>
    <b:Author>
      <b:Author>
        <b:NameList>
          <b:Person>
            <b:Last>M.J</b:Last>
            <b:First>I.,</b:First>
            <b:Middle>Wei, O.S.</b:Middle>
          </b:Person>
        </b:NameList>
      </b:Author>
    </b:Author>
    <b:JournalName>International Journal of Engineering Research &amp; Technology (IJERT)</b:JournalName>
    <b:Pages>1-20</b:Pages>
    <b:Volume>2</b:Volume>
    <b:RefOrder>3</b:RefOrder>
  </b:Source>
  <b:Source>
    <b:Tag>Mar15</b:Tag>
    <b:SourceType>JournalArticle</b:SourceType>
    <b:Guid>{CD31C8EF-0A72-4516-8371-7FD5FBCFD240}</b:Guid>
    <b:Title>A systematic review of Foresight in Project Management literature</b:Title>
    <b:Year>2015</b:Year>
    <b:Author>
      <b:Author>
        <b:NameList>
          <b:Person>
            <b:Last>Silva</b:Last>
            <b:First>Marisa</b:First>
          </b:Person>
        </b:NameList>
      </b:Author>
    </b:Author>
    <b:JournalName>Procedia Computer Science</b:JournalName>
    <b:Pages>792–799</b:Pages>
    <b:RefOrder>4</b:RefOrder>
  </b:Source>
  <b:Source>
    <b:Tag>Mil16</b:Tag>
    <b:SourceType>JournalArticle</b:SourceType>
    <b:Guid>{8C474743-4D77-43D2-BF38-E7278E5182C9}</b:Guid>
    <b:Author>
      <b:Author>
        <b:NameList>
          <b:Person>
            <b:Last>Milind Padalkar</b:Last>
            <b:First>Saji</b:First>
            <b:Middle>Gopinath</b:Middle>
          </b:Person>
        </b:NameList>
      </b:Author>
    </b:Author>
    <b:Title>Are complexity and uncertainty distinct concepts in project management? A taxonomical examination from literature</b:Title>
    <b:JournalName>International Journal of Project Management</b:JournalName>
    <b:Year>2016</b:Year>
    <b:Pages>688-700</b:Pages>
    <b:RefOrder>5</b:RefOrder>
  </b:Source>
  <b:Source>
    <b:Tag>Int17</b:Tag>
    <b:SourceType>JournalArticle</b:SourceType>
    <b:Guid>{E4249E37-D469-46D7-ADEF-06FD7ACAD7D7}</b:Guid>
    <b:Author>
      <b:Author>
        <b:NameList>
          <b:Person>
            <b:Last>Pierre A. Daniel</b:Last>
            <b:First>Carole</b:First>
            <b:Middle>Daniel</b:Middle>
          </b:Person>
        </b:NameList>
      </b:Author>
    </b:Author>
    <b:Title>Complexity, uncertainty and mental models: From a paradigm of regulation to a paradigm of emergence in project management</b:Title>
    <b:JournalName>International Journal of Project Management</b:JournalName>
    <b:Year>2017</b:Year>
    <b:Pages>184-197</b:Pages>
    <b:RefOrder>6</b:RefOrder>
  </b:Source>
</b:Sources>
</file>

<file path=customXml/itemProps1.xml><?xml version="1.0" encoding="utf-8"?>
<ds:datastoreItem xmlns:ds="http://schemas.openxmlformats.org/officeDocument/2006/customXml" ds:itemID="{F563DDC3-5F96-4AE8-BC55-4E21BA1F6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4</Pages>
  <Words>11737</Words>
  <Characters>66904</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Pourqasem</dc:creator>
  <cp:keywords/>
  <dc:description/>
  <cp:lastModifiedBy>Sahar Hatamipour</cp:lastModifiedBy>
  <cp:revision>53</cp:revision>
  <cp:lastPrinted>2026-04-25T08:00:00Z</cp:lastPrinted>
  <dcterms:created xsi:type="dcterms:W3CDTF">2025-08-16T12:09:00Z</dcterms:created>
  <dcterms:modified xsi:type="dcterms:W3CDTF">2026-04-2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71c5619c3c4600e8e31e7c348f8bb87d5a828ad041c5bd0c961c94f7cebee1</vt:lpwstr>
  </property>
  <property fmtid="{D5CDD505-2E9C-101B-9397-08002B2CF9AE}" pid="3" name="Mendeley Document_1">
    <vt:lpwstr>True</vt:lpwstr>
  </property>
  <property fmtid="{D5CDD505-2E9C-101B-9397-08002B2CF9AE}" pid="4" name="Mendeley Citation Style_1">
    <vt:lpwstr>https://csl.mendeley.com/styles/699351941/springer-socpsych-brackets-REA</vt:lpwstr>
  </property>
  <property fmtid="{D5CDD505-2E9C-101B-9397-08002B2CF9AE}" pid="5" name="Mendeley Unique User Id_1">
    <vt:lpwstr>9330d07a-b5ff-34c2-81ca-4d546cb396b3</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4th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s://csl.mendeley.com/styles/699351941/springer-socpsych-brackets-REA</vt:lpwstr>
  </property>
  <property fmtid="{D5CDD505-2E9C-101B-9397-08002B2CF9AE}" pid="23" name="Mendeley Recent Style Name 8_1">
    <vt:lpwstr>REA press</vt:lpwstr>
  </property>
  <property fmtid="{D5CDD505-2E9C-101B-9397-08002B2CF9AE}" pid="24" name="Mendeley Recent Style Id 9_1">
    <vt:lpwstr>https://csl.mendeley.com/styles/699351941/REA</vt:lpwstr>
  </property>
  <property fmtid="{D5CDD505-2E9C-101B-9397-08002B2CF9AE}" pid="25" name="Mendeley Recent Style Name 9_1">
    <vt:lpwstr>Rea Press</vt:lpwstr>
  </property>
</Properties>
</file>